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9540E3">
      <w:pPr>
        <w:ind w:firstLine="0"/>
        <w:jc w:val="center"/>
        <w:rPr>
          <w:sz w:val="48"/>
          <w:szCs w:val="48"/>
        </w:rPr>
      </w:pPr>
      <w:r w:rsidRPr="005340EE">
        <w:rPr>
          <w:sz w:val="48"/>
          <w:szCs w:val="48"/>
        </w:rPr>
        <w:t>CZECH UNIVERSITY OF LIFE SCIENCES PRAGUE</w:t>
      </w:r>
    </w:p>
    <w:p w:rsidR="00C109B3" w:rsidRPr="005340EE" w:rsidRDefault="00C109B3" w:rsidP="009540E3">
      <w:pPr>
        <w:ind w:firstLine="0"/>
        <w:jc w:val="center"/>
        <w:rPr>
          <w:sz w:val="36"/>
          <w:szCs w:val="36"/>
        </w:rPr>
      </w:pPr>
      <w:r w:rsidRPr="005340EE">
        <w:rPr>
          <w:sz w:val="36"/>
          <w:szCs w:val="36"/>
        </w:rPr>
        <w:t>FACULTY OF ENVIRONMENTAL SCIENCES</w:t>
      </w:r>
    </w:p>
    <w:p w:rsidR="00C109B3" w:rsidRPr="005340EE" w:rsidRDefault="00C109B3" w:rsidP="009540E3">
      <w:pPr>
        <w:ind w:firstLine="0"/>
        <w:jc w:val="center"/>
        <w:rPr>
          <w:sz w:val="32"/>
          <w:szCs w:val="32"/>
        </w:rPr>
      </w:pPr>
      <w:r w:rsidRPr="005340EE">
        <w:rPr>
          <w:sz w:val="32"/>
          <w:szCs w:val="32"/>
        </w:rPr>
        <w:t>DEPARTMENT OF ECOLOGY</w:t>
      </w:r>
    </w:p>
    <w:p w:rsidR="00C109B3" w:rsidRPr="005340EE" w:rsidRDefault="00C109B3" w:rsidP="009540E3">
      <w:pPr>
        <w:ind w:firstLine="0"/>
        <w:jc w:val="center"/>
      </w:pPr>
    </w:p>
    <w:p w:rsidR="00280A41" w:rsidRPr="005340EE" w:rsidRDefault="00115F61" w:rsidP="009540E3">
      <w:pPr>
        <w:ind w:firstLine="0"/>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9540E3">
      <w:pPr>
        <w:ind w:firstLine="0"/>
        <w:jc w:val="center"/>
      </w:pPr>
    </w:p>
    <w:p w:rsidR="00C109B3" w:rsidRPr="005340EE" w:rsidRDefault="00C109B3" w:rsidP="009540E3">
      <w:pPr>
        <w:ind w:firstLine="0"/>
        <w:jc w:val="center"/>
        <w:rPr>
          <w:b/>
          <w:sz w:val="32"/>
          <w:szCs w:val="32"/>
        </w:rPr>
      </w:pPr>
      <w:r w:rsidRPr="005340EE">
        <w:rPr>
          <w:b/>
          <w:sz w:val="32"/>
          <w:szCs w:val="32"/>
        </w:rPr>
        <w:t>Ecological and evolution strategies of necrophagous beetles (Coleoptera)</w:t>
      </w:r>
    </w:p>
    <w:p w:rsidR="00C109B3" w:rsidRPr="005340EE" w:rsidRDefault="00473CCE" w:rsidP="009540E3">
      <w:pPr>
        <w:ind w:firstLine="0"/>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9540E3">
      <w:pPr>
        <w:ind w:firstLine="0"/>
        <w:jc w:val="center"/>
        <w:rPr>
          <w:sz w:val="26"/>
          <w:szCs w:val="26"/>
        </w:rPr>
      </w:pPr>
    </w:p>
    <w:p w:rsidR="006A6FD1" w:rsidRPr="005340EE" w:rsidRDefault="006A6FD1" w:rsidP="009540E3">
      <w:pPr>
        <w:ind w:firstLine="0"/>
        <w:jc w:val="center"/>
        <w:rPr>
          <w:sz w:val="28"/>
          <w:szCs w:val="28"/>
        </w:rPr>
      </w:pPr>
      <w:r w:rsidRPr="005340EE">
        <w:rPr>
          <w:sz w:val="28"/>
          <w:szCs w:val="28"/>
        </w:rPr>
        <w:t>Ing. Pavel Jakubec</w:t>
      </w:r>
    </w:p>
    <w:p w:rsidR="00280A41" w:rsidRPr="005340EE" w:rsidRDefault="00280A41"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Supervisor: doc. Mgr. Jan Růžička, Ph.D.</w:t>
      </w:r>
    </w:p>
    <w:p w:rsidR="00C109B3" w:rsidRPr="005340EE" w:rsidRDefault="00C109B3"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Prague 2015</w:t>
      </w:r>
    </w:p>
    <w:p w:rsidR="00201100" w:rsidRPr="005340EE" w:rsidRDefault="00201100" w:rsidP="009540E3">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9540E3">
      <w:pPr>
        <w:ind w:firstLine="0"/>
      </w:pPr>
    </w:p>
    <w:p w:rsidR="004700DD" w:rsidRPr="005340EE" w:rsidRDefault="004700DD"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pStyle w:val="Nadpis1"/>
        <w:ind w:firstLine="0"/>
      </w:pPr>
      <w:bookmarkStart w:id="0" w:name="_Toc428570040"/>
      <w:r w:rsidRPr="005340EE">
        <w:t>Declaration</w:t>
      </w:r>
      <w:bookmarkEnd w:id="0"/>
    </w:p>
    <w:p w:rsidR="004700DD" w:rsidRPr="005340EE" w:rsidRDefault="004700DD" w:rsidP="009540E3">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rsidR="004700DD" w:rsidRPr="005340EE" w:rsidRDefault="004700DD" w:rsidP="009540E3">
      <w:pPr>
        <w:ind w:firstLine="0"/>
        <w:jc w:val="right"/>
      </w:pPr>
      <w:r w:rsidRPr="005340EE">
        <w:t>Pavel Jakubec</w:t>
      </w:r>
    </w:p>
    <w:p w:rsidR="004700DD" w:rsidRPr="005340EE" w:rsidRDefault="004700DD" w:rsidP="009540E3">
      <w:pPr>
        <w:pStyle w:val="Nadpis1"/>
        <w:ind w:firstLine="0"/>
      </w:pPr>
      <w:r w:rsidRPr="005340EE">
        <w:br w:type="page"/>
      </w:r>
      <w:bookmarkStart w:id="1" w:name="_Toc428570041"/>
      <w:r w:rsidRPr="005340EE">
        <w:lastRenderedPageBreak/>
        <w:t>Acknowledgement</w:t>
      </w:r>
      <w:bookmarkEnd w:id="1"/>
      <w:r w:rsidRPr="005340EE">
        <w:t xml:space="preserve"> </w:t>
      </w:r>
    </w:p>
    <w:p w:rsidR="00D551C5" w:rsidRPr="005340EE" w:rsidRDefault="0024322D" w:rsidP="009540E3">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B36174">
        <w:rPr>
          <w:szCs w:val="24"/>
        </w:rPr>
        <w:t xml:space="preserve">, Alois Honěk, Pavel Saska </w:t>
      </w:r>
      <w:r w:rsidR="00E613D9">
        <w:rPr>
          <w:szCs w:val="24"/>
        </w:rPr>
        <w:t>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9540E3">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xml:space="preserve">, </w:t>
      </w:r>
      <w:r w:rsidR="0029183B">
        <w:t>20124253, 20134269, 20144228 and 20154221)</w:t>
      </w:r>
      <w:r w:rsidR="00455C6F" w:rsidRPr="005340EE">
        <w:t>.</w:t>
      </w:r>
    </w:p>
    <w:p w:rsidR="000A64B4" w:rsidRDefault="000A64B4" w:rsidP="009540E3">
      <w:pPr>
        <w:spacing w:after="0"/>
        <w:ind w:firstLine="0"/>
        <w:jc w:val="left"/>
        <w:rPr>
          <w:szCs w:val="24"/>
        </w:rPr>
      </w:pPr>
      <w:r>
        <w:rPr>
          <w:szCs w:val="24"/>
        </w:rPr>
        <w:br w:type="page"/>
      </w:r>
    </w:p>
    <w:p w:rsidR="002279D6" w:rsidRDefault="002279D6" w:rsidP="009540E3">
      <w:pPr>
        <w:pStyle w:val="Nadpis1"/>
        <w:ind w:firstLine="0"/>
      </w:pPr>
      <w:bookmarkStart w:id="2" w:name="_Toc428570042"/>
      <w:r>
        <w:lastRenderedPageBreak/>
        <w:t>Abstract</w:t>
      </w:r>
      <w:bookmarkEnd w:id="2"/>
    </w:p>
    <w:p w:rsidR="000A64B4" w:rsidRDefault="005F30BC" w:rsidP="009540E3">
      <w:pPr>
        <w:ind w:firstLine="0"/>
      </w:pPr>
      <w:r>
        <w:t xml:space="preserve">This thesis is dealing with geographic distribution, ecological requirements and developmental biology of several </w:t>
      </w:r>
      <w:r w:rsidR="003A3910">
        <w:t xml:space="preserve">Middle European </w:t>
      </w:r>
      <w:r>
        <w:t xml:space="preserve">necrophagous beetles as an outcome of their ecological and evolutional strategies. </w:t>
      </w:r>
    </w:p>
    <w:p w:rsidR="000A64B4" w:rsidRDefault="000A64B4" w:rsidP="009540E3">
      <w:pPr>
        <w:ind w:firstLine="0"/>
      </w:pPr>
    </w:p>
    <w:p w:rsidR="000A64B4" w:rsidRDefault="002279D6" w:rsidP="009540E3">
      <w:pPr>
        <w:ind w:firstLine="0"/>
      </w:pPr>
      <w:r w:rsidRPr="002279D6">
        <w:rPr>
          <w:b/>
        </w:rPr>
        <w:t>Keywords</w:t>
      </w:r>
      <w:r w:rsidR="000A64B4">
        <w:t xml:space="preserve">: </w:t>
      </w:r>
    </w:p>
    <w:p w:rsidR="000A64B4" w:rsidRDefault="000A64B4" w:rsidP="009540E3">
      <w:pPr>
        <w:spacing w:after="0"/>
        <w:ind w:firstLine="0"/>
        <w:jc w:val="left"/>
      </w:pPr>
      <w:r>
        <w:br w:type="page"/>
      </w:r>
    </w:p>
    <w:p w:rsidR="000A64B4" w:rsidRDefault="002279D6" w:rsidP="009540E3">
      <w:pPr>
        <w:pStyle w:val="Nadpis1"/>
        <w:ind w:firstLine="0"/>
      </w:pPr>
      <w:bookmarkStart w:id="3" w:name="_Toc428570043"/>
      <w:r>
        <w:lastRenderedPageBreak/>
        <w:t>Abstrakt</w:t>
      </w:r>
      <w:bookmarkEnd w:id="3"/>
    </w:p>
    <w:p w:rsidR="000A64B4" w:rsidRDefault="000A64B4" w:rsidP="009540E3">
      <w:pPr>
        <w:ind w:firstLine="0"/>
        <w:rPr>
          <w:szCs w:val="24"/>
        </w:rPr>
      </w:pPr>
    </w:p>
    <w:p w:rsidR="000A64B4" w:rsidRDefault="000A64B4" w:rsidP="009540E3">
      <w:pPr>
        <w:ind w:firstLine="0"/>
        <w:rPr>
          <w:szCs w:val="24"/>
        </w:rPr>
      </w:pPr>
    </w:p>
    <w:p w:rsidR="000A64B4" w:rsidRPr="005340EE" w:rsidRDefault="002279D6" w:rsidP="009540E3">
      <w:pPr>
        <w:ind w:firstLine="0"/>
        <w:rPr>
          <w:szCs w:val="24"/>
        </w:rPr>
      </w:pPr>
      <w:r>
        <w:rPr>
          <w:b/>
          <w:szCs w:val="24"/>
        </w:rPr>
        <w:t>Klíčová slova</w:t>
      </w:r>
      <w:r w:rsidR="000A64B4">
        <w:rPr>
          <w:szCs w:val="24"/>
        </w:rPr>
        <w:t xml:space="preserve">: </w:t>
      </w:r>
    </w:p>
    <w:p w:rsidR="002C77B7" w:rsidRPr="005340EE" w:rsidRDefault="002C77B7" w:rsidP="009540E3">
      <w:pPr>
        <w:ind w:firstLine="0"/>
        <w:rPr>
          <w:szCs w:val="24"/>
        </w:rPr>
      </w:pPr>
    </w:p>
    <w:p w:rsidR="00201100" w:rsidRPr="005340EE" w:rsidRDefault="00201100" w:rsidP="009540E3">
      <w:pPr>
        <w:ind w:firstLine="0"/>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rsidR="00C109B3" w:rsidRPr="005340EE" w:rsidRDefault="004700DD" w:rsidP="009540E3">
      <w:pPr>
        <w:pStyle w:val="Nadpis1"/>
        <w:ind w:firstLine="0"/>
      </w:pPr>
      <w:bookmarkStart w:id="4" w:name="_Toc428570044"/>
      <w:r w:rsidRPr="005340EE">
        <w:lastRenderedPageBreak/>
        <w:t>Table of content</w:t>
      </w:r>
      <w:r w:rsidR="00356BC2" w:rsidRPr="005340EE">
        <w:t>s</w:t>
      </w:r>
      <w:bookmarkEnd w:id="4"/>
    </w:p>
    <w:p w:rsidR="00534D95" w:rsidRPr="005340EE" w:rsidRDefault="00534D95" w:rsidP="009540E3">
      <w:pPr>
        <w:pStyle w:val="Obsah1"/>
        <w:tabs>
          <w:tab w:val="right" w:leader="dot" w:pos="9396"/>
        </w:tabs>
        <w:ind w:firstLine="0"/>
      </w:pPr>
    </w:p>
    <w:p w:rsidR="000F3CEC" w:rsidRDefault="009940B3">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570040" w:history="1">
        <w:r w:rsidR="000F3CEC" w:rsidRPr="00741DCB">
          <w:rPr>
            <w:rStyle w:val="Hypertextovodkaz"/>
            <w:noProof/>
          </w:rPr>
          <w:t>Declaration</w:t>
        </w:r>
        <w:r w:rsidR="000F3CEC">
          <w:rPr>
            <w:noProof/>
            <w:webHidden/>
          </w:rPr>
          <w:tab/>
        </w:r>
        <w:r>
          <w:rPr>
            <w:noProof/>
            <w:webHidden/>
          </w:rPr>
          <w:fldChar w:fldCharType="begin"/>
        </w:r>
        <w:r w:rsidR="000F3CEC">
          <w:rPr>
            <w:noProof/>
            <w:webHidden/>
          </w:rPr>
          <w:instrText xml:space="preserve"> PAGEREF _Toc428570040 \h </w:instrText>
        </w:r>
        <w:r>
          <w:rPr>
            <w:noProof/>
            <w:webHidden/>
          </w:rPr>
        </w:r>
        <w:r>
          <w:rPr>
            <w:noProof/>
            <w:webHidden/>
          </w:rPr>
          <w:fldChar w:fldCharType="separate"/>
        </w:r>
        <w:r w:rsidR="000F3CEC">
          <w:rPr>
            <w:noProof/>
            <w:webHidden/>
          </w:rPr>
          <w:t>i</w:t>
        </w:r>
        <w:r>
          <w:rPr>
            <w:noProof/>
            <w:webHidden/>
          </w:rPr>
          <w:fldChar w:fldCharType="end"/>
        </w:r>
      </w:hyperlink>
    </w:p>
    <w:p w:rsidR="000F3CEC" w:rsidRDefault="009940B3">
      <w:pPr>
        <w:pStyle w:val="Obsah1"/>
        <w:tabs>
          <w:tab w:val="right" w:leader="dot" w:pos="9396"/>
        </w:tabs>
        <w:rPr>
          <w:rFonts w:asciiTheme="minorHAnsi" w:eastAsiaTheme="minorEastAsia" w:hAnsiTheme="minorHAnsi" w:cstheme="minorBidi"/>
          <w:noProof/>
          <w:sz w:val="22"/>
        </w:rPr>
      </w:pPr>
      <w:hyperlink w:anchor="_Toc428570041" w:history="1">
        <w:r w:rsidR="000F3CEC" w:rsidRPr="00741DCB">
          <w:rPr>
            <w:rStyle w:val="Hypertextovodkaz"/>
            <w:noProof/>
          </w:rPr>
          <w:t>Acknowledgement</w:t>
        </w:r>
        <w:r w:rsidR="000F3CEC">
          <w:rPr>
            <w:noProof/>
            <w:webHidden/>
          </w:rPr>
          <w:tab/>
        </w:r>
        <w:r>
          <w:rPr>
            <w:noProof/>
            <w:webHidden/>
          </w:rPr>
          <w:fldChar w:fldCharType="begin"/>
        </w:r>
        <w:r w:rsidR="000F3CEC">
          <w:rPr>
            <w:noProof/>
            <w:webHidden/>
          </w:rPr>
          <w:instrText xml:space="preserve"> PAGEREF _Toc428570041 \h </w:instrText>
        </w:r>
        <w:r>
          <w:rPr>
            <w:noProof/>
            <w:webHidden/>
          </w:rPr>
        </w:r>
        <w:r>
          <w:rPr>
            <w:noProof/>
            <w:webHidden/>
          </w:rPr>
          <w:fldChar w:fldCharType="separate"/>
        </w:r>
        <w:r w:rsidR="000F3CEC">
          <w:rPr>
            <w:noProof/>
            <w:webHidden/>
          </w:rPr>
          <w:t>ii</w:t>
        </w:r>
        <w:r>
          <w:rPr>
            <w:noProof/>
            <w:webHidden/>
          </w:rPr>
          <w:fldChar w:fldCharType="end"/>
        </w:r>
      </w:hyperlink>
    </w:p>
    <w:p w:rsidR="000F3CEC" w:rsidRDefault="009940B3">
      <w:pPr>
        <w:pStyle w:val="Obsah1"/>
        <w:tabs>
          <w:tab w:val="right" w:leader="dot" w:pos="9396"/>
        </w:tabs>
        <w:rPr>
          <w:rFonts w:asciiTheme="minorHAnsi" w:eastAsiaTheme="minorEastAsia" w:hAnsiTheme="minorHAnsi" w:cstheme="minorBidi"/>
          <w:noProof/>
          <w:sz w:val="22"/>
        </w:rPr>
      </w:pPr>
      <w:hyperlink w:anchor="_Toc428570042" w:history="1">
        <w:r w:rsidR="000F3CEC" w:rsidRPr="00741DCB">
          <w:rPr>
            <w:rStyle w:val="Hypertextovodkaz"/>
            <w:noProof/>
          </w:rPr>
          <w:t>Abstract</w:t>
        </w:r>
        <w:r w:rsidR="000F3CEC">
          <w:rPr>
            <w:noProof/>
            <w:webHidden/>
          </w:rPr>
          <w:tab/>
        </w:r>
        <w:r>
          <w:rPr>
            <w:noProof/>
            <w:webHidden/>
          </w:rPr>
          <w:fldChar w:fldCharType="begin"/>
        </w:r>
        <w:r w:rsidR="000F3CEC">
          <w:rPr>
            <w:noProof/>
            <w:webHidden/>
          </w:rPr>
          <w:instrText xml:space="preserve"> PAGEREF _Toc428570042 \h </w:instrText>
        </w:r>
        <w:r>
          <w:rPr>
            <w:noProof/>
            <w:webHidden/>
          </w:rPr>
        </w:r>
        <w:r>
          <w:rPr>
            <w:noProof/>
            <w:webHidden/>
          </w:rPr>
          <w:fldChar w:fldCharType="separate"/>
        </w:r>
        <w:r w:rsidR="000F3CEC">
          <w:rPr>
            <w:noProof/>
            <w:webHidden/>
          </w:rPr>
          <w:t>iii</w:t>
        </w:r>
        <w:r>
          <w:rPr>
            <w:noProof/>
            <w:webHidden/>
          </w:rPr>
          <w:fldChar w:fldCharType="end"/>
        </w:r>
      </w:hyperlink>
    </w:p>
    <w:p w:rsidR="000F3CEC" w:rsidRDefault="009940B3">
      <w:pPr>
        <w:pStyle w:val="Obsah1"/>
        <w:tabs>
          <w:tab w:val="right" w:leader="dot" w:pos="9396"/>
        </w:tabs>
        <w:rPr>
          <w:rFonts w:asciiTheme="minorHAnsi" w:eastAsiaTheme="minorEastAsia" w:hAnsiTheme="minorHAnsi" w:cstheme="minorBidi"/>
          <w:noProof/>
          <w:sz w:val="22"/>
        </w:rPr>
      </w:pPr>
      <w:hyperlink w:anchor="_Toc428570043" w:history="1">
        <w:r w:rsidR="000F3CEC" w:rsidRPr="00741DCB">
          <w:rPr>
            <w:rStyle w:val="Hypertextovodkaz"/>
            <w:noProof/>
          </w:rPr>
          <w:t>Abstrakt</w:t>
        </w:r>
        <w:r w:rsidR="000F3CEC">
          <w:rPr>
            <w:noProof/>
            <w:webHidden/>
          </w:rPr>
          <w:tab/>
        </w:r>
        <w:r>
          <w:rPr>
            <w:noProof/>
            <w:webHidden/>
          </w:rPr>
          <w:fldChar w:fldCharType="begin"/>
        </w:r>
        <w:r w:rsidR="000F3CEC">
          <w:rPr>
            <w:noProof/>
            <w:webHidden/>
          </w:rPr>
          <w:instrText xml:space="preserve"> PAGEREF _Toc428570043 \h </w:instrText>
        </w:r>
        <w:r>
          <w:rPr>
            <w:noProof/>
            <w:webHidden/>
          </w:rPr>
        </w:r>
        <w:r>
          <w:rPr>
            <w:noProof/>
            <w:webHidden/>
          </w:rPr>
          <w:fldChar w:fldCharType="separate"/>
        </w:r>
        <w:r w:rsidR="000F3CEC">
          <w:rPr>
            <w:noProof/>
            <w:webHidden/>
          </w:rPr>
          <w:t>iv</w:t>
        </w:r>
        <w:r>
          <w:rPr>
            <w:noProof/>
            <w:webHidden/>
          </w:rPr>
          <w:fldChar w:fldCharType="end"/>
        </w:r>
      </w:hyperlink>
    </w:p>
    <w:p w:rsidR="000F3CEC" w:rsidRDefault="009940B3">
      <w:pPr>
        <w:pStyle w:val="Obsah1"/>
        <w:tabs>
          <w:tab w:val="right" w:leader="dot" w:pos="9396"/>
        </w:tabs>
        <w:rPr>
          <w:rFonts w:asciiTheme="minorHAnsi" w:eastAsiaTheme="minorEastAsia" w:hAnsiTheme="minorHAnsi" w:cstheme="minorBidi"/>
          <w:noProof/>
          <w:sz w:val="22"/>
        </w:rPr>
      </w:pPr>
      <w:hyperlink w:anchor="_Toc428570044" w:history="1">
        <w:r w:rsidR="000F3CEC" w:rsidRPr="00741DCB">
          <w:rPr>
            <w:rStyle w:val="Hypertextovodkaz"/>
            <w:noProof/>
          </w:rPr>
          <w:t>Table of contents</w:t>
        </w:r>
        <w:r w:rsidR="000F3CEC">
          <w:rPr>
            <w:noProof/>
            <w:webHidden/>
          </w:rPr>
          <w:tab/>
        </w:r>
        <w:r>
          <w:rPr>
            <w:noProof/>
            <w:webHidden/>
          </w:rPr>
          <w:fldChar w:fldCharType="begin"/>
        </w:r>
        <w:r w:rsidR="000F3CEC">
          <w:rPr>
            <w:noProof/>
            <w:webHidden/>
          </w:rPr>
          <w:instrText xml:space="preserve"> PAGEREF _Toc428570044 \h </w:instrText>
        </w:r>
        <w:r>
          <w:rPr>
            <w:noProof/>
            <w:webHidden/>
          </w:rPr>
        </w:r>
        <w:r>
          <w:rPr>
            <w:noProof/>
            <w:webHidden/>
          </w:rPr>
          <w:fldChar w:fldCharType="separate"/>
        </w:r>
        <w:r w:rsidR="000F3CEC">
          <w:rPr>
            <w:noProof/>
            <w:webHidden/>
          </w:rPr>
          <w:t>5</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45" w:history="1">
        <w:r w:rsidR="000F3CEC" w:rsidRPr="00741DCB">
          <w:rPr>
            <w:rStyle w:val="Hypertextovodkaz"/>
            <w:noProof/>
          </w:rPr>
          <w:t>1.</w:t>
        </w:r>
        <w:r w:rsidR="000F3CEC">
          <w:rPr>
            <w:rFonts w:asciiTheme="minorHAnsi" w:eastAsiaTheme="minorEastAsia" w:hAnsiTheme="minorHAnsi" w:cstheme="minorBidi"/>
            <w:noProof/>
            <w:sz w:val="22"/>
          </w:rPr>
          <w:tab/>
        </w:r>
        <w:r w:rsidR="000F3CEC" w:rsidRPr="00741DCB">
          <w:rPr>
            <w:rStyle w:val="Hypertextovodkaz"/>
            <w:noProof/>
          </w:rPr>
          <w:t>Introduction</w:t>
        </w:r>
        <w:r w:rsidR="000F3CEC">
          <w:rPr>
            <w:noProof/>
            <w:webHidden/>
          </w:rPr>
          <w:tab/>
        </w:r>
        <w:r>
          <w:rPr>
            <w:noProof/>
            <w:webHidden/>
          </w:rPr>
          <w:fldChar w:fldCharType="begin"/>
        </w:r>
        <w:r w:rsidR="000F3CEC">
          <w:rPr>
            <w:noProof/>
            <w:webHidden/>
          </w:rPr>
          <w:instrText xml:space="preserve"> PAGEREF _Toc428570045 \h </w:instrText>
        </w:r>
        <w:r>
          <w:rPr>
            <w:noProof/>
            <w:webHidden/>
          </w:rPr>
        </w:r>
        <w:r>
          <w:rPr>
            <w:noProof/>
            <w:webHidden/>
          </w:rPr>
          <w:fldChar w:fldCharType="separate"/>
        </w:r>
        <w:r w:rsidR="000F3CEC">
          <w:rPr>
            <w:noProof/>
            <w:webHidden/>
          </w:rPr>
          <w:t>8</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46" w:history="1">
        <w:r w:rsidR="000F3CEC" w:rsidRPr="00741DCB">
          <w:rPr>
            <w:rStyle w:val="Hypertextovodkaz"/>
            <w:noProof/>
          </w:rPr>
          <w:t>2.</w:t>
        </w:r>
        <w:r w:rsidR="000F3CEC">
          <w:rPr>
            <w:rFonts w:asciiTheme="minorHAnsi" w:eastAsiaTheme="minorEastAsia" w:hAnsiTheme="minorHAnsi" w:cstheme="minorBidi"/>
            <w:noProof/>
            <w:sz w:val="22"/>
          </w:rPr>
          <w:tab/>
        </w:r>
        <w:r w:rsidR="000F3CEC" w:rsidRPr="00741DCB">
          <w:rPr>
            <w:rStyle w:val="Hypertextovodkaz"/>
            <w:noProof/>
          </w:rPr>
          <w:t>Literature review</w:t>
        </w:r>
        <w:r w:rsidR="000F3CEC">
          <w:rPr>
            <w:noProof/>
            <w:webHidden/>
          </w:rPr>
          <w:tab/>
        </w:r>
        <w:r>
          <w:rPr>
            <w:noProof/>
            <w:webHidden/>
          </w:rPr>
          <w:fldChar w:fldCharType="begin"/>
        </w:r>
        <w:r w:rsidR="000F3CEC">
          <w:rPr>
            <w:noProof/>
            <w:webHidden/>
          </w:rPr>
          <w:instrText xml:space="preserve"> PAGEREF _Toc428570046 \h </w:instrText>
        </w:r>
        <w:r>
          <w:rPr>
            <w:noProof/>
            <w:webHidden/>
          </w:rPr>
        </w:r>
        <w:r>
          <w:rPr>
            <w:noProof/>
            <w:webHidden/>
          </w:rPr>
          <w:fldChar w:fldCharType="separate"/>
        </w:r>
        <w:r w:rsidR="000F3CEC">
          <w:rPr>
            <w:noProof/>
            <w:webHidden/>
          </w:rPr>
          <w:t>11</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47" w:history="1">
        <w:r w:rsidR="000F3CEC" w:rsidRPr="00741DCB">
          <w:rPr>
            <w:rStyle w:val="Hypertextovodkaz"/>
            <w:noProof/>
          </w:rPr>
          <w:t>Necrophagy</w:t>
        </w:r>
        <w:r w:rsidR="000F3CEC">
          <w:rPr>
            <w:noProof/>
            <w:webHidden/>
          </w:rPr>
          <w:tab/>
        </w:r>
        <w:r>
          <w:rPr>
            <w:noProof/>
            <w:webHidden/>
          </w:rPr>
          <w:fldChar w:fldCharType="begin"/>
        </w:r>
        <w:r w:rsidR="000F3CEC">
          <w:rPr>
            <w:noProof/>
            <w:webHidden/>
          </w:rPr>
          <w:instrText xml:space="preserve"> PAGEREF _Toc428570047 \h </w:instrText>
        </w:r>
        <w:r>
          <w:rPr>
            <w:noProof/>
            <w:webHidden/>
          </w:rPr>
        </w:r>
        <w:r>
          <w:rPr>
            <w:noProof/>
            <w:webHidden/>
          </w:rPr>
          <w:fldChar w:fldCharType="separate"/>
        </w:r>
        <w:r w:rsidR="000F3CEC">
          <w:rPr>
            <w:noProof/>
            <w:webHidden/>
          </w:rPr>
          <w:t>11</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48" w:history="1">
        <w:r w:rsidR="000F3CEC" w:rsidRPr="00741DCB">
          <w:rPr>
            <w:rStyle w:val="Hypertextovodkaz"/>
            <w:noProof/>
          </w:rPr>
          <w:t>Thermal summation models and others</w:t>
        </w:r>
        <w:r w:rsidR="000F3CEC">
          <w:rPr>
            <w:noProof/>
            <w:webHidden/>
          </w:rPr>
          <w:tab/>
        </w:r>
        <w:r>
          <w:rPr>
            <w:noProof/>
            <w:webHidden/>
          </w:rPr>
          <w:fldChar w:fldCharType="begin"/>
        </w:r>
        <w:r w:rsidR="000F3CEC">
          <w:rPr>
            <w:noProof/>
            <w:webHidden/>
          </w:rPr>
          <w:instrText xml:space="preserve"> PAGEREF _Toc428570048 \h </w:instrText>
        </w:r>
        <w:r>
          <w:rPr>
            <w:noProof/>
            <w:webHidden/>
          </w:rPr>
        </w:r>
        <w:r>
          <w:rPr>
            <w:noProof/>
            <w:webHidden/>
          </w:rPr>
          <w:fldChar w:fldCharType="separate"/>
        </w:r>
        <w:r w:rsidR="000F3CEC">
          <w:rPr>
            <w:noProof/>
            <w:webHidden/>
          </w:rPr>
          <w:t>13</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49" w:history="1">
        <w:r w:rsidR="000F3CEC" w:rsidRPr="00741DCB">
          <w:rPr>
            <w:rStyle w:val="Hypertextovodkaz"/>
            <w:noProof/>
          </w:rPr>
          <w:t>Estimation of the post mortem interval (PMI)</w:t>
        </w:r>
        <w:r w:rsidR="000F3CEC">
          <w:rPr>
            <w:noProof/>
            <w:webHidden/>
          </w:rPr>
          <w:tab/>
        </w:r>
        <w:r>
          <w:rPr>
            <w:noProof/>
            <w:webHidden/>
          </w:rPr>
          <w:fldChar w:fldCharType="begin"/>
        </w:r>
        <w:r w:rsidR="000F3CEC">
          <w:rPr>
            <w:noProof/>
            <w:webHidden/>
          </w:rPr>
          <w:instrText xml:space="preserve"> PAGEREF _Toc428570049 \h </w:instrText>
        </w:r>
        <w:r>
          <w:rPr>
            <w:noProof/>
            <w:webHidden/>
          </w:rPr>
        </w:r>
        <w:r>
          <w:rPr>
            <w:noProof/>
            <w:webHidden/>
          </w:rPr>
          <w:fldChar w:fldCharType="separate"/>
        </w:r>
        <w:r w:rsidR="000F3CEC">
          <w:rPr>
            <w:noProof/>
            <w:webHidden/>
          </w:rPr>
          <w:t>15</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50" w:history="1">
        <w:r w:rsidR="000F3CEC" w:rsidRPr="00741DCB">
          <w:rPr>
            <w:rStyle w:val="Hypertextovodkaz"/>
            <w:noProof/>
          </w:rPr>
          <w:t>Beetles in forensic entomology</w:t>
        </w:r>
        <w:r w:rsidR="000F3CEC">
          <w:rPr>
            <w:noProof/>
            <w:webHidden/>
          </w:rPr>
          <w:tab/>
        </w:r>
        <w:r>
          <w:rPr>
            <w:noProof/>
            <w:webHidden/>
          </w:rPr>
          <w:fldChar w:fldCharType="begin"/>
        </w:r>
        <w:r w:rsidR="000F3CEC">
          <w:rPr>
            <w:noProof/>
            <w:webHidden/>
          </w:rPr>
          <w:instrText xml:space="preserve"> PAGEREF _Toc428570050 \h </w:instrText>
        </w:r>
        <w:r>
          <w:rPr>
            <w:noProof/>
            <w:webHidden/>
          </w:rPr>
        </w:r>
        <w:r>
          <w:rPr>
            <w:noProof/>
            <w:webHidden/>
          </w:rPr>
          <w:fldChar w:fldCharType="separate"/>
        </w:r>
        <w:r w:rsidR="000F3CEC">
          <w:rPr>
            <w:noProof/>
            <w:webHidden/>
          </w:rPr>
          <w:t>17</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51" w:history="1">
        <w:r w:rsidR="000F3CEC" w:rsidRPr="00741DCB">
          <w:rPr>
            <w:rStyle w:val="Hypertextovodkaz"/>
            <w:noProof/>
          </w:rPr>
          <w:t>Silphidae</w:t>
        </w:r>
        <w:r w:rsidR="000F3CEC">
          <w:rPr>
            <w:noProof/>
            <w:webHidden/>
          </w:rPr>
          <w:tab/>
        </w:r>
        <w:r>
          <w:rPr>
            <w:noProof/>
            <w:webHidden/>
          </w:rPr>
          <w:fldChar w:fldCharType="begin"/>
        </w:r>
        <w:r w:rsidR="000F3CEC">
          <w:rPr>
            <w:noProof/>
            <w:webHidden/>
          </w:rPr>
          <w:instrText xml:space="preserve"> PAGEREF _Toc428570051 \h </w:instrText>
        </w:r>
        <w:r>
          <w:rPr>
            <w:noProof/>
            <w:webHidden/>
          </w:rPr>
        </w:r>
        <w:r>
          <w:rPr>
            <w:noProof/>
            <w:webHidden/>
          </w:rPr>
          <w:fldChar w:fldCharType="separate"/>
        </w:r>
        <w:r w:rsidR="000F3CEC">
          <w:rPr>
            <w:noProof/>
            <w:webHidden/>
          </w:rPr>
          <w:t>17</w:t>
        </w:r>
        <w:r>
          <w:rPr>
            <w:noProof/>
            <w:webHidden/>
          </w:rPr>
          <w:fldChar w:fldCharType="end"/>
        </w:r>
      </w:hyperlink>
    </w:p>
    <w:p w:rsidR="000F3CEC" w:rsidRDefault="009940B3">
      <w:pPr>
        <w:pStyle w:val="Obsah2"/>
        <w:tabs>
          <w:tab w:val="right" w:leader="dot" w:pos="9396"/>
        </w:tabs>
        <w:rPr>
          <w:rFonts w:asciiTheme="minorHAnsi" w:eastAsiaTheme="minorEastAsia" w:hAnsiTheme="minorHAnsi" w:cstheme="minorBidi"/>
          <w:noProof/>
          <w:sz w:val="22"/>
          <w:lang w:val="en-US"/>
        </w:rPr>
      </w:pPr>
      <w:hyperlink w:anchor="_Toc428570052" w:history="1">
        <w:r w:rsidR="000F3CEC" w:rsidRPr="00741DCB">
          <w:rPr>
            <w:rStyle w:val="Hypertextovodkaz"/>
            <w:noProof/>
          </w:rPr>
          <w:t>Leiodidae: Cholevinae</w:t>
        </w:r>
        <w:r w:rsidR="000F3CEC">
          <w:rPr>
            <w:noProof/>
            <w:webHidden/>
          </w:rPr>
          <w:tab/>
        </w:r>
        <w:r>
          <w:rPr>
            <w:noProof/>
            <w:webHidden/>
          </w:rPr>
          <w:fldChar w:fldCharType="begin"/>
        </w:r>
        <w:r w:rsidR="000F3CEC">
          <w:rPr>
            <w:noProof/>
            <w:webHidden/>
          </w:rPr>
          <w:instrText xml:space="preserve"> PAGEREF _Toc428570052 \h </w:instrText>
        </w:r>
        <w:r>
          <w:rPr>
            <w:noProof/>
            <w:webHidden/>
          </w:rPr>
        </w:r>
        <w:r>
          <w:rPr>
            <w:noProof/>
            <w:webHidden/>
          </w:rPr>
          <w:fldChar w:fldCharType="separate"/>
        </w:r>
        <w:r w:rsidR="000F3CEC">
          <w:rPr>
            <w:noProof/>
            <w:webHidden/>
          </w:rPr>
          <w:t>23</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53" w:history="1">
        <w:r w:rsidR="000F3CEC" w:rsidRPr="00741DCB">
          <w:rPr>
            <w:rStyle w:val="Hypertextovodkaz"/>
            <w:noProof/>
          </w:rPr>
          <w:t>3.</w:t>
        </w:r>
        <w:r w:rsidR="000F3CEC">
          <w:rPr>
            <w:rFonts w:asciiTheme="minorHAnsi" w:eastAsiaTheme="minorEastAsia" w:hAnsiTheme="minorHAnsi" w:cstheme="minorBidi"/>
            <w:noProof/>
            <w:sz w:val="22"/>
          </w:rPr>
          <w:tab/>
        </w:r>
        <w:r w:rsidR="000F3CEC" w:rsidRPr="00741DCB">
          <w:rPr>
            <w:rStyle w:val="Hypertextovodkaz"/>
            <w:noProof/>
          </w:rPr>
          <w:t>Aim of the Thesis</w:t>
        </w:r>
        <w:r w:rsidR="000F3CEC">
          <w:rPr>
            <w:noProof/>
            <w:webHidden/>
          </w:rPr>
          <w:tab/>
        </w:r>
        <w:r>
          <w:rPr>
            <w:noProof/>
            <w:webHidden/>
          </w:rPr>
          <w:fldChar w:fldCharType="begin"/>
        </w:r>
        <w:r w:rsidR="000F3CEC">
          <w:rPr>
            <w:noProof/>
            <w:webHidden/>
          </w:rPr>
          <w:instrText xml:space="preserve"> PAGEREF _Toc428570053 \h </w:instrText>
        </w:r>
        <w:r>
          <w:rPr>
            <w:noProof/>
            <w:webHidden/>
          </w:rPr>
        </w:r>
        <w:r>
          <w:rPr>
            <w:noProof/>
            <w:webHidden/>
          </w:rPr>
          <w:fldChar w:fldCharType="separate"/>
        </w:r>
        <w:r w:rsidR="000F3CEC">
          <w:rPr>
            <w:noProof/>
            <w:webHidden/>
          </w:rPr>
          <w:t>27</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54" w:history="1">
        <w:r w:rsidR="000F3CEC" w:rsidRPr="00741DCB">
          <w:rPr>
            <w:rStyle w:val="Hypertextovodkaz"/>
            <w:noProof/>
          </w:rPr>
          <w:t>A</w:t>
        </w:r>
        <w:r w:rsidR="000F3CEC">
          <w:rPr>
            <w:rFonts w:asciiTheme="minorHAnsi" w:eastAsiaTheme="minorEastAsia" w:hAnsiTheme="minorHAnsi" w:cstheme="minorBidi"/>
            <w:noProof/>
            <w:sz w:val="22"/>
          </w:rPr>
          <w:tab/>
        </w:r>
        <w:r w:rsidR="000F3CEC" w:rsidRPr="00741DCB">
          <w:rPr>
            <w:rStyle w:val="Hypertextovodkaz"/>
            <w:noProof/>
          </w:rPr>
          <w:t xml:space="preserve"> Is the type of soil an important factor determining the local abundance of carrion beetles (Coleoptera: Silphidae)?</w:t>
        </w:r>
        <w:r w:rsidR="000F3CEC">
          <w:rPr>
            <w:noProof/>
            <w:webHidden/>
          </w:rPr>
          <w:tab/>
        </w:r>
        <w:r>
          <w:rPr>
            <w:noProof/>
            <w:webHidden/>
          </w:rPr>
          <w:fldChar w:fldCharType="begin"/>
        </w:r>
        <w:r w:rsidR="000F3CEC">
          <w:rPr>
            <w:noProof/>
            <w:webHidden/>
          </w:rPr>
          <w:instrText xml:space="preserve"> PAGEREF _Toc428570054 \h </w:instrText>
        </w:r>
        <w:r>
          <w:rPr>
            <w:noProof/>
            <w:webHidden/>
          </w:rPr>
        </w:r>
        <w:r>
          <w:rPr>
            <w:noProof/>
            <w:webHidden/>
          </w:rPr>
          <w:fldChar w:fldCharType="separate"/>
        </w:r>
        <w:r w:rsidR="000F3CEC">
          <w:rPr>
            <w:noProof/>
            <w:webHidden/>
          </w:rPr>
          <w:t>28</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55" w:history="1">
        <w:r w:rsidR="000F3CEC" w:rsidRPr="00741DCB">
          <w:rPr>
            <w:rStyle w:val="Hypertextovodkaz"/>
            <w:noProof/>
          </w:rPr>
          <w:t>A.1</w:t>
        </w:r>
        <w:r w:rsidR="000F3CEC">
          <w:rPr>
            <w:rFonts w:asciiTheme="minorHAnsi" w:eastAsiaTheme="minorEastAsia" w:hAnsiTheme="minorHAnsi" w:cstheme="minorBidi"/>
            <w:noProof/>
            <w:sz w:val="22"/>
            <w:lang w:val="en-US"/>
          </w:rPr>
          <w:tab/>
        </w:r>
        <w:r w:rsidR="000F3CEC" w:rsidRPr="00741DCB">
          <w:rPr>
            <w:rStyle w:val="Hypertextovodkaz"/>
            <w:noProof/>
          </w:rPr>
          <w:t>Introduction</w:t>
        </w:r>
        <w:r w:rsidR="000F3CEC">
          <w:rPr>
            <w:noProof/>
            <w:webHidden/>
          </w:rPr>
          <w:tab/>
        </w:r>
        <w:r>
          <w:rPr>
            <w:noProof/>
            <w:webHidden/>
          </w:rPr>
          <w:fldChar w:fldCharType="begin"/>
        </w:r>
        <w:r w:rsidR="000F3CEC">
          <w:rPr>
            <w:noProof/>
            <w:webHidden/>
          </w:rPr>
          <w:instrText xml:space="preserve"> PAGEREF _Toc428570055 \h </w:instrText>
        </w:r>
        <w:r>
          <w:rPr>
            <w:noProof/>
            <w:webHidden/>
          </w:rPr>
        </w:r>
        <w:r>
          <w:rPr>
            <w:noProof/>
            <w:webHidden/>
          </w:rPr>
          <w:fldChar w:fldCharType="separate"/>
        </w:r>
        <w:r w:rsidR="000F3CEC">
          <w:rPr>
            <w:noProof/>
            <w:webHidden/>
          </w:rPr>
          <w:t>29</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56" w:history="1">
        <w:r w:rsidR="000F3CEC" w:rsidRPr="00741DCB">
          <w:rPr>
            <w:rStyle w:val="Hypertextovodkaz"/>
            <w:noProof/>
          </w:rPr>
          <w:t>A.2</w:t>
        </w:r>
        <w:r w:rsidR="000F3CEC">
          <w:rPr>
            <w:rFonts w:asciiTheme="minorHAnsi" w:eastAsiaTheme="minorEastAsia" w:hAnsiTheme="minorHAnsi" w:cstheme="minorBidi"/>
            <w:noProof/>
            <w:sz w:val="22"/>
            <w:lang w:val="en-US"/>
          </w:rPr>
          <w:tab/>
        </w:r>
        <w:r w:rsidR="000F3CEC" w:rsidRPr="00741DCB">
          <w:rPr>
            <w:rStyle w:val="Hypertextovodkaz"/>
            <w:noProof/>
          </w:rPr>
          <w:t>Material and Methods</w:t>
        </w:r>
        <w:r w:rsidR="000F3CEC">
          <w:rPr>
            <w:noProof/>
            <w:webHidden/>
          </w:rPr>
          <w:tab/>
        </w:r>
        <w:r>
          <w:rPr>
            <w:noProof/>
            <w:webHidden/>
          </w:rPr>
          <w:fldChar w:fldCharType="begin"/>
        </w:r>
        <w:r w:rsidR="000F3CEC">
          <w:rPr>
            <w:noProof/>
            <w:webHidden/>
          </w:rPr>
          <w:instrText xml:space="preserve"> PAGEREF _Toc428570056 \h </w:instrText>
        </w:r>
        <w:r>
          <w:rPr>
            <w:noProof/>
            <w:webHidden/>
          </w:rPr>
        </w:r>
        <w:r>
          <w:rPr>
            <w:noProof/>
            <w:webHidden/>
          </w:rPr>
          <w:fldChar w:fldCharType="separate"/>
        </w:r>
        <w:r w:rsidR="000F3CEC">
          <w:rPr>
            <w:noProof/>
            <w:webHidden/>
          </w:rPr>
          <w:t>30</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57" w:history="1">
        <w:r w:rsidR="000F3CEC" w:rsidRPr="00741DCB">
          <w:rPr>
            <w:rStyle w:val="Hypertextovodkaz"/>
            <w:noProof/>
          </w:rPr>
          <w:t>A.2.1 Site selection</w:t>
        </w:r>
        <w:r w:rsidR="000F3CEC">
          <w:rPr>
            <w:noProof/>
            <w:webHidden/>
          </w:rPr>
          <w:tab/>
        </w:r>
        <w:r>
          <w:rPr>
            <w:noProof/>
            <w:webHidden/>
          </w:rPr>
          <w:fldChar w:fldCharType="begin"/>
        </w:r>
        <w:r w:rsidR="000F3CEC">
          <w:rPr>
            <w:noProof/>
            <w:webHidden/>
          </w:rPr>
          <w:instrText xml:space="preserve"> PAGEREF _Toc428570057 \h </w:instrText>
        </w:r>
        <w:r>
          <w:rPr>
            <w:noProof/>
            <w:webHidden/>
          </w:rPr>
        </w:r>
        <w:r>
          <w:rPr>
            <w:noProof/>
            <w:webHidden/>
          </w:rPr>
          <w:fldChar w:fldCharType="separate"/>
        </w:r>
        <w:r w:rsidR="000F3CEC">
          <w:rPr>
            <w:noProof/>
            <w:webHidden/>
          </w:rPr>
          <w:t>30</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58" w:history="1">
        <w:r w:rsidR="000F3CEC" w:rsidRPr="00741DCB">
          <w:rPr>
            <w:rStyle w:val="Hypertextovodkaz"/>
            <w:noProof/>
          </w:rPr>
          <w:t>A.2.2 Trapping</w:t>
        </w:r>
        <w:r w:rsidR="000F3CEC">
          <w:rPr>
            <w:noProof/>
            <w:webHidden/>
          </w:rPr>
          <w:tab/>
        </w:r>
        <w:r>
          <w:rPr>
            <w:noProof/>
            <w:webHidden/>
          </w:rPr>
          <w:fldChar w:fldCharType="begin"/>
        </w:r>
        <w:r w:rsidR="000F3CEC">
          <w:rPr>
            <w:noProof/>
            <w:webHidden/>
          </w:rPr>
          <w:instrText xml:space="preserve"> PAGEREF _Toc428570058 \h </w:instrText>
        </w:r>
        <w:r>
          <w:rPr>
            <w:noProof/>
            <w:webHidden/>
          </w:rPr>
        </w:r>
        <w:r>
          <w:rPr>
            <w:noProof/>
            <w:webHidden/>
          </w:rPr>
          <w:fldChar w:fldCharType="separate"/>
        </w:r>
        <w:r w:rsidR="000F3CEC">
          <w:rPr>
            <w:noProof/>
            <w:webHidden/>
          </w:rPr>
          <w:t>31</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59" w:history="1">
        <w:r w:rsidR="000F3CEC" w:rsidRPr="00741DCB">
          <w:rPr>
            <w:rStyle w:val="Hypertextovodkaz"/>
            <w:noProof/>
          </w:rPr>
          <w:t>A.2.3 Data analysis</w:t>
        </w:r>
        <w:r w:rsidR="000F3CEC">
          <w:rPr>
            <w:noProof/>
            <w:webHidden/>
          </w:rPr>
          <w:tab/>
        </w:r>
        <w:r>
          <w:rPr>
            <w:noProof/>
            <w:webHidden/>
          </w:rPr>
          <w:fldChar w:fldCharType="begin"/>
        </w:r>
        <w:r w:rsidR="000F3CEC">
          <w:rPr>
            <w:noProof/>
            <w:webHidden/>
          </w:rPr>
          <w:instrText xml:space="preserve"> PAGEREF _Toc428570059 \h </w:instrText>
        </w:r>
        <w:r>
          <w:rPr>
            <w:noProof/>
            <w:webHidden/>
          </w:rPr>
        </w:r>
        <w:r>
          <w:rPr>
            <w:noProof/>
            <w:webHidden/>
          </w:rPr>
          <w:fldChar w:fldCharType="separate"/>
        </w:r>
        <w:r w:rsidR="000F3CEC">
          <w:rPr>
            <w:noProof/>
            <w:webHidden/>
          </w:rPr>
          <w:t>31</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0" w:history="1">
        <w:r w:rsidR="000F3CEC" w:rsidRPr="00741DCB">
          <w:rPr>
            <w:rStyle w:val="Hypertextovodkaz"/>
            <w:noProof/>
          </w:rPr>
          <w:t>A.3</w:t>
        </w:r>
        <w:r w:rsidR="000F3CEC">
          <w:rPr>
            <w:rFonts w:asciiTheme="minorHAnsi" w:eastAsiaTheme="minorEastAsia" w:hAnsiTheme="minorHAnsi" w:cstheme="minorBidi"/>
            <w:noProof/>
            <w:sz w:val="22"/>
            <w:lang w:val="en-US"/>
          </w:rPr>
          <w:tab/>
        </w:r>
        <w:r w:rsidR="000F3CEC" w:rsidRPr="00741DCB">
          <w:rPr>
            <w:rStyle w:val="Hypertextovodkaz"/>
            <w:noProof/>
          </w:rPr>
          <w:t>Results</w:t>
        </w:r>
        <w:r w:rsidR="000F3CEC">
          <w:rPr>
            <w:noProof/>
            <w:webHidden/>
          </w:rPr>
          <w:tab/>
        </w:r>
        <w:r>
          <w:rPr>
            <w:noProof/>
            <w:webHidden/>
          </w:rPr>
          <w:fldChar w:fldCharType="begin"/>
        </w:r>
        <w:r w:rsidR="000F3CEC">
          <w:rPr>
            <w:noProof/>
            <w:webHidden/>
          </w:rPr>
          <w:instrText xml:space="preserve"> PAGEREF _Toc428570060 \h </w:instrText>
        </w:r>
        <w:r>
          <w:rPr>
            <w:noProof/>
            <w:webHidden/>
          </w:rPr>
        </w:r>
        <w:r>
          <w:rPr>
            <w:noProof/>
            <w:webHidden/>
          </w:rPr>
          <w:fldChar w:fldCharType="separate"/>
        </w:r>
        <w:r w:rsidR="000F3CEC">
          <w:rPr>
            <w:noProof/>
            <w:webHidden/>
          </w:rPr>
          <w:t>33</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1" w:history="1">
        <w:r w:rsidR="000F3CEC" w:rsidRPr="00741DCB">
          <w:rPr>
            <w:rStyle w:val="Hypertextovodkaz"/>
            <w:noProof/>
          </w:rPr>
          <w:t>A.4</w:t>
        </w:r>
        <w:r w:rsidR="000F3CEC">
          <w:rPr>
            <w:rFonts w:asciiTheme="minorHAnsi" w:eastAsiaTheme="minorEastAsia" w:hAnsiTheme="minorHAnsi" w:cstheme="minorBidi"/>
            <w:noProof/>
            <w:sz w:val="22"/>
            <w:lang w:val="en-US"/>
          </w:rPr>
          <w:tab/>
        </w:r>
        <w:r w:rsidR="000F3CEC" w:rsidRPr="00741DCB">
          <w:rPr>
            <w:rStyle w:val="Hypertextovodkaz"/>
            <w:noProof/>
          </w:rPr>
          <w:t>Disscusion</w:t>
        </w:r>
        <w:r w:rsidR="000F3CEC">
          <w:rPr>
            <w:noProof/>
            <w:webHidden/>
          </w:rPr>
          <w:tab/>
        </w:r>
        <w:r>
          <w:rPr>
            <w:noProof/>
            <w:webHidden/>
          </w:rPr>
          <w:fldChar w:fldCharType="begin"/>
        </w:r>
        <w:r w:rsidR="000F3CEC">
          <w:rPr>
            <w:noProof/>
            <w:webHidden/>
          </w:rPr>
          <w:instrText xml:space="preserve"> PAGEREF _Toc428570061 \h </w:instrText>
        </w:r>
        <w:r>
          <w:rPr>
            <w:noProof/>
            <w:webHidden/>
          </w:rPr>
        </w:r>
        <w:r>
          <w:rPr>
            <w:noProof/>
            <w:webHidden/>
          </w:rPr>
          <w:fldChar w:fldCharType="separate"/>
        </w:r>
        <w:r w:rsidR="000F3CEC">
          <w:rPr>
            <w:noProof/>
            <w:webHidden/>
          </w:rPr>
          <w:t>34</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2" w:history="1">
        <w:r w:rsidR="000F3CEC" w:rsidRPr="00741DCB">
          <w:rPr>
            <w:rStyle w:val="Hypertextovodkaz"/>
            <w:noProof/>
          </w:rPr>
          <w:t>A.5</w:t>
        </w:r>
        <w:r w:rsidR="000F3CEC">
          <w:rPr>
            <w:rFonts w:asciiTheme="minorHAnsi" w:eastAsiaTheme="minorEastAsia" w:hAnsiTheme="minorHAnsi" w:cstheme="minorBidi"/>
            <w:noProof/>
            <w:sz w:val="22"/>
            <w:lang w:val="en-US"/>
          </w:rPr>
          <w:tab/>
        </w:r>
        <w:r w:rsidR="000F3CEC" w:rsidRPr="00741DCB">
          <w:rPr>
            <w:rStyle w:val="Hypertextovodkaz"/>
            <w:noProof/>
          </w:rPr>
          <w:t>References</w:t>
        </w:r>
        <w:r w:rsidR="000F3CEC">
          <w:rPr>
            <w:noProof/>
            <w:webHidden/>
          </w:rPr>
          <w:tab/>
        </w:r>
        <w:r>
          <w:rPr>
            <w:noProof/>
            <w:webHidden/>
          </w:rPr>
          <w:fldChar w:fldCharType="begin"/>
        </w:r>
        <w:r w:rsidR="000F3CEC">
          <w:rPr>
            <w:noProof/>
            <w:webHidden/>
          </w:rPr>
          <w:instrText xml:space="preserve"> PAGEREF _Toc428570062 \h </w:instrText>
        </w:r>
        <w:r>
          <w:rPr>
            <w:noProof/>
            <w:webHidden/>
          </w:rPr>
        </w:r>
        <w:r>
          <w:rPr>
            <w:noProof/>
            <w:webHidden/>
          </w:rPr>
          <w:fldChar w:fldCharType="separate"/>
        </w:r>
        <w:r w:rsidR="000F3CEC">
          <w:rPr>
            <w:noProof/>
            <w:webHidden/>
          </w:rPr>
          <w:t>38</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63" w:history="1">
        <w:r w:rsidR="000F3CEC" w:rsidRPr="00741DCB">
          <w:rPr>
            <w:rStyle w:val="Hypertextovodkaz"/>
            <w:noProof/>
          </w:rPr>
          <w:t>B</w:t>
        </w:r>
        <w:r w:rsidR="000F3CEC">
          <w:rPr>
            <w:rFonts w:asciiTheme="minorHAnsi" w:eastAsiaTheme="minorEastAsia" w:hAnsiTheme="minorHAnsi" w:cstheme="minorBidi"/>
            <w:noProof/>
            <w:sz w:val="22"/>
          </w:rPr>
          <w:tab/>
        </w:r>
        <w:r w:rsidR="000F3CEC" w:rsidRPr="00741DCB">
          <w:rPr>
            <w:rStyle w:val="Hypertextovodkaz"/>
            <w:noProof/>
          </w:rPr>
          <w:t xml:space="preserve">Thermal summation model and instar determination of all developmental stages of </w:t>
        </w:r>
        <w:r w:rsidR="00844BBE" w:rsidRPr="00844BBE">
          <w:rPr>
            <w:rStyle w:val="Hypertextovodkaz"/>
            <w:i/>
            <w:noProof/>
          </w:rPr>
          <w:t>Sciodrepoides watsoni</w:t>
        </w:r>
        <w:r w:rsidR="000F3CEC" w:rsidRPr="00741DCB">
          <w:rPr>
            <w:rStyle w:val="Hypertextovodkaz"/>
            <w:noProof/>
          </w:rPr>
          <w:t xml:space="preserve"> (Coleoptera: Cholevinae)</w:t>
        </w:r>
        <w:r w:rsidR="000F3CEC">
          <w:rPr>
            <w:noProof/>
            <w:webHidden/>
          </w:rPr>
          <w:tab/>
        </w:r>
        <w:r>
          <w:rPr>
            <w:noProof/>
            <w:webHidden/>
          </w:rPr>
          <w:fldChar w:fldCharType="begin"/>
        </w:r>
        <w:r w:rsidR="000F3CEC">
          <w:rPr>
            <w:noProof/>
            <w:webHidden/>
          </w:rPr>
          <w:instrText xml:space="preserve"> PAGEREF _Toc428570063 \h </w:instrText>
        </w:r>
        <w:r>
          <w:rPr>
            <w:noProof/>
            <w:webHidden/>
          </w:rPr>
        </w:r>
        <w:r>
          <w:rPr>
            <w:noProof/>
            <w:webHidden/>
          </w:rPr>
          <w:fldChar w:fldCharType="separate"/>
        </w:r>
        <w:r w:rsidR="000F3CEC">
          <w:rPr>
            <w:noProof/>
            <w:webHidden/>
          </w:rPr>
          <w:t>47</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4" w:history="1">
        <w:r w:rsidR="000F3CEC" w:rsidRPr="00741DCB">
          <w:rPr>
            <w:rStyle w:val="Hypertextovodkaz"/>
            <w:noProof/>
          </w:rPr>
          <w:t>B. 1</w:t>
        </w:r>
        <w:r w:rsidR="000F3CEC">
          <w:rPr>
            <w:rFonts w:asciiTheme="minorHAnsi" w:eastAsiaTheme="minorEastAsia" w:hAnsiTheme="minorHAnsi" w:cstheme="minorBidi"/>
            <w:noProof/>
            <w:sz w:val="22"/>
            <w:lang w:val="en-US"/>
          </w:rPr>
          <w:tab/>
        </w:r>
        <w:r w:rsidR="000F3CEC" w:rsidRPr="00741DCB">
          <w:rPr>
            <w:rStyle w:val="Hypertextovodkaz"/>
            <w:noProof/>
          </w:rPr>
          <w:t>Introduction</w:t>
        </w:r>
        <w:r w:rsidR="000F3CEC">
          <w:rPr>
            <w:noProof/>
            <w:webHidden/>
          </w:rPr>
          <w:tab/>
        </w:r>
        <w:r>
          <w:rPr>
            <w:noProof/>
            <w:webHidden/>
          </w:rPr>
          <w:fldChar w:fldCharType="begin"/>
        </w:r>
        <w:r w:rsidR="000F3CEC">
          <w:rPr>
            <w:noProof/>
            <w:webHidden/>
          </w:rPr>
          <w:instrText xml:space="preserve"> PAGEREF _Toc428570064 \h </w:instrText>
        </w:r>
        <w:r>
          <w:rPr>
            <w:noProof/>
            <w:webHidden/>
          </w:rPr>
        </w:r>
        <w:r>
          <w:rPr>
            <w:noProof/>
            <w:webHidden/>
          </w:rPr>
          <w:fldChar w:fldCharType="separate"/>
        </w:r>
        <w:r w:rsidR="000F3CEC">
          <w:rPr>
            <w:noProof/>
            <w:webHidden/>
          </w:rPr>
          <w:t>48</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5" w:history="1">
        <w:r w:rsidR="000F3CEC" w:rsidRPr="00741DCB">
          <w:rPr>
            <w:rStyle w:val="Hypertextovodkaz"/>
            <w:noProof/>
          </w:rPr>
          <w:t>B.2</w:t>
        </w:r>
        <w:r w:rsidR="000F3CEC">
          <w:rPr>
            <w:rFonts w:asciiTheme="minorHAnsi" w:eastAsiaTheme="minorEastAsia" w:hAnsiTheme="minorHAnsi" w:cstheme="minorBidi"/>
            <w:noProof/>
            <w:sz w:val="22"/>
            <w:lang w:val="en-US"/>
          </w:rPr>
          <w:tab/>
        </w:r>
        <w:r w:rsidR="000F3CEC" w:rsidRPr="00741DCB">
          <w:rPr>
            <w:rStyle w:val="Hypertextovodkaz"/>
            <w:noProof/>
          </w:rPr>
          <w:t>Material and Methods</w:t>
        </w:r>
        <w:r w:rsidR="000F3CEC">
          <w:rPr>
            <w:noProof/>
            <w:webHidden/>
          </w:rPr>
          <w:tab/>
        </w:r>
        <w:r>
          <w:rPr>
            <w:noProof/>
            <w:webHidden/>
          </w:rPr>
          <w:fldChar w:fldCharType="begin"/>
        </w:r>
        <w:r w:rsidR="000F3CEC">
          <w:rPr>
            <w:noProof/>
            <w:webHidden/>
          </w:rPr>
          <w:instrText xml:space="preserve"> PAGEREF _Toc428570065 \h </w:instrText>
        </w:r>
        <w:r>
          <w:rPr>
            <w:noProof/>
            <w:webHidden/>
          </w:rPr>
        </w:r>
        <w:r>
          <w:rPr>
            <w:noProof/>
            <w:webHidden/>
          </w:rPr>
          <w:fldChar w:fldCharType="separate"/>
        </w:r>
        <w:r w:rsidR="000F3CEC">
          <w:rPr>
            <w:noProof/>
            <w:webHidden/>
          </w:rPr>
          <w:t>50</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6" w:history="1">
        <w:r w:rsidR="000F3CEC" w:rsidRPr="00741DCB">
          <w:rPr>
            <w:rStyle w:val="Hypertextovodkaz"/>
            <w:noProof/>
          </w:rPr>
          <w:t>B.3</w:t>
        </w:r>
        <w:r w:rsidR="000F3CEC">
          <w:rPr>
            <w:rFonts w:asciiTheme="minorHAnsi" w:eastAsiaTheme="minorEastAsia" w:hAnsiTheme="minorHAnsi" w:cstheme="minorBidi"/>
            <w:noProof/>
            <w:sz w:val="22"/>
            <w:lang w:val="en-US"/>
          </w:rPr>
          <w:tab/>
        </w:r>
        <w:r w:rsidR="000F3CEC" w:rsidRPr="00741DCB">
          <w:rPr>
            <w:rStyle w:val="Hypertextovodkaz"/>
            <w:noProof/>
          </w:rPr>
          <w:t>Results</w:t>
        </w:r>
        <w:r w:rsidR="000F3CEC">
          <w:rPr>
            <w:noProof/>
            <w:webHidden/>
          </w:rPr>
          <w:tab/>
        </w:r>
        <w:r>
          <w:rPr>
            <w:noProof/>
            <w:webHidden/>
          </w:rPr>
          <w:fldChar w:fldCharType="begin"/>
        </w:r>
        <w:r w:rsidR="000F3CEC">
          <w:rPr>
            <w:noProof/>
            <w:webHidden/>
          </w:rPr>
          <w:instrText xml:space="preserve"> PAGEREF _Toc428570066 \h </w:instrText>
        </w:r>
        <w:r>
          <w:rPr>
            <w:noProof/>
            <w:webHidden/>
          </w:rPr>
        </w:r>
        <w:r>
          <w:rPr>
            <w:noProof/>
            <w:webHidden/>
          </w:rPr>
          <w:fldChar w:fldCharType="separate"/>
        </w:r>
        <w:r w:rsidR="000F3CEC">
          <w:rPr>
            <w:noProof/>
            <w:webHidden/>
          </w:rPr>
          <w:t>53</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7" w:history="1">
        <w:r w:rsidR="000F3CEC" w:rsidRPr="00741DCB">
          <w:rPr>
            <w:rStyle w:val="Hypertextovodkaz"/>
            <w:noProof/>
          </w:rPr>
          <w:t>B.4</w:t>
        </w:r>
        <w:r w:rsidR="000F3CEC">
          <w:rPr>
            <w:rFonts w:asciiTheme="minorHAnsi" w:eastAsiaTheme="minorEastAsia" w:hAnsiTheme="minorHAnsi" w:cstheme="minorBidi"/>
            <w:noProof/>
            <w:sz w:val="22"/>
            <w:lang w:val="en-US"/>
          </w:rPr>
          <w:tab/>
        </w:r>
        <w:r w:rsidR="000F3CEC" w:rsidRPr="00741DCB">
          <w:rPr>
            <w:rStyle w:val="Hypertextovodkaz"/>
            <w:noProof/>
          </w:rPr>
          <w:t>Discussion</w:t>
        </w:r>
        <w:r w:rsidR="000F3CEC">
          <w:rPr>
            <w:noProof/>
            <w:webHidden/>
          </w:rPr>
          <w:tab/>
        </w:r>
        <w:r>
          <w:rPr>
            <w:noProof/>
            <w:webHidden/>
          </w:rPr>
          <w:fldChar w:fldCharType="begin"/>
        </w:r>
        <w:r w:rsidR="000F3CEC">
          <w:rPr>
            <w:noProof/>
            <w:webHidden/>
          </w:rPr>
          <w:instrText xml:space="preserve"> PAGEREF _Toc428570067 \h </w:instrText>
        </w:r>
        <w:r>
          <w:rPr>
            <w:noProof/>
            <w:webHidden/>
          </w:rPr>
        </w:r>
        <w:r>
          <w:rPr>
            <w:noProof/>
            <w:webHidden/>
          </w:rPr>
          <w:fldChar w:fldCharType="separate"/>
        </w:r>
        <w:r w:rsidR="000F3CEC">
          <w:rPr>
            <w:noProof/>
            <w:webHidden/>
          </w:rPr>
          <w:t>55</w:t>
        </w:r>
        <w:r>
          <w:rPr>
            <w:noProof/>
            <w:webHidden/>
          </w:rPr>
          <w:fldChar w:fldCharType="end"/>
        </w:r>
      </w:hyperlink>
    </w:p>
    <w:p w:rsidR="000F3CEC" w:rsidRDefault="009940B3">
      <w:pPr>
        <w:pStyle w:val="Obsah2"/>
        <w:tabs>
          <w:tab w:val="left" w:pos="1540"/>
          <w:tab w:val="right" w:leader="dot" w:pos="9396"/>
        </w:tabs>
        <w:rPr>
          <w:rFonts w:asciiTheme="minorHAnsi" w:eastAsiaTheme="minorEastAsia" w:hAnsiTheme="minorHAnsi" w:cstheme="minorBidi"/>
          <w:noProof/>
          <w:sz w:val="22"/>
          <w:lang w:val="en-US"/>
        </w:rPr>
      </w:pPr>
      <w:hyperlink w:anchor="_Toc428570068" w:history="1">
        <w:r w:rsidR="000F3CEC" w:rsidRPr="00741DCB">
          <w:rPr>
            <w:rStyle w:val="Hypertextovodkaz"/>
            <w:noProof/>
          </w:rPr>
          <w:t>B.5</w:t>
        </w:r>
        <w:r w:rsidR="000F3CEC">
          <w:rPr>
            <w:rFonts w:asciiTheme="minorHAnsi" w:eastAsiaTheme="minorEastAsia" w:hAnsiTheme="minorHAnsi" w:cstheme="minorBidi"/>
            <w:noProof/>
            <w:sz w:val="22"/>
            <w:lang w:val="en-US"/>
          </w:rPr>
          <w:tab/>
        </w:r>
        <w:r w:rsidR="000F3CEC" w:rsidRPr="00741DCB">
          <w:rPr>
            <w:rStyle w:val="Hypertextovodkaz"/>
            <w:noProof/>
          </w:rPr>
          <w:t>References</w:t>
        </w:r>
        <w:r w:rsidR="000F3CEC">
          <w:rPr>
            <w:noProof/>
            <w:webHidden/>
          </w:rPr>
          <w:tab/>
        </w:r>
        <w:r>
          <w:rPr>
            <w:noProof/>
            <w:webHidden/>
          </w:rPr>
          <w:fldChar w:fldCharType="begin"/>
        </w:r>
        <w:r w:rsidR="000F3CEC">
          <w:rPr>
            <w:noProof/>
            <w:webHidden/>
          </w:rPr>
          <w:instrText xml:space="preserve"> PAGEREF _Toc428570068 \h </w:instrText>
        </w:r>
        <w:r>
          <w:rPr>
            <w:noProof/>
            <w:webHidden/>
          </w:rPr>
        </w:r>
        <w:r>
          <w:rPr>
            <w:noProof/>
            <w:webHidden/>
          </w:rPr>
          <w:fldChar w:fldCharType="separate"/>
        </w:r>
        <w:r w:rsidR="000F3CEC">
          <w:rPr>
            <w:noProof/>
            <w:webHidden/>
          </w:rPr>
          <w:t>57</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69" w:history="1">
        <w:r w:rsidR="000F3CEC" w:rsidRPr="00741DCB">
          <w:rPr>
            <w:rStyle w:val="Hypertextovodkaz"/>
            <w:noProof/>
          </w:rPr>
          <w:t>C</w:t>
        </w:r>
        <w:r w:rsidR="000F3CEC">
          <w:rPr>
            <w:rFonts w:asciiTheme="minorHAnsi" w:eastAsiaTheme="minorEastAsia" w:hAnsiTheme="minorHAnsi" w:cstheme="minorBidi"/>
            <w:noProof/>
            <w:sz w:val="22"/>
          </w:rPr>
          <w:tab/>
        </w:r>
        <w:r w:rsidR="000F3CEC" w:rsidRPr="00741DCB">
          <w:rPr>
            <w:rStyle w:val="Hypertextovodkaz"/>
            <w:noProof/>
          </w:rPr>
          <w:t>Distribution of open landscape carrion beetles (Coleoptera: Silphidae) in selected lowlands of the Czech Republic</w:t>
        </w:r>
        <w:r w:rsidR="000F3CEC">
          <w:rPr>
            <w:noProof/>
            <w:webHidden/>
          </w:rPr>
          <w:tab/>
        </w:r>
        <w:r>
          <w:rPr>
            <w:noProof/>
            <w:webHidden/>
          </w:rPr>
          <w:fldChar w:fldCharType="begin"/>
        </w:r>
        <w:r w:rsidR="000F3CEC">
          <w:rPr>
            <w:noProof/>
            <w:webHidden/>
          </w:rPr>
          <w:instrText xml:space="preserve"> PAGEREF _Toc428570069 \h </w:instrText>
        </w:r>
        <w:r>
          <w:rPr>
            <w:noProof/>
            <w:webHidden/>
          </w:rPr>
        </w:r>
        <w:r>
          <w:rPr>
            <w:noProof/>
            <w:webHidden/>
          </w:rPr>
          <w:fldChar w:fldCharType="separate"/>
        </w:r>
        <w:r w:rsidR="000F3CEC">
          <w:rPr>
            <w:noProof/>
            <w:webHidden/>
          </w:rPr>
          <w:t>65</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0" w:history="1">
        <w:r w:rsidR="000F3CEC" w:rsidRPr="00741DCB">
          <w:rPr>
            <w:rStyle w:val="Hypertextovodkaz"/>
            <w:noProof/>
          </w:rPr>
          <w:t>C.1</w:t>
        </w:r>
        <w:r w:rsidR="000F3CEC">
          <w:rPr>
            <w:rFonts w:asciiTheme="minorHAnsi" w:eastAsiaTheme="minorEastAsia" w:hAnsiTheme="minorHAnsi" w:cstheme="minorBidi"/>
            <w:noProof/>
            <w:sz w:val="22"/>
            <w:lang w:val="en-US"/>
          </w:rPr>
          <w:tab/>
        </w:r>
        <w:r w:rsidR="000F3CEC" w:rsidRPr="00741DCB">
          <w:rPr>
            <w:rStyle w:val="Hypertextovodkaz"/>
            <w:noProof/>
          </w:rPr>
          <w:t>Úvod</w:t>
        </w:r>
        <w:r w:rsidR="000F3CEC">
          <w:rPr>
            <w:noProof/>
            <w:webHidden/>
          </w:rPr>
          <w:tab/>
        </w:r>
        <w:r>
          <w:rPr>
            <w:noProof/>
            <w:webHidden/>
          </w:rPr>
          <w:fldChar w:fldCharType="begin"/>
        </w:r>
        <w:r w:rsidR="000F3CEC">
          <w:rPr>
            <w:noProof/>
            <w:webHidden/>
          </w:rPr>
          <w:instrText xml:space="preserve"> PAGEREF _Toc428570070 \h </w:instrText>
        </w:r>
        <w:r>
          <w:rPr>
            <w:noProof/>
            <w:webHidden/>
          </w:rPr>
        </w:r>
        <w:r>
          <w:rPr>
            <w:noProof/>
            <w:webHidden/>
          </w:rPr>
          <w:fldChar w:fldCharType="separate"/>
        </w:r>
        <w:r w:rsidR="000F3CEC">
          <w:rPr>
            <w:noProof/>
            <w:webHidden/>
          </w:rPr>
          <w:t>66</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1" w:history="1">
        <w:r w:rsidR="000F3CEC" w:rsidRPr="00741DCB">
          <w:rPr>
            <w:rStyle w:val="Hypertextovodkaz"/>
            <w:noProof/>
          </w:rPr>
          <w:t>C.2</w:t>
        </w:r>
        <w:r w:rsidR="000F3CEC">
          <w:rPr>
            <w:rFonts w:asciiTheme="minorHAnsi" w:eastAsiaTheme="minorEastAsia" w:hAnsiTheme="minorHAnsi" w:cstheme="minorBidi"/>
            <w:noProof/>
            <w:sz w:val="22"/>
            <w:lang w:val="en-US"/>
          </w:rPr>
          <w:tab/>
        </w:r>
        <w:r w:rsidR="000F3CEC" w:rsidRPr="00741DCB">
          <w:rPr>
            <w:rStyle w:val="Hypertextovodkaz"/>
            <w:noProof/>
          </w:rPr>
          <w:t>Materiál a metodika</w:t>
        </w:r>
        <w:r w:rsidR="000F3CEC">
          <w:rPr>
            <w:noProof/>
            <w:webHidden/>
          </w:rPr>
          <w:tab/>
        </w:r>
        <w:r>
          <w:rPr>
            <w:noProof/>
            <w:webHidden/>
          </w:rPr>
          <w:fldChar w:fldCharType="begin"/>
        </w:r>
        <w:r w:rsidR="000F3CEC">
          <w:rPr>
            <w:noProof/>
            <w:webHidden/>
          </w:rPr>
          <w:instrText xml:space="preserve"> PAGEREF _Toc428570071 \h </w:instrText>
        </w:r>
        <w:r>
          <w:rPr>
            <w:noProof/>
            <w:webHidden/>
          </w:rPr>
        </w:r>
        <w:r>
          <w:rPr>
            <w:noProof/>
            <w:webHidden/>
          </w:rPr>
          <w:fldChar w:fldCharType="separate"/>
        </w:r>
        <w:r w:rsidR="000F3CEC">
          <w:rPr>
            <w:noProof/>
            <w:webHidden/>
          </w:rPr>
          <w:t>67</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72" w:history="1">
        <w:r w:rsidR="000F3CEC" w:rsidRPr="00741DCB">
          <w:rPr>
            <w:rStyle w:val="Hypertextovodkaz"/>
            <w:noProof/>
          </w:rPr>
          <w:t>C.2.1 Termíny expozice zemních pastí</w:t>
        </w:r>
        <w:r w:rsidR="000F3CEC">
          <w:rPr>
            <w:noProof/>
            <w:webHidden/>
          </w:rPr>
          <w:tab/>
        </w:r>
        <w:r>
          <w:rPr>
            <w:noProof/>
            <w:webHidden/>
          </w:rPr>
          <w:fldChar w:fldCharType="begin"/>
        </w:r>
        <w:r w:rsidR="000F3CEC">
          <w:rPr>
            <w:noProof/>
            <w:webHidden/>
          </w:rPr>
          <w:instrText xml:space="preserve"> PAGEREF _Toc428570072 \h </w:instrText>
        </w:r>
        <w:r>
          <w:rPr>
            <w:noProof/>
            <w:webHidden/>
          </w:rPr>
        </w:r>
        <w:r>
          <w:rPr>
            <w:noProof/>
            <w:webHidden/>
          </w:rPr>
          <w:fldChar w:fldCharType="separate"/>
        </w:r>
        <w:r w:rsidR="000F3CEC">
          <w:rPr>
            <w:noProof/>
            <w:webHidden/>
          </w:rPr>
          <w:t>68</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73" w:history="1">
        <w:r w:rsidR="000F3CEC" w:rsidRPr="00741DCB">
          <w:rPr>
            <w:rStyle w:val="Hypertextovodkaz"/>
            <w:noProof/>
          </w:rPr>
          <w:t>C.2.2 Popis lokalit</w:t>
        </w:r>
        <w:r w:rsidR="000F3CEC">
          <w:rPr>
            <w:noProof/>
            <w:webHidden/>
          </w:rPr>
          <w:tab/>
        </w:r>
        <w:r>
          <w:rPr>
            <w:noProof/>
            <w:webHidden/>
          </w:rPr>
          <w:fldChar w:fldCharType="begin"/>
        </w:r>
        <w:r w:rsidR="000F3CEC">
          <w:rPr>
            <w:noProof/>
            <w:webHidden/>
          </w:rPr>
          <w:instrText xml:space="preserve"> PAGEREF _Toc428570073 \h </w:instrText>
        </w:r>
        <w:r>
          <w:rPr>
            <w:noProof/>
            <w:webHidden/>
          </w:rPr>
        </w:r>
        <w:r>
          <w:rPr>
            <w:noProof/>
            <w:webHidden/>
          </w:rPr>
          <w:fldChar w:fldCharType="separate"/>
        </w:r>
        <w:r w:rsidR="000F3CEC">
          <w:rPr>
            <w:noProof/>
            <w:webHidden/>
          </w:rPr>
          <w:t>68</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4" w:history="1">
        <w:r w:rsidR="000F3CEC" w:rsidRPr="00741DCB">
          <w:rPr>
            <w:rStyle w:val="Hypertextovodkaz"/>
            <w:noProof/>
          </w:rPr>
          <w:t>C.3</w:t>
        </w:r>
        <w:r w:rsidR="000F3CEC">
          <w:rPr>
            <w:rFonts w:asciiTheme="minorHAnsi" w:eastAsiaTheme="minorEastAsia" w:hAnsiTheme="minorHAnsi" w:cstheme="minorBidi"/>
            <w:noProof/>
            <w:sz w:val="22"/>
            <w:lang w:val="en-US"/>
          </w:rPr>
          <w:tab/>
        </w:r>
        <w:r w:rsidR="000F3CEC" w:rsidRPr="00741DCB">
          <w:rPr>
            <w:rStyle w:val="Hypertextovodkaz"/>
            <w:noProof/>
          </w:rPr>
          <w:t>Výsledky</w:t>
        </w:r>
        <w:r w:rsidR="000F3CEC">
          <w:rPr>
            <w:noProof/>
            <w:webHidden/>
          </w:rPr>
          <w:tab/>
        </w:r>
        <w:r>
          <w:rPr>
            <w:noProof/>
            <w:webHidden/>
          </w:rPr>
          <w:fldChar w:fldCharType="begin"/>
        </w:r>
        <w:r w:rsidR="000F3CEC">
          <w:rPr>
            <w:noProof/>
            <w:webHidden/>
          </w:rPr>
          <w:instrText xml:space="preserve"> PAGEREF _Toc428570074 \h </w:instrText>
        </w:r>
        <w:r>
          <w:rPr>
            <w:noProof/>
            <w:webHidden/>
          </w:rPr>
        </w:r>
        <w:r>
          <w:rPr>
            <w:noProof/>
            <w:webHidden/>
          </w:rPr>
          <w:fldChar w:fldCharType="separate"/>
        </w:r>
        <w:r w:rsidR="000F3CEC">
          <w:rPr>
            <w:noProof/>
            <w:webHidden/>
          </w:rPr>
          <w:t>71</w:t>
        </w:r>
        <w:r>
          <w:rPr>
            <w:noProof/>
            <w:webHidden/>
          </w:rPr>
          <w:fldChar w:fldCharType="end"/>
        </w:r>
      </w:hyperlink>
    </w:p>
    <w:p w:rsidR="000F3CEC" w:rsidRDefault="009940B3">
      <w:pPr>
        <w:pStyle w:val="Obsah3"/>
        <w:tabs>
          <w:tab w:val="right" w:leader="dot" w:pos="9396"/>
        </w:tabs>
        <w:rPr>
          <w:rFonts w:asciiTheme="minorHAnsi" w:eastAsiaTheme="minorEastAsia" w:hAnsiTheme="minorHAnsi" w:cstheme="minorBidi"/>
          <w:noProof/>
          <w:sz w:val="22"/>
        </w:rPr>
      </w:pPr>
      <w:hyperlink w:anchor="_Toc428570075" w:history="1">
        <w:r w:rsidR="000F3CEC" w:rsidRPr="00741DCB">
          <w:rPr>
            <w:rStyle w:val="Hypertextovodkaz"/>
            <w:noProof/>
          </w:rPr>
          <w:t>C.3.1 Seznam nálezů a komentáře k jednotlivým druhům</w:t>
        </w:r>
        <w:r w:rsidR="000F3CEC">
          <w:rPr>
            <w:noProof/>
            <w:webHidden/>
          </w:rPr>
          <w:tab/>
        </w:r>
        <w:r>
          <w:rPr>
            <w:noProof/>
            <w:webHidden/>
          </w:rPr>
          <w:fldChar w:fldCharType="begin"/>
        </w:r>
        <w:r w:rsidR="000F3CEC">
          <w:rPr>
            <w:noProof/>
            <w:webHidden/>
          </w:rPr>
          <w:instrText xml:space="preserve"> PAGEREF _Toc428570075 \h </w:instrText>
        </w:r>
        <w:r>
          <w:rPr>
            <w:noProof/>
            <w:webHidden/>
          </w:rPr>
        </w:r>
        <w:r>
          <w:rPr>
            <w:noProof/>
            <w:webHidden/>
          </w:rPr>
          <w:fldChar w:fldCharType="separate"/>
        </w:r>
        <w:r w:rsidR="000F3CEC">
          <w:rPr>
            <w:noProof/>
            <w:webHidden/>
          </w:rPr>
          <w:t>73</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6" w:history="1">
        <w:r w:rsidR="000F3CEC" w:rsidRPr="00741DCB">
          <w:rPr>
            <w:rStyle w:val="Hypertextovodkaz"/>
            <w:noProof/>
          </w:rPr>
          <w:t>C.4</w:t>
        </w:r>
        <w:r w:rsidR="000F3CEC">
          <w:rPr>
            <w:rFonts w:asciiTheme="minorHAnsi" w:eastAsiaTheme="minorEastAsia" w:hAnsiTheme="minorHAnsi" w:cstheme="minorBidi"/>
            <w:noProof/>
            <w:sz w:val="22"/>
            <w:lang w:val="en-US"/>
          </w:rPr>
          <w:tab/>
        </w:r>
        <w:r w:rsidR="000F3CEC" w:rsidRPr="00741DCB">
          <w:rPr>
            <w:rStyle w:val="Hypertextovodkaz"/>
            <w:noProof/>
          </w:rPr>
          <w:t>Diskuse</w:t>
        </w:r>
        <w:r w:rsidR="000F3CEC">
          <w:rPr>
            <w:noProof/>
            <w:webHidden/>
          </w:rPr>
          <w:tab/>
        </w:r>
        <w:r>
          <w:rPr>
            <w:noProof/>
            <w:webHidden/>
          </w:rPr>
          <w:fldChar w:fldCharType="begin"/>
        </w:r>
        <w:r w:rsidR="000F3CEC">
          <w:rPr>
            <w:noProof/>
            <w:webHidden/>
          </w:rPr>
          <w:instrText xml:space="preserve"> PAGEREF _Toc428570076 \h </w:instrText>
        </w:r>
        <w:r>
          <w:rPr>
            <w:noProof/>
            <w:webHidden/>
          </w:rPr>
        </w:r>
        <w:r>
          <w:rPr>
            <w:noProof/>
            <w:webHidden/>
          </w:rPr>
          <w:fldChar w:fldCharType="separate"/>
        </w:r>
        <w:r w:rsidR="000F3CEC">
          <w:rPr>
            <w:noProof/>
            <w:webHidden/>
          </w:rPr>
          <w:t>91</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7" w:history="1">
        <w:r w:rsidR="000F3CEC" w:rsidRPr="00741DCB">
          <w:rPr>
            <w:rStyle w:val="Hypertextovodkaz"/>
            <w:noProof/>
          </w:rPr>
          <w:t>C.5</w:t>
        </w:r>
        <w:r w:rsidR="000F3CEC">
          <w:rPr>
            <w:rFonts w:asciiTheme="minorHAnsi" w:eastAsiaTheme="minorEastAsia" w:hAnsiTheme="minorHAnsi" w:cstheme="minorBidi"/>
            <w:noProof/>
            <w:sz w:val="22"/>
            <w:lang w:val="en-US"/>
          </w:rPr>
          <w:tab/>
        </w:r>
        <w:r w:rsidR="000F3CEC" w:rsidRPr="00741DCB">
          <w:rPr>
            <w:rStyle w:val="Hypertextovodkaz"/>
            <w:noProof/>
          </w:rPr>
          <w:t>Použitá literatura</w:t>
        </w:r>
        <w:r w:rsidR="000F3CEC">
          <w:rPr>
            <w:noProof/>
            <w:webHidden/>
          </w:rPr>
          <w:tab/>
        </w:r>
        <w:r>
          <w:rPr>
            <w:noProof/>
            <w:webHidden/>
          </w:rPr>
          <w:fldChar w:fldCharType="begin"/>
        </w:r>
        <w:r w:rsidR="000F3CEC">
          <w:rPr>
            <w:noProof/>
            <w:webHidden/>
          </w:rPr>
          <w:instrText xml:space="preserve"> PAGEREF _Toc428570077 \h </w:instrText>
        </w:r>
        <w:r>
          <w:rPr>
            <w:noProof/>
            <w:webHidden/>
          </w:rPr>
        </w:r>
        <w:r>
          <w:rPr>
            <w:noProof/>
            <w:webHidden/>
          </w:rPr>
          <w:fldChar w:fldCharType="separate"/>
        </w:r>
        <w:r w:rsidR="000F3CEC">
          <w:rPr>
            <w:noProof/>
            <w:webHidden/>
          </w:rPr>
          <w:t>92</w:t>
        </w:r>
        <w:r>
          <w:rPr>
            <w:noProof/>
            <w:webHidden/>
          </w:rPr>
          <w:fldChar w:fldCharType="end"/>
        </w:r>
      </w:hyperlink>
    </w:p>
    <w:p w:rsidR="000F3CEC" w:rsidRDefault="009940B3">
      <w:pPr>
        <w:pStyle w:val="Obsah2"/>
        <w:tabs>
          <w:tab w:val="left" w:pos="1320"/>
          <w:tab w:val="right" w:leader="dot" w:pos="9396"/>
        </w:tabs>
        <w:rPr>
          <w:rFonts w:asciiTheme="minorHAnsi" w:eastAsiaTheme="minorEastAsia" w:hAnsiTheme="minorHAnsi" w:cstheme="minorBidi"/>
          <w:noProof/>
          <w:sz w:val="22"/>
          <w:lang w:val="en-US"/>
        </w:rPr>
      </w:pPr>
      <w:hyperlink w:anchor="_Toc428570078" w:history="1">
        <w:r w:rsidR="000F3CEC" w:rsidRPr="00741DCB">
          <w:rPr>
            <w:rStyle w:val="Hypertextovodkaz"/>
            <w:noProof/>
            <w:lang w:eastAsia="ja-JP"/>
          </w:rPr>
          <w:t>C.6</w:t>
        </w:r>
        <w:r w:rsidR="000F3CEC">
          <w:rPr>
            <w:rFonts w:asciiTheme="minorHAnsi" w:eastAsiaTheme="minorEastAsia" w:hAnsiTheme="minorHAnsi" w:cstheme="minorBidi"/>
            <w:noProof/>
            <w:sz w:val="22"/>
            <w:lang w:val="en-US"/>
          </w:rPr>
          <w:tab/>
        </w:r>
        <w:r w:rsidR="000F3CEC" w:rsidRPr="00741DCB">
          <w:rPr>
            <w:rStyle w:val="Hypertextovodkaz"/>
            <w:noProof/>
            <w:lang w:eastAsia="ja-JP"/>
          </w:rPr>
          <w:t>English summary</w:t>
        </w:r>
        <w:r w:rsidR="000F3CEC">
          <w:rPr>
            <w:noProof/>
            <w:webHidden/>
          </w:rPr>
          <w:tab/>
        </w:r>
        <w:r>
          <w:rPr>
            <w:noProof/>
            <w:webHidden/>
          </w:rPr>
          <w:fldChar w:fldCharType="begin"/>
        </w:r>
        <w:r w:rsidR="000F3CEC">
          <w:rPr>
            <w:noProof/>
            <w:webHidden/>
          </w:rPr>
          <w:instrText xml:space="preserve"> PAGEREF _Toc428570078 \h </w:instrText>
        </w:r>
        <w:r>
          <w:rPr>
            <w:noProof/>
            <w:webHidden/>
          </w:rPr>
        </w:r>
        <w:r>
          <w:rPr>
            <w:noProof/>
            <w:webHidden/>
          </w:rPr>
          <w:fldChar w:fldCharType="separate"/>
        </w:r>
        <w:r w:rsidR="000F3CEC">
          <w:rPr>
            <w:noProof/>
            <w:webHidden/>
          </w:rPr>
          <w:t>97</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79" w:history="1">
        <w:r w:rsidR="000F3CEC" w:rsidRPr="00741DCB">
          <w:rPr>
            <w:rStyle w:val="Hypertextovodkaz"/>
            <w:noProof/>
          </w:rPr>
          <w:t>4.</w:t>
        </w:r>
        <w:r w:rsidR="000F3CEC">
          <w:rPr>
            <w:rFonts w:asciiTheme="minorHAnsi" w:eastAsiaTheme="minorEastAsia" w:hAnsiTheme="minorHAnsi" w:cstheme="minorBidi"/>
            <w:noProof/>
            <w:sz w:val="22"/>
          </w:rPr>
          <w:tab/>
        </w:r>
        <w:r w:rsidR="000F3CEC" w:rsidRPr="00741DCB">
          <w:rPr>
            <w:rStyle w:val="Hypertextovodkaz"/>
            <w:noProof/>
          </w:rPr>
          <w:t>Principal conclusions of the thesis</w:t>
        </w:r>
        <w:r w:rsidR="000F3CEC">
          <w:rPr>
            <w:noProof/>
            <w:webHidden/>
          </w:rPr>
          <w:tab/>
        </w:r>
        <w:r>
          <w:rPr>
            <w:noProof/>
            <w:webHidden/>
          </w:rPr>
          <w:fldChar w:fldCharType="begin"/>
        </w:r>
        <w:r w:rsidR="000F3CEC">
          <w:rPr>
            <w:noProof/>
            <w:webHidden/>
          </w:rPr>
          <w:instrText xml:space="preserve"> PAGEREF _Toc428570079 \h </w:instrText>
        </w:r>
        <w:r>
          <w:rPr>
            <w:noProof/>
            <w:webHidden/>
          </w:rPr>
        </w:r>
        <w:r>
          <w:rPr>
            <w:noProof/>
            <w:webHidden/>
          </w:rPr>
          <w:fldChar w:fldCharType="separate"/>
        </w:r>
        <w:r w:rsidR="000F3CEC">
          <w:rPr>
            <w:noProof/>
            <w:webHidden/>
          </w:rPr>
          <w:t>101</w:t>
        </w:r>
        <w:r>
          <w:rPr>
            <w:noProof/>
            <w:webHidden/>
          </w:rPr>
          <w:fldChar w:fldCharType="end"/>
        </w:r>
      </w:hyperlink>
    </w:p>
    <w:p w:rsidR="000F3CEC" w:rsidRDefault="009940B3">
      <w:pPr>
        <w:pStyle w:val="Obsah1"/>
        <w:tabs>
          <w:tab w:val="left" w:pos="1100"/>
          <w:tab w:val="right" w:leader="dot" w:pos="9396"/>
        </w:tabs>
        <w:rPr>
          <w:rFonts w:asciiTheme="minorHAnsi" w:eastAsiaTheme="minorEastAsia" w:hAnsiTheme="minorHAnsi" w:cstheme="minorBidi"/>
          <w:noProof/>
          <w:sz w:val="22"/>
        </w:rPr>
      </w:pPr>
      <w:hyperlink w:anchor="_Toc428570080" w:history="1">
        <w:r w:rsidR="000F3CEC" w:rsidRPr="00741DCB">
          <w:rPr>
            <w:rStyle w:val="Hypertextovodkaz"/>
            <w:noProof/>
          </w:rPr>
          <w:t>5.</w:t>
        </w:r>
        <w:r w:rsidR="000F3CEC">
          <w:rPr>
            <w:rFonts w:asciiTheme="minorHAnsi" w:eastAsiaTheme="minorEastAsia" w:hAnsiTheme="minorHAnsi" w:cstheme="minorBidi"/>
            <w:noProof/>
            <w:sz w:val="22"/>
          </w:rPr>
          <w:tab/>
        </w:r>
        <w:r w:rsidR="000F3CEC" w:rsidRPr="00741DCB">
          <w:rPr>
            <w:rStyle w:val="Hypertextovodkaz"/>
            <w:noProof/>
          </w:rPr>
          <w:t>References</w:t>
        </w:r>
        <w:r w:rsidR="000F3CEC">
          <w:rPr>
            <w:noProof/>
            <w:webHidden/>
          </w:rPr>
          <w:tab/>
        </w:r>
        <w:r>
          <w:rPr>
            <w:noProof/>
            <w:webHidden/>
          </w:rPr>
          <w:fldChar w:fldCharType="begin"/>
        </w:r>
        <w:r w:rsidR="000F3CEC">
          <w:rPr>
            <w:noProof/>
            <w:webHidden/>
          </w:rPr>
          <w:instrText xml:space="preserve"> PAGEREF _Toc428570080 \h </w:instrText>
        </w:r>
        <w:r>
          <w:rPr>
            <w:noProof/>
            <w:webHidden/>
          </w:rPr>
        </w:r>
        <w:r>
          <w:rPr>
            <w:noProof/>
            <w:webHidden/>
          </w:rPr>
          <w:fldChar w:fldCharType="separate"/>
        </w:r>
        <w:r w:rsidR="000F3CEC">
          <w:rPr>
            <w:noProof/>
            <w:webHidden/>
          </w:rPr>
          <w:t>102</w:t>
        </w:r>
        <w:r>
          <w:rPr>
            <w:noProof/>
            <w:webHidden/>
          </w:rPr>
          <w:fldChar w:fldCharType="end"/>
        </w:r>
      </w:hyperlink>
    </w:p>
    <w:p w:rsidR="00201100" w:rsidRPr="005340EE" w:rsidRDefault="009940B3" w:rsidP="009540E3">
      <w:pPr>
        <w:ind w:firstLine="0"/>
      </w:pPr>
      <w:r w:rsidRPr="005340EE">
        <w:lastRenderedPageBreak/>
        <w:fldChar w:fldCharType="end"/>
      </w:r>
    </w:p>
    <w:p w:rsidR="008538C6" w:rsidRPr="005340EE" w:rsidRDefault="008538C6" w:rsidP="009540E3">
      <w:pPr>
        <w:pStyle w:val="Nadpis1"/>
        <w:numPr>
          <w:ilvl w:val="0"/>
          <w:numId w:val="4"/>
        </w:numPr>
        <w:ind w:firstLine="0"/>
        <w:sectPr w:rsidR="008538C6" w:rsidRPr="005340EE" w:rsidSect="00D51BE7">
          <w:headerReference w:type="default" r:id="rId11"/>
          <w:pgSz w:w="12240" w:h="15840"/>
          <w:pgMar w:top="1417" w:right="1417" w:bottom="1417" w:left="1417" w:header="708" w:footer="708" w:gutter="0"/>
          <w:cols w:space="708"/>
          <w:docGrid w:linePitch="360"/>
        </w:sectPr>
      </w:pPr>
    </w:p>
    <w:p w:rsidR="003F3D52" w:rsidRPr="005340EE" w:rsidRDefault="003F3D52" w:rsidP="003F3D52">
      <w:pPr>
        <w:pStyle w:val="Nadpis1"/>
        <w:numPr>
          <w:ilvl w:val="0"/>
          <w:numId w:val="4"/>
        </w:numPr>
        <w:ind w:firstLine="0"/>
      </w:pPr>
      <w:bookmarkStart w:id="5" w:name="_Toc428570045"/>
      <w:r w:rsidRPr="005340EE">
        <w:lastRenderedPageBreak/>
        <w:t>Introduction</w:t>
      </w:r>
      <w:bookmarkEnd w:id="5"/>
    </w:p>
    <w:p w:rsidR="003F3D52" w:rsidRDefault="003F3D52" w:rsidP="003F3D52">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Pr="005340EE">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Pr="005340EE">
        <w:fldChar w:fldCharType="separate"/>
      </w:r>
      <w:r w:rsidRPr="002E59EB">
        <w:rPr>
          <w:noProof/>
        </w:rPr>
        <w:t xml:space="preserve">(Begon </w:t>
      </w:r>
      <w:r w:rsidRPr="002E59EB">
        <w:rPr>
          <w:i/>
          <w:noProof/>
        </w:rPr>
        <w:t>et al.</w:t>
      </w:r>
      <w:r w:rsidRPr="002E59EB">
        <w:rPr>
          <w:noProof/>
        </w:rPr>
        <w:t>, 2006; Galante &amp; Angeles, 2008)</w:t>
      </w:r>
      <w:r w:rsidRPr="005340EE">
        <w:fldChar w:fldCharType="end"/>
      </w:r>
      <w:r w:rsidRPr="005340EE">
        <w:t xml:space="preserve">. </w:t>
      </w:r>
    </w:p>
    <w:p w:rsidR="003F3D52" w:rsidRDefault="003F3D52" w:rsidP="003F3D52">
      <w:pPr>
        <w:ind w:firstLine="0"/>
      </w:pPr>
      <w:r>
        <w:t xml:space="preserve">Beetles are very diverse order with some 300,000 – 400,000 described species </w:t>
      </w:r>
      <w:r>
        <w:fldChar w:fldCharType="begin" w:fldLock="1"/>
      </w:r>
      <w:r w:rsidR="008F152C">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Stork, 2009)" }, "properties" : { "noteIndex" : 0 }, "schema" : "https://github.com/citation-style-language/schema/raw/master/csl-citation.json" }</w:instrText>
      </w:r>
      <w:r>
        <w:fldChar w:fldCharType="separate"/>
      </w:r>
      <w:r w:rsidRPr="002E59EB">
        <w:rPr>
          <w:noProof/>
        </w:rPr>
        <w:t>(Stork, 2009)</w:t>
      </w:r>
      <w:r>
        <w:fldChar w:fldCharType="end"/>
      </w:r>
      <w:r>
        <w:t xml:space="preserve">, so in this thesis I narrowed my focus down only to some selected species of necrophagous beetles of Middle Europe. I would like to provide a new view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rsidR="003F3D52" w:rsidRDefault="003F3D52" w:rsidP="003F3D52">
      <w:pPr>
        <w:ind w:firstLine="0"/>
      </w:pPr>
      <w:r>
        <w:t xml:space="preserve">My selected species came from two particular groups of beetles, family Silphidae and subfamily Cholevinae, more specifically, necrophagous </w:t>
      </w:r>
      <w:r w:rsidRPr="005340EE">
        <w:t xml:space="preserve">Middl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 All those taxa are connected by the fact that they develop and feed on carrions, which is also very interesting ecological and evolutional strategy itself </w:t>
      </w:r>
      <w:r>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fldChar w:fldCharType="separate"/>
      </w:r>
      <w:r w:rsidRPr="002E59EB">
        <w:rPr>
          <w:noProof/>
        </w:rPr>
        <w:t>(Szymczakowski, 1961; Šustek, 1981)</w:t>
      </w:r>
      <w:r>
        <w:fldChar w:fldCharType="end"/>
      </w:r>
      <w:r>
        <w:t xml:space="preserve">. </w:t>
      </w:r>
    </w:p>
    <w:p w:rsidR="003F3D52" w:rsidRDefault="003F3D52" w:rsidP="003F3D52">
      <w:pPr>
        <w:ind w:firstLine="0"/>
      </w:pPr>
      <w:r>
        <w:t xml:space="preserve">Only one species in 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fldChar w:fldCharType="begin" w:fldLock="1"/>
      </w:r>
      <w:r w:rsidR="008F152C">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Matuszewski, 2011; Fratczak &amp; Matuszewski, 2014)" }, "properties" : { "noteIndex" : 0 }, "schema" : "https://github.com/citation-style-language/schema/raw/master/csl-citation.json" }</w:instrText>
      </w:r>
      <w:r>
        <w:fldChar w:fldCharType="separate"/>
      </w:r>
      <w:r w:rsidRPr="002E59EB">
        <w:rPr>
          <w:noProof/>
        </w:rPr>
        <w:t>(Matuszewski, 2011; Fratczak &amp; Matuszewski, 2014)</w:t>
      </w:r>
      <w:r>
        <w:fldChar w:fldCharType="end"/>
      </w:r>
      <w:r>
        <w:t xml:space="preserve">. This disinterest of forensic entomology in beetles is global phenomenon </w:t>
      </w:r>
      <w:r>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 xml:space="preserve">. Beetles were for a long time perceived as not as good as flies (Diptera), because they usually arrived latter at the scene, but this image is breaking. </w:t>
      </w:r>
    </w:p>
    <w:p w:rsidR="003F3D52" w:rsidRDefault="003F3D52" w:rsidP="003F3D52">
      <w:pPr>
        <w:ind w:firstLine="0"/>
        <w:rPr>
          <w:rFonts w:asciiTheme="minorHAnsi" w:hAnsiTheme="minorHAnsi"/>
          <w:szCs w:val="24"/>
        </w:rPr>
      </w:pPr>
      <w:r>
        <w:rPr>
          <w:rFonts w:asciiTheme="minorHAnsi" w:hAnsiTheme="minorHAnsi"/>
          <w:szCs w:val="24"/>
        </w:rPr>
        <w:t xml:space="preserve">The first crack in this picture was made when it was proven that African silphid, </w:t>
      </w:r>
      <w:r w:rsidRPr="00684346">
        <w:rPr>
          <w:i/>
        </w:rPr>
        <w:t>Thanatophilus micans</w:t>
      </w:r>
      <w:r>
        <w:t xml:space="preserve"> (Fabricius, 1794)</w:t>
      </w:r>
      <w:r>
        <w:rPr>
          <w:rFonts w:asciiTheme="minorHAnsi" w:hAnsiTheme="minorHAnsi"/>
          <w:szCs w:val="24"/>
        </w:rPr>
        <w:t xml:space="preserve">, is able to locate and start to breed on corpse in the first 24 hours </w:t>
      </w:r>
      <w:r>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Midgley &amp; Villet, 2009a)"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Midgley &amp; Villet, 2009a)</w:t>
      </w:r>
      <w:r>
        <w:rPr>
          <w:rFonts w:asciiTheme="minorHAnsi" w:hAnsiTheme="minorHAnsi"/>
          <w:szCs w:val="24"/>
        </w:rPr>
        <w:fldChar w:fldCharType="end"/>
      </w:r>
      <w:r>
        <w:rPr>
          <w:rFonts w:asciiTheme="minorHAnsi" w:hAnsiTheme="minorHAnsi"/>
          <w:szCs w:val="24"/>
        </w:rPr>
        <w:t>. Although, beetles in the Middle Europe are not that fast, probably due to lower temperatures (Šuláková 2014, pers. comm.), but there are other benefits they could offer.</w:t>
      </w:r>
    </w:p>
    <w:p w:rsidR="003F3D52" w:rsidRDefault="003F3D52" w:rsidP="003F3D52">
      <w:pPr>
        <w:ind w:firstLine="0"/>
        <w:rPr>
          <w:rFonts w:asciiTheme="minorHAnsi" w:hAnsiTheme="minorHAnsi"/>
          <w:szCs w:val="24"/>
        </w:rPr>
      </w:pPr>
      <w:r>
        <w:rPr>
          <w:rFonts w:asciiTheme="minorHAnsi" w:hAnsiTheme="minorHAnsi"/>
          <w:szCs w:val="24"/>
        </w:rPr>
        <w:lastRenderedPageBreak/>
        <w:t xml:space="preserve">First of all, beetles tend </w:t>
      </w:r>
      <w:r w:rsidRPr="00773EC0">
        <w:rPr>
          <w:rFonts w:asciiTheme="minorHAnsi" w:hAnsiTheme="minorHAnsi"/>
          <w:szCs w:val="24"/>
        </w:rPr>
        <w:t>to have longer development</w:t>
      </w:r>
      <w:r>
        <w:rPr>
          <w:rFonts w:asciiTheme="minorHAnsi" w:hAnsiTheme="minorHAnsi"/>
          <w:szCs w:val="24"/>
        </w:rPr>
        <w:t xml:space="preserve"> than flies </w:t>
      </w:r>
      <w:r>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Midgley &amp; Villet, 2009a; Richards &lt;i&gt;et al.&lt;/i&gt;, 2009; Vel\u00e1squez &amp; Viloria, 2009; Ridgeway &lt;i&gt;et al.&lt;/i&gt;, 2014)"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Midgley &amp; Villet, 2009a; Richards </w:t>
      </w:r>
      <w:r w:rsidRPr="002E59EB">
        <w:rPr>
          <w:rFonts w:asciiTheme="minorHAnsi" w:hAnsiTheme="minorHAnsi"/>
          <w:i/>
          <w:noProof/>
          <w:szCs w:val="24"/>
        </w:rPr>
        <w:t>et al.</w:t>
      </w:r>
      <w:r w:rsidRPr="002E59EB">
        <w:rPr>
          <w:rFonts w:asciiTheme="minorHAnsi" w:hAnsiTheme="minorHAnsi"/>
          <w:noProof/>
          <w:szCs w:val="24"/>
        </w:rPr>
        <w:t xml:space="preserve">, 2009; Velásquez &amp; Viloria, 2009; Ridgeway </w:t>
      </w:r>
      <w:r w:rsidRPr="002E59EB">
        <w:rPr>
          <w:rFonts w:asciiTheme="minorHAnsi" w:hAnsiTheme="minorHAnsi"/>
          <w:i/>
          <w:noProof/>
          <w:szCs w:val="24"/>
        </w:rPr>
        <w:t>et al.</w:t>
      </w:r>
      <w:r w:rsidRPr="002E59EB">
        <w:rPr>
          <w:rFonts w:asciiTheme="minorHAnsi" w:hAnsiTheme="minorHAnsi"/>
          <w:noProof/>
          <w:szCs w:val="24"/>
        </w:rPr>
        <w:t>, 2014)</w:t>
      </w:r>
      <w:r>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therefore they stay on the body for longer </w:t>
      </w:r>
      <w:r>
        <w:rPr>
          <w:rFonts w:asciiTheme="minorHAnsi" w:hAnsiTheme="minorHAnsi"/>
          <w:szCs w:val="24"/>
        </w:rPr>
        <w:t>period and we can use them as evidence not only in early stages of decomposition</w:t>
      </w:r>
      <w:r w:rsidRPr="00773EC0">
        <w:rPr>
          <w:rFonts w:asciiTheme="minorHAnsi" w:hAnsiTheme="minorHAnsi"/>
          <w:szCs w:val="24"/>
        </w:rPr>
        <w:t xml:space="preserve">. </w:t>
      </w:r>
      <w:r>
        <w:rPr>
          <w:rFonts w:asciiTheme="minorHAnsi" w:hAnsiTheme="minorHAnsi"/>
          <w:szCs w:val="24"/>
        </w:rPr>
        <w:t>Second of all, t</w:t>
      </w:r>
      <w:r w:rsidRPr="00773EC0">
        <w:rPr>
          <w:rFonts w:asciiTheme="minorHAnsi" w:hAnsiTheme="minorHAnsi"/>
          <w:szCs w:val="24"/>
        </w:rPr>
        <w:t xml:space="preserve">hey also do not </w:t>
      </w:r>
      <w:r>
        <w:rPr>
          <w:rFonts w:asciiTheme="minorHAnsi" w:hAnsiTheme="minorHAnsi"/>
          <w:szCs w:val="24"/>
        </w:rPr>
        <w:t xml:space="preserve">need to </w:t>
      </w:r>
      <w:r w:rsidRPr="00773EC0">
        <w:rPr>
          <w:rFonts w:asciiTheme="minorHAnsi" w:hAnsiTheme="minorHAnsi"/>
          <w:szCs w:val="24"/>
        </w:rPr>
        <w:t xml:space="preserve">form a </w:t>
      </w:r>
      <w:r>
        <w:rPr>
          <w:rFonts w:asciiTheme="minorHAnsi" w:hAnsiTheme="minorHAnsi"/>
          <w:szCs w:val="24"/>
        </w:rPr>
        <w:t xml:space="preserve">maggot </w:t>
      </w:r>
      <w:r w:rsidRPr="00773EC0">
        <w:rPr>
          <w:rFonts w:asciiTheme="minorHAnsi" w:hAnsiTheme="minorHAnsi"/>
          <w:szCs w:val="24"/>
        </w:rPr>
        <w:t xml:space="preserve">ball and </w:t>
      </w:r>
      <w:r>
        <w:rPr>
          <w:rFonts w:asciiTheme="minorHAnsi" w:hAnsiTheme="minorHAnsi"/>
          <w:szCs w:val="24"/>
        </w:rPr>
        <w:t xml:space="preserve">individual rearing is less difficult </w:t>
      </w:r>
      <w:r>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Midgley </w:t>
      </w:r>
      <w:r w:rsidRPr="002E59EB">
        <w:rPr>
          <w:rFonts w:asciiTheme="minorHAnsi" w:hAnsiTheme="minorHAnsi"/>
          <w:i/>
          <w:noProof/>
          <w:szCs w:val="24"/>
        </w:rPr>
        <w:t>et al.</w:t>
      </w:r>
      <w:r w:rsidRPr="002E59EB">
        <w:rPr>
          <w:rFonts w:asciiTheme="minorHAnsi" w:hAnsiTheme="minorHAnsi"/>
          <w:noProof/>
          <w:szCs w:val="24"/>
        </w:rPr>
        <w:t>, 2010)</w:t>
      </w:r>
      <w:r>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3F3D52" w:rsidRDefault="003F3D52" w:rsidP="003F3D52">
      <w:pPr>
        <w:ind w:firstLine="0"/>
        <w:rPr>
          <w:rFonts w:asciiTheme="minorHAnsi" w:hAnsiTheme="minorHAnsi"/>
          <w:szCs w:val="24"/>
        </w:rPr>
      </w:pPr>
      <w:r>
        <w:rPr>
          <w:rFonts w:asciiTheme="minorHAnsi" w:hAnsiTheme="minorHAnsi"/>
          <w:szCs w:val="24"/>
        </w:rPr>
        <w:t xml:space="preserve">Only few beetle species were studied specifically for further use in forensic entomology, so in this thesis I would like to look closely on developmental biology of </w:t>
      </w:r>
      <w:r w:rsidRPr="00336364">
        <w:rPr>
          <w:rFonts w:asciiTheme="minorHAnsi" w:hAnsiTheme="minorHAnsi"/>
          <w:i/>
          <w:szCs w:val="24"/>
        </w:rPr>
        <w:t>S. watsoni</w:t>
      </w:r>
      <w:r>
        <w:rPr>
          <w:rFonts w:asciiTheme="minorHAnsi" w:hAnsiTheme="minorHAnsi"/>
          <w:i/>
          <w:szCs w:val="24"/>
        </w:rPr>
        <w:t xml:space="preserve"> </w:t>
      </w:r>
      <w:r>
        <w:rPr>
          <w:rFonts w:asciiTheme="minorHAnsi" w:hAnsiTheme="minorHAnsi"/>
          <w:szCs w:val="24"/>
        </w:rPr>
        <w:t xml:space="preserve">and propose its thermal summation model, which will enable to estimate the post mortem interval. Further I would like to propose new character for instar determination and also new methodology for estimating size-based larval characters (section </w:t>
      </w:r>
      <w:r w:rsidRPr="00B76172">
        <w:rPr>
          <w:rFonts w:asciiTheme="minorHAnsi" w:hAnsiTheme="minorHAnsi"/>
          <w:b/>
          <w:szCs w:val="24"/>
        </w:rPr>
        <w:t>B</w:t>
      </w:r>
      <w:r>
        <w:rPr>
          <w:rFonts w:asciiTheme="minorHAnsi" w:hAnsiTheme="minorHAnsi"/>
          <w:szCs w:val="24"/>
        </w:rPr>
        <w:t xml:space="preserve">). </w:t>
      </w:r>
    </w:p>
    <w:p w:rsidR="003F3D52" w:rsidRDefault="003F3D52" w:rsidP="003F3D52">
      <w:pPr>
        <w:ind w:firstLine="0"/>
        <w:rPr>
          <w:rFonts w:asciiTheme="minorHAnsi" w:hAnsiTheme="minorHAnsi"/>
          <w:szCs w:val="24"/>
        </w:rPr>
      </w:pPr>
      <w:r>
        <w:rPr>
          <w:rFonts w:asciiTheme="minorHAnsi" w:hAnsiTheme="minorHAnsi"/>
          <w:szCs w:val="24"/>
        </w:rPr>
        <w:t xml:space="preserve">Some species burying beetles that we studied could not only be useful bio-indicators. They are also listed in the Red List of endangered species </w:t>
      </w:r>
      <w:r>
        <w:rPr>
          <w:rFonts w:asciiTheme="minorHAnsi" w:hAnsiTheme="minorHAnsi"/>
          <w:szCs w:val="24"/>
        </w:rPr>
        <w:fldChar w:fldCharType="begin" w:fldLock="1"/>
      </w:r>
      <w:r w:rsidR="008F152C">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Růžička, 2005)</w:t>
      </w:r>
      <w:r>
        <w:rPr>
          <w:rFonts w:asciiTheme="minorHAnsi" w:hAnsiTheme="minorHAnsi"/>
          <w:szCs w:val="24"/>
        </w:rPr>
        <w:fldChar w:fldCharType="end"/>
      </w:r>
      <w:r>
        <w:rPr>
          <w:rFonts w:asciiTheme="minorHAnsi" w:hAnsiTheme="minorHAnsi"/>
          <w:szCs w:val="24"/>
        </w:rPr>
        <w:t xml:space="preserve">, but their protection is lacking behind of other groups and nothing happened except the statement that they are indeed endangered. </w:t>
      </w:r>
    </w:p>
    <w:p w:rsidR="003F3D52" w:rsidRDefault="003F3D52" w:rsidP="003F3D52">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Pr="005E40FA">
        <w:rPr>
          <w:rFonts w:asciiTheme="minorHAnsi" w:hAnsiTheme="minorHAnsi"/>
          <w:i/>
          <w:szCs w:val="24"/>
        </w:rPr>
        <w:t>americanus</w:t>
      </w:r>
      <w:r>
        <w:rPr>
          <w:rFonts w:asciiTheme="minorHAnsi" w:hAnsiTheme="minorHAnsi"/>
          <w:szCs w:val="24"/>
        </w:rPr>
        <w:t xml:space="preserve"> (Oliver, 1790)) (Silphidae) was recognized as federally endangered in 1989. In 1991, two years after, the recovery plan was prepared and this plan is still running </w:t>
      </w:r>
      <w:r>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Jurzenski &lt;i&gt;et al.&lt;/i&gt;, 2014)"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Jurzenski </w:t>
      </w:r>
      <w:r w:rsidRPr="002E59EB">
        <w:rPr>
          <w:rFonts w:asciiTheme="minorHAnsi" w:hAnsiTheme="minorHAnsi"/>
          <w:i/>
          <w:noProof/>
          <w:szCs w:val="24"/>
        </w:rPr>
        <w:t>et al.</w:t>
      </w:r>
      <w:r w:rsidRPr="002E59EB">
        <w:rPr>
          <w:rFonts w:asciiTheme="minorHAnsi" w:hAnsiTheme="minorHAnsi"/>
          <w:noProof/>
          <w:szCs w:val="24"/>
        </w:rPr>
        <w:t>, 2014)</w:t>
      </w:r>
      <w:r>
        <w:rPr>
          <w:rFonts w:asciiTheme="minorHAnsi" w:hAnsiTheme="minorHAnsi"/>
          <w:szCs w:val="24"/>
        </w:rPr>
        <w:fldChar w:fldCharType="end"/>
      </w:r>
      <w:r>
        <w:rPr>
          <w:rFonts w:asciiTheme="minorHAnsi" w:hAnsiTheme="minorHAnsi"/>
          <w:szCs w:val="24"/>
        </w:rPr>
        <w:t xml:space="preserve">. What is maybe even more important than the recovery plan is a fact, that this unfortunate fait put this beetle in a spot light of a scientific world. On the Web of Science you can find 38 articles for a topic query: "Nicrophorus americanus", but nothing on "Nicrophorus antennatus" or "Nicrophorus vestigator" (accessed 27.8.2015). </w:t>
      </w:r>
    </w:p>
    <w:p w:rsidR="003F3D52" w:rsidRDefault="003F3D52" w:rsidP="003F3D52">
      <w:pPr>
        <w:ind w:firstLine="0"/>
        <w:rPr>
          <w:rFonts w:asciiTheme="minorHAnsi" w:hAnsiTheme="minorHAnsi"/>
          <w:szCs w:val="24"/>
        </w:rPr>
      </w:pPr>
      <w:r>
        <w:rPr>
          <w:rFonts w:asciiTheme="minorHAnsi" w:hAnsiTheme="minorHAnsi"/>
          <w:szCs w:val="24"/>
        </w:rPr>
        <w:t xml:space="preserve">Because we are few decades behind on this task, it is necessary to address very basic questions, which will allow us to proceed further. One of those, which I will cover in this thesis, is current </w:t>
      </w:r>
      <w:r>
        <w:rPr>
          <w:rFonts w:asciiTheme="minorHAnsi" w:hAnsiTheme="minorHAnsi"/>
          <w:szCs w:val="24"/>
        </w:rPr>
        <w:lastRenderedPageBreak/>
        <w:t xml:space="preserve">geographical distribution (section </w:t>
      </w:r>
      <w:r w:rsidRPr="00B76172">
        <w:rPr>
          <w:rFonts w:asciiTheme="minorHAnsi" w:hAnsiTheme="minorHAnsi"/>
          <w:b/>
          <w:szCs w:val="24"/>
        </w:rPr>
        <w:t>C</w:t>
      </w:r>
      <w:r>
        <w:rPr>
          <w:rFonts w:asciiTheme="minorHAnsi" w:hAnsiTheme="minorHAnsi"/>
          <w:szCs w:val="24"/>
        </w:rPr>
        <w:t xml:space="preserve">) and some ecological requirements of endangered species of burying beetles (section </w:t>
      </w:r>
      <w:r w:rsidRPr="00B76172">
        <w:rPr>
          <w:rFonts w:asciiTheme="minorHAnsi" w:hAnsiTheme="minorHAnsi"/>
          <w:b/>
          <w:szCs w:val="24"/>
        </w:rPr>
        <w:t>A</w:t>
      </w:r>
      <w:r>
        <w:rPr>
          <w:rFonts w:asciiTheme="minorHAnsi" w:hAnsiTheme="minorHAnsi"/>
          <w:szCs w:val="24"/>
        </w:rPr>
        <w:t xml:space="preserve">). </w:t>
      </w:r>
    </w:p>
    <w:p w:rsidR="003F3D52" w:rsidRPr="005340EE" w:rsidRDefault="003F3D52" w:rsidP="003F3D52">
      <w:pPr>
        <w:ind w:firstLine="0"/>
      </w:pPr>
    </w:p>
    <w:p w:rsidR="003F3D52" w:rsidRPr="005340EE" w:rsidRDefault="003F3D52" w:rsidP="003F3D52">
      <w:pPr>
        <w:ind w:firstLine="0"/>
        <w:sectPr w:rsidR="003F3D52" w:rsidRPr="005340EE" w:rsidSect="00F526F4">
          <w:headerReference w:type="default" r:id="rId12"/>
          <w:pgSz w:w="12240" w:h="15840"/>
          <w:pgMar w:top="1417" w:right="1417" w:bottom="1417" w:left="1417" w:header="708" w:footer="708" w:gutter="0"/>
          <w:cols w:space="708"/>
          <w:docGrid w:linePitch="360"/>
        </w:sectPr>
      </w:pPr>
    </w:p>
    <w:p w:rsidR="003F3D52" w:rsidRPr="005340EE" w:rsidRDefault="003F3D52" w:rsidP="003F3D52">
      <w:pPr>
        <w:pStyle w:val="Nadpis1"/>
        <w:numPr>
          <w:ilvl w:val="0"/>
          <w:numId w:val="4"/>
        </w:numPr>
        <w:ind w:firstLine="0"/>
      </w:pPr>
      <w:bookmarkStart w:id="6" w:name="_Toc428570046"/>
      <w:r w:rsidRPr="005340EE">
        <w:lastRenderedPageBreak/>
        <w:t>Literature review</w:t>
      </w:r>
      <w:bookmarkEnd w:id="6"/>
    </w:p>
    <w:p w:rsidR="003F3D52" w:rsidRDefault="003F3D52" w:rsidP="003F3D52">
      <w:pPr>
        <w:ind w:firstLine="0"/>
      </w:pPr>
    </w:p>
    <w:p w:rsidR="003F3D52" w:rsidRPr="0082373B" w:rsidRDefault="003F3D52" w:rsidP="003F3D52">
      <w:pPr>
        <w:pStyle w:val="Nadpis2"/>
      </w:pPr>
      <w:bookmarkStart w:id="7" w:name="_Toc428570047"/>
      <w:r w:rsidRPr="0082373B">
        <w:t>Necrophagy</w:t>
      </w:r>
      <w:bookmarkEnd w:id="7"/>
    </w:p>
    <w:p w:rsidR="003F3D52" w:rsidRDefault="003F3D52" w:rsidP="003F3D52">
      <w:pPr>
        <w:ind w:firstLine="0"/>
      </w:pPr>
      <w:r>
        <w:t xml:space="preserve">In every natural or semi-natural habitat we can found three types of organism – producers, consumers and decompositors. Function of the whole ecosystem is affected by their direct and indirect interactions and it is balancing itself. Producers are organisms that transform an inorganic compounds and energy to organic compounds; consumers are heterotrophic organisms directly feeding on producers or other organisms </w:t>
      </w:r>
      <w:r>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fldChar w:fldCharType="separate"/>
      </w:r>
      <w:r w:rsidRPr="002E59EB">
        <w:rPr>
          <w:noProof/>
        </w:rPr>
        <w:t>(Galante &amp; Angeles, 2008)</w:t>
      </w:r>
      <w:r>
        <w:fldChar w:fldCharType="end"/>
      </w:r>
      <w:r>
        <w:t xml:space="preserve">, and they can be labeled as predators, parasites or herbivores. These organisms are influencing the rate in which their resources are created. Therefore they harm the production of their food source. Decompositors are very different in that aspect and the production of their food is beyond their control and they depend on misfortune of others (illness, age or injury) </w:t>
      </w:r>
      <w:r>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w:t>
      </w:r>
    </w:p>
    <w:p w:rsidR="003F3D52" w:rsidRDefault="003F3D52" w:rsidP="003F3D52">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inorganic </w:t>
      </w:r>
      <w:r>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fldChar w:fldCharType="separate"/>
      </w:r>
      <w:r w:rsidRPr="002E59EB">
        <w:rPr>
          <w:noProof/>
        </w:rPr>
        <w:t>(Galante &amp; Angeles, 2008)</w:t>
      </w:r>
      <w:r>
        <w:fldChar w:fldCharType="end"/>
      </w:r>
      <w:r>
        <w:t>.</w:t>
      </w:r>
    </w:p>
    <w:p w:rsidR="003F3D52" w:rsidRDefault="003F3D52" w:rsidP="003F3D52">
      <w:pPr>
        <w:ind w:firstLine="0"/>
      </w:pPr>
      <w:r w:rsidRPr="009B4DD0">
        <w:t>Decomposition can be divided into two inseparable parts, destruction and degradation of organic matter. Destruction is the first phase of the process. It is done by mechanical means and</w:t>
      </w:r>
      <w:r>
        <w:t xml:space="preserve"> outcome are smaller particles of organic matter </w:t>
      </w:r>
      <w:r>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fldChar w:fldCharType="separate"/>
      </w:r>
      <w:r w:rsidRPr="002E59EB">
        <w:rPr>
          <w:noProof/>
        </w:rPr>
        <w:t>(Galante &amp; Angeles, 2008)</w:t>
      </w:r>
      <w:r>
        <w:fldChar w:fldCharType="end"/>
      </w:r>
      <w:r>
        <w:t xml:space="preserve">. Degradation is mostly done by bacteria and fungi </w:t>
      </w:r>
      <w:r>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 therefore it will not be cover in here. But destruction is often done by saprophagous species of insect, which are the ones i was dealing with.</w:t>
      </w:r>
    </w:p>
    <w:p w:rsidR="003F3D52" w:rsidRDefault="003F3D52" w:rsidP="003F3D52">
      <w:pPr>
        <w:ind w:firstLine="0"/>
      </w:pPr>
      <w:r>
        <w:t xml:space="preserve">Saprophagy is general term for group of animals feeding on dead matter of plants and animals </w:t>
      </w:r>
      <w:r>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 xml:space="preserve">. This term and can be narrowed down to more specific types as is necrophagy. Necrophagous species feeds on dead bodies of other animals. Main advantage of this strategy is that animal tissues are </w:t>
      </w:r>
      <w:r>
        <w:rPr>
          <w:rStyle w:val="hps"/>
          <w:lang/>
        </w:rPr>
        <w:t>nutrient</w:t>
      </w:r>
      <w:r>
        <w:t xml:space="preserve">, especially with nitrogen, and they have very low </w:t>
      </w:r>
      <w:r>
        <w:lastRenderedPageBreak/>
        <w:t xml:space="preserve">level of indigestible parts, compared to plant tissues. These qualities make a perfect food source in, but carrions are very rare on spatial and temporal scale </w:t>
      </w:r>
      <w:r>
        <w:fldChar w:fldCharType="begin" w:fldLock="1"/>
      </w:r>
      <w:r w:rsidR="008F152C">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fldChar w:fldCharType="separate"/>
      </w:r>
      <w:r w:rsidRPr="002E59EB">
        <w:rPr>
          <w:noProof/>
        </w:rPr>
        <w:t>(Zimmer, 2008)</w:t>
      </w:r>
      <w:r>
        <w:fldChar w:fldCharType="end"/>
      </w:r>
      <w:r>
        <w:t>.</w:t>
      </w:r>
    </w:p>
    <w:p w:rsidR="003F3D52" w:rsidRDefault="003F3D52" w:rsidP="003F3D52">
      <w:pPr>
        <w:ind w:firstLine="0"/>
      </w:pPr>
      <w:r>
        <w:t xml:space="preserve">Necrophagous species of invertebrates are very common among Diptera and Coleoptera species </w:t>
      </w:r>
      <w:r>
        <w:fldChar w:fldCharType="begin" w:fldLock="1"/>
      </w:r>
      <w:r w:rsidR="008F152C">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fldChar w:fldCharType="separate"/>
      </w:r>
      <w:r w:rsidRPr="002E59EB">
        <w:rPr>
          <w:noProof/>
        </w:rPr>
        <w:t>(Zimmer, 2008)</w:t>
      </w:r>
      <w:r>
        <w:fldChar w:fldCharType="end"/>
      </w:r>
      <w:r>
        <w:t xml:space="preserve">. In Europe we can find an obligate necrophage, thus species feeding predominantly on carrions, in several beetle families: Silphidae, Trogidae, Dermestidae, Nitiduliade, Leiodidae (Cholevinae more specifically) and Staphylinidae </w:t>
      </w:r>
      <w:r>
        <w:fldChar w:fldCharType="begin" w:fldLock="1"/>
      </w:r>
      <w:r w:rsidR="008F152C">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Szymczakowski, 1961; Ko\u010d\u00e1rek, 2003; Archer &lt;i&gt;et al.&lt;/i&gt;, 2006; Dekeirsschieter &lt;i&gt;et al.&lt;/i&gt;, 2013)" }, "properties" : { "noteIndex" : 0 }, "schema" : "https://github.com/citation-style-language/schema/raw/master/csl-citation.json" }</w:instrText>
      </w:r>
      <w:r>
        <w:fldChar w:fldCharType="separate"/>
      </w:r>
      <w:r w:rsidRPr="002E59EB">
        <w:rPr>
          <w:noProof/>
        </w:rPr>
        <w:t xml:space="preserve">(Szymczakowski, 1961; Kočárek, 2003; Archer </w:t>
      </w:r>
      <w:r w:rsidRPr="002E59EB">
        <w:rPr>
          <w:i/>
          <w:noProof/>
        </w:rPr>
        <w:t>et al.</w:t>
      </w:r>
      <w:r w:rsidRPr="002E59EB">
        <w:rPr>
          <w:noProof/>
        </w:rPr>
        <w:t xml:space="preserve">, 2006; Dekeirsschieter </w:t>
      </w:r>
      <w:r w:rsidRPr="002E59EB">
        <w:rPr>
          <w:i/>
          <w:noProof/>
        </w:rPr>
        <w:t>et al.</w:t>
      </w:r>
      <w:r w:rsidRPr="002E59EB">
        <w:rPr>
          <w:noProof/>
        </w:rPr>
        <w:t>, 2013)</w:t>
      </w:r>
      <w:r>
        <w:fldChar w:fldCharType="end"/>
      </w:r>
      <w:r>
        <w:t>.</w:t>
      </w:r>
    </w:p>
    <w:p w:rsidR="003F3D52" w:rsidRDefault="003F3D52" w:rsidP="003F3D52">
      <w:pPr>
        <w:ind w:firstLine="0"/>
      </w:pPr>
      <w:r>
        <w:t xml:space="preserve">Species composition of necrophagous community on carrion is largely affected by its stage of decomposition </w:t>
      </w:r>
      <w:r>
        <w:fldChar w:fldCharType="begin" w:fldLock="1"/>
      </w:r>
      <w:r w:rsidR="008F152C">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Zanetti &lt;i&gt;et al.&lt;/i&gt;, 2015)" }, "properties" : { "noteIndex" : 0 }, "schema" : "https://github.com/citation-style-language/schema/raw/master/csl-citation.json" }</w:instrText>
      </w:r>
      <w:r>
        <w:fldChar w:fldCharType="separate"/>
      </w:r>
      <w:r w:rsidRPr="002E59EB">
        <w:rPr>
          <w:noProof/>
        </w:rPr>
        <w:t xml:space="preserve">(Zanetti </w:t>
      </w:r>
      <w:r w:rsidRPr="002E59EB">
        <w:rPr>
          <w:i/>
          <w:noProof/>
        </w:rPr>
        <w:t>et al.</w:t>
      </w:r>
      <w:r w:rsidRPr="002E59EB">
        <w:rPr>
          <w:noProof/>
        </w:rPr>
        <w:t>, 2015)</w:t>
      </w:r>
      <w:r>
        <w:fldChar w:fldCharType="end"/>
      </w:r>
      <w:r>
        <w:t xml:space="preserve">. These stages are a bit arbitrary and differ between authors and studies. First time they were defined by </w:t>
      </w:r>
      <w:r>
        <w:fldChar w:fldCharType="begin" w:fldLock="1"/>
      </w:r>
      <w:r w:rsidR="008F152C">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fldChar w:fldCharType="separate"/>
      </w:r>
      <w:r w:rsidRPr="002E59EB">
        <w:rPr>
          <w:noProof/>
        </w:rPr>
        <w:t>(Mégnin, 1894)</w:t>
      </w:r>
      <w:r>
        <w:fldChar w:fldCharType="end"/>
      </w:r>
      <w:r>
        <w:t xml:space="preserve"> and then re-described by many others (e.g. </w:t>
      </w:r>
      <w:r>
        <w:fldChar w:fldCharType="begin" w:fldLock="1"/>
      </w:r>
      <w:r w:rsidR="008F152C">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fldChar w:fldCharType="separate"/>
      </w:r>
      <w:r w:rsidRPr="002E59EB">
        <w:rPr>
          <w:noProof/>
        </w:rPr>
        <w:t xml:space="preserve">(Fuller, 1934; Reed  Jr., 1958; Payne, 1965; Abell </w:t>
      </w:r>
      <w:r w:rsidRPr="002E59EB">
        <w:rPr>
          <w:i/>
          <w:noProof/>
        </w:rPr>
        <w:t>et al.</w:t>
      </w:r>
      <w:r w:rsidRPr="002E59EB">
        <w:rPr>
          <w:noProof/>
        </w:rPr>
        <w:t>, 1982)</w:t>
      </w:r>
      <w:r>
        <w:fldChar w:fldCharType="end"/>
      </w:r>
      <w:r>
        <w:t xml:space="preserve"> so to avoid confusion I chose to follow the stages described by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p>
    <w:p w:rsidR="003F3D52" w:rsidRDefault="003F3D52" w:rsidP="003F3D52">
      <w:pPr>
        <w:ind w:firstLine="0"/>
      </w:pPr>
      <w:r>
        <w:t xml:space="preserve">1. Fresh - phase between time of dead and the first signs of bloating. In this phase is carrion usually discovered by flies from family Calliphoridae and Sarcophagidae and they will lay eggs on it. (these species prefer to lay their eggs around the openings (natural or other))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w:t>
      </w:r>
    </w:p>
    <w:p w:rsidR="003F3D52" w:rsidRDefault="003F3D52" w:rsidP="003F3D52">
      <w:pPr>
        <w:ind w:firstLine="0"/>
      </w:pPr>
      <w:r>
        <w:t xml:space="preserve">2. Bloated - carrion is starting to decay and gases are causing the bloating. Bacteria and fly larvae activities are rising inner temperature and fluids are leaking from the body and they change pH of surrounding soil to more alkaline. Calliphoridae are strongly attracted to the body in this stage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w:t>
      </w:r>
    </w:p>
    <w:p w:rsidR="003F3D52" w:rsidRDefault="003F3D52" w:rsidP="003F3D52">
      <w:pPr>
        <w:ind w:firstLine="0"/>
      </w:pPr>
      <w:r>
        <w:t xml:space="preserve">3. Decay - this stage begins by rupture of the bloated body due to accumulated gases. Fly larvae are predominant group and they occur in big feeding groups that clean soft tissues of the bones. Carrion attracts many necrophages and predators like beetles, ants and wasps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w:t>
      </w:r>
    </w:p>
    <w:p w:rsidR="003F3D52" w:rsidRDefault="003F3D52" w:rsidP="003F3D52">
      <w:pPr>
        <w:ind w:firstLine="0"/>
      </w:pPr>
      <w:r>
        <w:t xml:space="preserve">4. Postdecay - only skin, cartilages and bones are remaining. Diptera are no longer predominant. Diversity and predominant taxas are predetermined by humidity of the habitat. In xerophytic and mesophytic habitats Coleoptera starts to dominate, which is associated with increased number of their predators and parasites. Although in wet habitats like swamps or rain forests do Diptera and their predators and parasites predominate over Coleoptera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w:t>
      </w:r>
    </w:p>
    <w:p w:rsidR="003F3D52" w:rsidRDefault="003F3D52" w:rsidP="003F3D52">
      <w:pPr>
        <w:ind w:firstLine="0"/>
      </w:pPr>
      <w:r>
        <w:lastRenderedPageBreak/>
        <w:t xml:space="preserve">In the Czech Republic this phase is often linked with presence of family Dermestidae, Trogidae, Cleridae and some Staphylinidae </w:t>
      </w:r>
      <w:r>
        <w:fldChar w:fldCharType="begin" w:fldLock="1"/>
      </w:r>
      <w:r w:rsidR="008F152C">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fldChar w:fldCharType="separate"/>
      </w:r>
      <w:r w:rsidRPr="002E59EB">
        <w:rPr>
          <w:noProof/>
        </w:rPr>
        <w:t>(Kočárek, 2003)</w:t>
      </w:r>
      <w:r>
        <w:fldChar w:fldCharType="end"/>
      </w:r>
      <w:r>
        <w:t>.</w:t>
      </w:r>
    </w:p>
    <w:p w:rsidR="003F3D52" w:rsidRDefault="003F3D52" w:rsidP="003F3D52">
      <w:pPr>
        <w:ind w:firstLine="0"/>
      </w:pPr>
      <w:r>
        <w:t xml:space="preserve">5. Skeletal - this stage can be recognize when only fur and bones remains. This stage does not have any clear ending because even composition of the soil fauna, which was changed during the second stage, remains noticeable after months and years. This phase is not linked with occurrence of any specific taxa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 xml:space="preserve">. </w:t>
      </w:r>
    </w:p>
    <w:p w:rsidR="003F3D52" w:rsidRDefault="003F3D52" w:rsidP="003F3D52">
      <w:pPr>
        <w:ind w:firstLine="0"/>
      </w:pPr>
      <w:r>
        <w:t xml:space="preserve">Carrion is rather ephemeral and unpredictable food source therefore species have to be able to locate it quickly and at the right moment </w:t>
      </w:r>
      <w:r>
        <w:fldChar w:fldCharType="begin" w:fldLock="1"/>
      </w:r>
      <w:r w:rsidR="008F152C">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Dekeirsschieter &lt;i&gt;et al.&lt;/i&gt;, 2011)" }, "properties" : { "noteIndex" : 0 }, "schema" : "https://github.com/citation-style-language/schema/raw/master/csl-citation.json" }</w:instrText>
      </w:r>
      <w:r>
        <w:fldChar w:fldCharType="separate"/>
      </w:r>
      <w:r w:rsidRPr="002E59EB">
        <w:rPr>
          <w:noProof/>
        </w:rPr>
        <w:t xml:space="preserve">(Dekeirsschieter </w:t>
      </w:r>
      <w:r w:rsidRPr="002E59EB">
        <w:rPr>
          <w:i/>
          <w:noProof/>
        </w:rPr>
        <w:t>et al.</w:t>
      </w:r>
      <w:r w:rsidRPr="002E59EB">
        <w:rPr>
          <w:noProof/>
        </w:rPr>
        <w:t>, 2011)</w:t>
      </w:r>
      <w:r>
        <w:fldChar w:fldCharType="end"/>
      </w:r>
      <w:r>
        <w:t xml:space="preserve">. This is crucial especially in severe competition of other necrophagous species. To accurately locate their food source, without wasting time on random search, burying beetles use chemosensory organs on their antennae, which are sensitive to multiple volatile organic compounds emitted by decomposing carrion, like methanethiol, methyl thiolacetate, dimethyl sulphid, dimethyl disulphide and dimethyl trisulphid </w:t>
      </w:r>
      <w:r>
        <w:fldChar w:fldCharType="begin" w:fldLock="1"/>
      </w:r>
      <w:r w:rsidR="008F152C">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Kalinov\u00e1 &lt;i&gt;et al.&lt;/i&gt;, 2009; Podskalsk\u00e1 &lt;i&gt;et al.&lt;/i&gt;, 2009)" }, "properties" : { "noteIndex" : 0 }, "schema" : "https://github.com/citation-style-language/schema/raw/master/csl-citation.json" }</w:instrText>
      </w:r>
      <w:r>
        <w:fldChar w:fldCharType="separate"/>
      </w:r>
      <w:r w:rsidRPr="002E59EB">
        <w:rPr>
          <w:noProof/>
        </w:rPr>
        <w:t xml:space="preserve">(Kalinová </w:t>
      </w:r>
      <w:r w:rsidRPr="002E59EB">
        <w:rPr>
          <w:i/>
          <w:noProof/>
        </w:rPr>
        <w:t>et al.</w:t>
      </w:r>
      <w:r w:rsidRPr="002E59EB">
        <w:rPr>
          <w:noProof/>
        </w:rPr>
        <w:t xml:space="preserve">, 2009; Podskalská </w:t>
      </w:r>
      <w:r w:rsidRPr="002E59EB">
        <w:rPr>
          <w:i/>
          <w:noProof/>
        </w:rPr>
        <w:t>et al.</w:t>
      </w:r>
      <w:r w:rsidRPr="002E59EB">
        <w:rPr>
          <w:noProof/>
        </w:rPr>
        <w:t>, 2009)</w:t>
      </w:r>
      <w:r>
        <w:fldChar w:fldCharType="end"/>
      </w:r>
      <w:r>
        <w:t xml:space="preserve">. There is even some evidence that insect can detect chemical changes and thus their appearance in particular time is not coincidence </w:t>
      </w:r>
      <w:r>
        <w:fldChar w:fldCharType="begin" w:fldLock="1"/>
      </w:r>
      <w:r w:rsidR="008F152C">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Archer &amp; Elgar, 2003b; von Hoermann &lt;i&gt;et al.&lt;/i&gt;, 2011)" }, "properties" : { "noteIndex" : 0 }, "schema" : "https://github.com/citation-style-language/schema/raw/master/csl-citation.json" }</w:instrText>
      </w:r>
      <w:r>
        <w:fldChar w:fldCharType="separate"/>
      </w:r>
      <w:r w:rsidRPr="002E59EB">
        <w:rPr>
          <w:noProof/>
        </w:rPr>
        <w:t xml:space="preserve">(Archer &amp; Elgar, 2003b; von Hoermann </w:t>
      </w:r>
      <w:r w:rsidRPr="002E59EB">
        <w:rPr>
          <w:i/>
          <w:noProof/>
        </w:rPr>
        <w:t>et al.</w:t>
      </w:r>
      <w:r w:rsidRPr="002E59EB">
        <w:rPr>
          <w:noProof/>
        </w:rPr>
        <w:t>, 2011)</w:t>
      </w:r>
      <w:r>
        <w:fldChar w:fldCharType="end"/>
      </w:r>
      <w:r>
        <w:t>.</w:t>
      </w:r>
    </w:p>
    <w:p w:rsidR="003F3D52" w:rsidRDefault="003F3D52" w:rsidP="003F3D52">
      <w:pPr>
        <w:ind w:firstLine="0"/>
      </w:pPr>
      <w:r>
        <w:t xml:space="preserve">Another prerequisite for success among completion is ability to fly, because it allows to cover more ground while searching </w:t>
      </w:r>
      <w:r>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 2013)</w:t>
      </w:r>
      <w:r>
        <w:fldChar w:fldCharType="end"/>
      </w:r>
      <w:r>
        <w:t xml:space="preserve">. Chemical analysis of food composition in guts of some carrion beetles shown that only true necrophages posses functional wings while closely related wingless species, which were previously considered as necrophagous, are in fact predators </w:t>
      </w:r>
      <w:r>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Ikeda &lt;i&gt;et al.&lt;/i&gt;, 2007)"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w:t>
      </w:r>
      <w:r>
        <w:fldChar w:fldCharType="end"/>
      </w:r>
      <w:r>
        <w:t xml:space="preserve">. </w:t>
      </w:r>
    </w:p>
    <w:p w:rsidR="003F3D52" w:rsidRDefault="003F3D52" w:rsidP="003F3D52">
      <w:pPr>
        <w:ind w:firstLine="0"/>
      </w:pPr>
    </w:p>
    <w:p w:rsidR="003F3D52" w:rsidRDefault="003F3D52" w:rsidP="003F3D52">
      <w:pPr>
        <w:pStyle w:val="Nadpis2"/>
      </w:pPr>
      <w:bookmarkStart w:id="8" w:name="_Toc428570048"/>
      <w:r w:rsidRPr="00875C49">
        <w:t>Thermal su</w:t>
      </w:r>
      <w:r>
        <w:t>m</w:t>
      </w:r>
      <w:r w:rsidRPr="00875C49">
        <w:t>mation models and other</w:t>
      </w:r>
      <w:r>
        <w:t>s</w:t>
      </w:r>
      <w:bookmarkEnd w:id="8"/>
    </w:p>
    <w:p w:rsidR="003F3D52" w:rsidRDefault="003F3D52" w:rsidP="003F3D52">
      <w:pPr>
        <w:ind w:firstLine="0"/>
      </w:pPr>
      <w:r>
        <w:t xml:space="preserve">Body temperature of insect is dependent on the ambient temperature and they have very limited options how to control it (muscle contractions, behavioral responses) </w:t>
      </w:r>
      <w:r>
        <w:fldChar w:fldCharType="begin" w:fldLock="1"/>
      </w:r>
      <w:r w:rsidR="008F152C">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Denlinger &amp; Lee, 2010; Chapman, 2012)" }, "properties" : { "noteIndex" : 0 }, "schema" : "https://github.com/citation-style-language/schema/raw/master/csl-citation.json" }</w:instrText>
      </w:r>
      <w:r>
        <w:fldChar w:fldCharType="separate"/>
      </w:r>
      <w:r w:rsidRPr="002E59EB">
        <w:rPr>
          <w:noProof/>
        </w:rPr>
        <w:t>(Denlinger &amp; Lee, 2010; Chapman, 2012)</w:t>
      </w:r>
      <w:r>
        <w:fldChar w:fldCharType="end"/>
      </w:r>
      <w:r>
        <w:t xml:space="preserve">. Also their development rate is dependent on the temperature, and because of that even their seasonal pattern and phenology is governed by temperature </w:t>
      </w:r>
      <w:r>
        <w:fldChar w:fldCharType="begin" w:fldLock="1"/>
      </w:r>
      <w:r w:rsidR="008F152C">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Schwartz, 1998)" }, "properties" : { "noteIndex" : 0 }, "schema" : "https://github.com/citation-style-language/schema/raw/master/csl-citation.json" }</w:instrText>
      </w:r>
      <w:r>
        <w:fldChar w:fldCharType="separate"/>
      </w:r>
      <w:r w:rsidRPr="002E59EB">
        <w:rPr>
          <w:noProof/>
        </w:rPr>
        <w:t>(Schwartz, 1998)</w:t>
      </w:r>
      <w:r>
        <w:fldChar w:fldCharType="end"/>
      </w:r>
      <w:r>
        <w:t xml:space="preserve">. The effect of temperature on developmental rate can be model as curve </w:t>
      </w:r>
      <w:r>
        <w:lastRenderedPageBreak/>
        <w:t xml:space="preserve">where the rate increase with increasing temperature until optimum is reached (Tmax) and then it decreases rapidly </w:t>
      </w:r>
      <w:r>
        <w:fldChar w:fldCharType="begin" w:fldLock="1"/>
      </w:r>
      <w:r w:rsidR="008F152C">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ardeux &lt;i&gt;et al.&lt;/i&gt;, 2008; Voss &lt;i&gt;et al.&lt;/i&gt;, 2010)" }, "properties" : { "noteIndex" : 0 }, "schema" : "https://github.com/citation-style-language/schema/raw/master/csl-citation.json" }</w:instrText>
      </w:r>
      <w:r>
        <w:fldChar w:fldCharType="separate"/>
      </w:r>
      <w:r w:rsidRPr="002E59EB">
        <w:rPr>
          <w:noProof/>
        </w:rPr>
        <w:t xml:space="preserve">(Lardeux </w:t>
      </w:r>
      <w:r w:rsidRPr="002E59EB">
        <w:rPr>
          <w:i/>
          <w:noProof/>
        </w:rPr>
        <w:t>et al.</w:t>
      </w:r>
      <w:r w:rsidRPr="002E59EB">
        <w:rPr>
          <w:noProof/>
        </w:rPr>
        <w:t xml:space="preserve">, 2008; Voss </w:t>
      </w:r>
      <w:r w:rsidRPr="002E59EB">
        <w:rPr>
          <w:i/>
          <w:noProof/>
        </w:rPr>
        <w:t>et al.</w:t>
      </w:r>
      <w:r w:rsidRPr="002E59EB">
        <w:rPr>
          <w:noProof/>
        </w:rPr>
        <w:t>, 2010)</w:t>
      </w:r>
      <w:r>
        <w:fldChar w:fldCharType="end"/>
      </w:r>
      <w:r>
        <w:t xml:space="preserve">. Around the extreme values, the mortality increases and could prevent development altogether </w:t>
      </w:r>
      <w:r>
        <w:fldChar w:fldCharType="begin" w:fldLock="1"/>
      </w:r>
      <w:r w:rsidR="008F152C">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R\u00e9gni\u00e8re &lt;i&gt;et al.&lt;/i&gt;, 2012)" }, "properties" : { "noteIndex" : 0 }, "schema" : "https://github.com/citation-style-language/schema/raw/master/csl-citation.json" }</w:instrText>
      </w:r>
      <w:r>
        <w:fldChar w:fldCharType="separate"/>
      </w:r>
      <w:r w:rsidRPr="002E59EB">
        <w:rPr>
          <w:noProof/>
        </w:rPr>
        <w:t xml:space="preserve">(Régnière </w:t>
      </w:r>
      <w:r w:rsidRPr="002E59EB">
        <w:rPr>
          <w:i/>
          <w:noProof/>
        </w:rPr>
        <w:t>et al.</w:t>
      </w:r>
      <w:r w:rsidRPr="002E59EB">
        <w:rPr>
          <w:noProof/>
        </w:rPr>
        <w:t>, 2012)</w:t>
      </w:r>
      <w:r>
        <w:fldChar w:fldCharType="end"/>
      </w:r>
      <w:r>
        <w:t xml:space="preserve">. </w:t>
      </w:r>
    </w:p>
    <w:p w:rsidR="003F3D52" w:rsidRDefault="003F3D52" w:rsidP="003F3D52">
      <w:pPr>
        <w:ind w:firstLine="0"/>
      </w:pPr>
      <w:r>
        <w:t xml:space="preserve">Developmental rate characteristics were historically considered as species specific trait, but this is not supported by current research. Geographically distant populations of the same species differ as they probably adapt to their environment </w:t>
      </w:r>
      <w:r>
        <w:fldChar w:fldCharType="begin" w:fldLock="1"/>
      </w:r>
      <w:r w:rsidR="008F152C">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Kipyatkov &amp; Lopatina, 2002, 2010)" }, "properties" : { "noteIndex" : 0 }, "schema" : "https://github.com/citation-style-language/schema/raw/master/csl-citation.json" }</w:instrText>
      </w:r>
      <w:r>
        <w:fldChar w:fldCharType="separate"/>
      </w:r>
      <w:r w:rsidRPr="002E59EB">
        <w:rPr>
          <w:noProof/>
        </w:rPr>
        <w:t>(Kipyatkov &amp; Lopatina, 2002, 2010)</w:t>
      </w:r>
      <w:r>
        <w:fldChar w:fldCharType="end"/>
      </w:r>
      <w:r>
        <w:t xml:space="preserve">. Interestingly, those characteristics could differ even between methodologies. When one group was reared in constant temperature and the other one in fluctuating, the group in fluctuating will develop faster. This is called Kaufmann effect </w:t>
      </w:r>
      <w:r>
        <w:fldChar w:fldCharType="begin" w:fldLock="1"/>
      </w:r>
      <w:r w:rsidR="008F152C">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Ikemoto &amp; Egami, 2013)" }, "properties" : { "noteIndex" : 0 }, "schema" : "https://github.com/citation-style-language/schema/raw/master/csl-citation.json" }</w:instrText>
      </w:r>
      <w:r>
        <w:fldChar w:fldCharType="separate"/>
      </w:r>
      <w:r w:rsidRPr="002E59EB">
        <w:rPr>
          <w:noProof/>
        </w:rPr>
        <w:t>(Ikemoto &amp; Egami, 2013)</w:t>
      </w:r>
      <w:r>
        <w:fldChar w:fldCharType="end"/>
      </w:r>
      <w:r>
        <w:t xml:space="preserve">. </w:t>
      </w:r>
    </w:p>
    <w:p w:rsidR="003F3D52" w:rsidRDefault="003F3D52" w:rsidP="003F3D52">
      <w:pPr>
        <w:ind w:firstLine="0"/>
      </w:pPr>
      <w:r w:rsidRPr="00A06C07">
        <w:rPr>
          <w:noProof/>
        </w:rPr>
        <w:drawing>
          <wp:inline distT="0" distB="0" distL="0" distR="0">
            <wp:extent cx="3492500" cy="2892425"/>
            <wp:effectExtent l="19050" t="0" r="0" b="0"/>
            <wp:docPr id="3"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13"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3F3D52" w:rsidRDefault="003F3D52" w:rsidP="003F3D52">
      <w:pPr>
        <w:ind w:firstLine="0"/>
      </w:pPr>
      <w:r>
        <w:t xml:space="preserve">Fig. 1: Relationship between developmental rate and temperature </w:t>
      </w:r>
      <w:r>
        <w:fldChar w:fldCharType="begin" w:fldLock="1"/>
      </w:r>
      <w:r w:rsidR="008F152C">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ardeux &lt;i&gt;et al.&lt;/i&gt;, 2008)" }, "properties" : { "noteIndex" : 0 }, "schema" : "https://github.com/citation-style-language/schema/raw/master/csl-citation.json" }</w:instrText>
      </w:r>
      <w:r>
        <w:fldChar w:fldCharType="separate"/>
      </w:r>
      <w:r w:rsidRPr="002E59EB">
        <w:rPr>
          <w:noProof/>
        </w:rPr>
        <w:t xml:space="preserve">(Lardeux </w:t>
      </w:r>
      <w:r w:rsidRPr="002E59EB">
        <w:rPr>
          <w:i/>
          <w:noProof/>
        </w:rPr>
        <w:t>et al.</w:t>
      </w:r>
      <w:r w:rsidRPr="002E59EB">
        <w:rPr>
          <w:noProof/>
        </w:rPr>
        <w:t>, 2008)</w:t>
      </w:r>
      <w:r>
        <w:fldChar w:fldCharType="end"/>
      </w:r>
      <w:r>
        <w:t>.</w:t>
      </w:r>
    </w:p>
    <w:p w:rsidR="003F3D52" w:rsidRDefault="003F3D52" w:rsidP="003F3D52">
      <w:pPr>
        <w:ind w:firstLine="0"/>
      </w:pPr>
    </w:p>
    <w:p w:rsidR="003F3D52" w:rsidRDefault="003F3D52" w:rsidP="003F3D52">
      <w:pPr>
        <w:ind w:firstLine="0"/>
      </w:pPr>
      <w:r>
        <w:t xml:space="preserve">There are three approaches to modeling development of poikilotherms. The first is based on assumption that development of immature stages is linear </w:t>
      </w:r>
      <w:r>
        <w:fldChar w:fldCharType="begin" w:fldLock="1"/>
      </w:r>
      <w:r w:rsidR="008F152C">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Higley &lt;i&gt;et al.&lt;/i&gt;, 1986)" }, "properties" : { "noteIndex" : 0 }, "schema" : "https://github.com/citation-style-language/schema/raw/master/csl-citation.json" }</w:instrText>
      </w:r>
      <w:r>
        <w:fldChar w:fldCharType="separate"/>
      </w:r>
      <w:r w:rsidRPr="002E59EB">
        <w:rPr>
          <w:noProof/>
        </w:rPr>
        <w:t xml:space="preserve">(Higley </w:t>
      </w:r>
      <w:r w:rsidRPr="002E59EB">
        <w:rPr>
          <w:i/>
          <w:noProof/>
        </w:rPr>
        <w:t>et al.</w:t>
      </w:r>
      <w:r w:rsidRPr="002E59EB">
        <w:rPr>
          <w:noProof/>
        </w:rPr>
        <w:t>, 1986)</w:t>
      </w:r>
      <w:r>
        <w:fldChar w:fldCharType="end"/>
      </w:r>
      <w:r>
        <w:t xml:space="preserve">. This model is very simple and easy to establish, because only few measurements over optimal range of temperatures are needed </w:t>
      </w:r>
      <w:r>
        <w:fldChar w:fldCharType="begin" w:fldLock="1"/>
      </w:r>
      <w:r w:rsidR="008F152C">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Kipyatkov &amp; Lopatina, 2010)" }, "properties" : { "noteIndex" : 0 }, "schema" : "https://github.com/citation-style-language/schema/raw/master/csl-citation.json" }</w:instrText>
      </w:r>
      <w:r>
        <w:fldChar w:fldCharType="separate"/>
      </w:r>
      <w:r w:rsidRPr="002E59EB">
        <w:rPr>
          <w:noProof/>
        </w:rPr>
        <w:t>(Kipyatkov &amp; Lopatina, 2010)</w:t>
      </w:r>
      <w:r>
        <w:fldChar w:fldCharType="end"/>
      </w:r>
      <w:r>
        <w:t xml:space="preserve">. Its mathematical formulation is following 1/D = — (t/k) + (1/k)T where D is duration of development, t is lower developmental threshold, k is sum of effective temperatures and T is ambient temperature and is called linear </w:t>
      </w:r>
      <w:r>
        <w:lastRenderedPageBreak/>
        <w:t xml:space="preserve">degree-day model or thermal summation model </w:t>
      </w:r>
      <w:r>
        <w:fldChar w:fldCharType="begin" w:fldLock="1"/>
      </w:r>
      <w:r w:rsidR="008F152C">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Briere &lt;i&gt;et al.&lt;/i&gt;, 1999; Richards &amp; Villet, 2008)" }, "properties" : { "noteIndex" : 0 }, "schema" : "https://github.com/citation-style-language/schema/raw/master/csl-citation.json" }</w:instrText>
      </w:r>
      <w:r>
        <w:fldChar w:fldCharType="separate"/>
      </w:r>
      <w:r w:rsidRPr="002E59EB">
        <w:rPr>
          <w:noProof/>
        </w:rPr>
        <w:t xml:space="preserve">(Briere </w:t>
      </w:r>
      <w:r w:rsidRPr="002E59EB">
        <w:rPr>
          <w:i/>
          <w:noProof/>
        </w:rPr>
        <w:t>et al.</w:t>
      </w:r>
      <w:r w:rsidRPr="002E59EB">
        <w:rPr>
          <w:noProof/>
        </w:rPr>
        <w:t>, 1999; Richards &amp; Villet, 2008)</w:t>
      </w:r>
      <w:r>
        <w:fldChar w:fldCharType="end"/>
      </w:r>
      <w:r>
        <w:t xml:space="preserve">. This model had some flaws and especially it was disproportionate for upper and lower parts, which distorted and exaggerated lower temperature range and also resulted in lower slope of regression. In reaction to these issues, new formula was offered by </w:t>
      </w:r>
      <w:r>
        <w:fldChar w:fldCharType="begin" w:fldLock="1"/>
      </w:r>
      <w:r w:rsidR="008F152C">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Ikemoto &amp; Takai, 2000)" }, "properties" : { "noteIndex" : 0 }, "schema" : "https://github.com/citation-style-language/schema/raw/master/csl-citation.json" }</w:instrText>
      </w:r>
      <w:r>
        <w:fldChar w:fldCharType="separate"/>
      </w:r>
      <w:r w:rsidRPr="002E59EB">
        <w:rPr>
          <w:noProof/>
        </w:rPr>
        <w:t>(Ikemoto &amp; Takai, 2000)</w:t>
      </w:r>
      <w:r>
        <w:fldChar w:fldCharType="end"/>
      </w:r>
      <w:r>
        <w:t xml:space="preserve">: (DT) = k + tD. This formula corrected some problems of the first one and also gives estimation of the variance directly in contrast to the first method where it needed to be recalculated separately. This method is widely accepted and was used in number of studies across different fields of research </w:t>
      </w:r>
      <w:r>
        <w:fldChar w:fldCharType="begin" w:fldLock="1"/>
      </w:r>
      <w:r w:rsidR="008F152C">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Brewer &amp; Hoff, 2002; Chong &amp; Oetting, 2006; Villet &lt;i&gt;et al.&lt;/i&gt;, 2006; Richards &amp; Villet, 2008; Midgley &amp; Villet, 2009a; Vel\u00e1squez &amp; Viloria, 2009; Kay, 2010; Ridgeway &lt;i&gt;et al.&lt;/i&gt;, 2014)" }, "properties" : { "noteIndex" : 0 }, "schema" : "https://github.com/citation-style-language/schema/raw/master/csl-citation.json" }</w:instrText>
      </w:r>
      <w:r>
        <w:fldChar w:fldCharType="separate"/>
      </w:r>
      <w:r w:rsidRPr="002E59EB">
        <w:rPr>
          <w:noProof/>
        </w:rPr>
        <w:t xml:space="preserve">(Brewer &amp; Hoff, 2002; Chong &amp; Oetting, 2006; Villet </w:t>
      </w:r>
      <w:r w:rsidRPr="002E59EB">
        <w:rPr>
          <w:i/>
          <w:noProof/>
        </w:rPr>
        <w:t>et al.</w:t>
      </w:r>
      <w:r w:rsidRPr="002E59EB">
        <w:rPr>
          <w:noProof/>
        </w:rPr>
        <w:t xml:space="preserve">, 2006; Richards &amp; Villet, 2008; Midgley &amp; Villet, 2009a; Velásquez &amp; Viloria, 2009; Kay, 2010; Ridgeway </w:t>
      </w:r>
      <w:r w:rsidRPr="002E59EB">
        <w:rPr>
          <w:i/>
          <w:noProof/>
        </w:rPr>
        <w:t>et al.</w:t>
      </w:r>
      <w:r w:rsidRPr="002E59EB">
        <w:rPr>
          <w:noProof/>
        </w:rPr>
        <w:t>, 2014)</w:t>
      </w:r>
      <w:r>
        <w:fldChar w:fldCharType="end"/>
      </w:r>
      <w:r>
        <w:t xml:space="preserve">. </w:t>
      </w:r>
    </w:p>
    <w:p w:rsidR="003F3D52" w:rsidRDefault="003F3D52" w:rsidP="003F3D52">
      <w:pPr>
        <w:ind w:firstLine="0"/>
      </w:pPr>
      <w:r>
        <w:t xml:space="preserve">The second and third approach is nonlinear. They both try to model the entire range of temperatures including the extremes based fitting data, but third also tries to incorporate biophysical and biochemical constants to explain processes behind the development </w:t>
      </w:r>
      <w:r>
        <w:fldChar w:fldCharType="begin" w:fldLock="1"/>
      </w:r>
      <w:r w:rsidR="008F152C">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Sharpe &amp; DeMichele, 1977; Jaro\u0161\u00edk &lt;i&gt;et al.&lt;/i&gt;, 2002)" }, "properties" : { "noteIndex" : 0 }, "schema" : "https://github.com/citation-style-language/schema/raw/master/csl-citation.json" }</w:instrText>
      </w:r>
      <w:r>
        <w:fldChar w:fldCharType="separate"/>
      </w:r>
      <w:r w:rsidRPr="002E59EB">
        <w:rPr>
          <w:noProof/>
        </w:rPr>
        <w:t xml:space="preserve">(Sharpe &amp; DeMichele, 1977; Jarošík </w:t>
      </w:r>
      <w:r w:rsidRPr="002E59EB">
        <w:rPr>
          <w:i/>
          <w:noProof/>
        </w:rPr>
        <w:t>et al.</w:t>
      </w:r>
      <w:r w:rsidRPr="002E59EB">
        <w:rPr>
          <w:noProof/>
        </w:rPr>
        <w:t>, 2002)</w:t>
      </w:r>
      <w:r>
        <w:fldChar w:fldCharType="end"/>
      </w:r>
      <w:r>
        <w:t xml:space="preserve">. These models allow estimating the optimal temperature and go beyond linear parts of development </w:t>
      </w:r>
      <w:r>
        <w:fldChar w:fldCharType="begin" w:fldLock="1"/>
      </w:r>
      <w:r w:rsidR="008F152C">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Briere &lt;i&gt;et al.&lt;/i&gt;, 1999)" }, "properties" : { "noteIndex" : 0 }, "schema" : "https://github.com/citation-style-language/schema/raw/master/csl-citation.json" }</w:instrText>
      </w:r>
      <w:r>
        <w:fldChar w:fldCharType="separate"/>
      </w:r>
      <w:r w:rsidRPr="002E59EB">
        <w:rPr>
          <w:noProof/>
        </w:rPr>
        <w:t xml:space="preserve">(Briere </w:t>
      </w:r>
      <w:r w:rsidRPr="002E59EB">
        <w:rPr>
          <w:i/>
          <w:noProof/>
        </w:rPr>
        <w:t>et al.</w:t>
      </w:r>
      <w:r w:rsidRPr="002E59EB">
        <w:rPr>
          <w:noProof/>
        </w:rPr>
        <w:t>, 1999)</w:t>
      </w:r>
      <w:r>
        <w:fldChar w:fldCharType="end"/>
      </w:r>
      <w:r>
        <w:t xml:space="preserve">. Problem with many of them is that their parameters have no biological meaning and the fitting process reflects not only true trend, but also biases of data </w:t>
      </w:r>
      <w:r>
        <w:fldChar w:fldCharType="begin" w:fldLock="1"/>
      </w:r>
      <w:r w:rsidR="008F152C">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Jaro\u0161\u00edk &lt;i&gt;et al.&lt;/i&gt;, 2002)" }, "properties" : { "noteIndex" : 0 }, "schema" : "https://github.com/citation-style-language/schema/raw/master/csl-citation.json" }</w:instrText>
      </w:r>
      <w:r>
        <w:fldChar w:fldCharType="separate"/>
      </w:r>
      <w:r w:rsidRPr="002E59EB">
        <w:rPr>
          <w:noProof/>
        </w:rPr>
        <w:t xml:space="preserve">(Jarošík </w:t>
      </w:r>
      <w:r w:rsidRPr="002E59EB">
        <w:rPr>
          <w:i/>
          <w:noProof/>
        </w:rPr>
        <w:t>et al.</w:t>
      </w:r>
      <w:r w:rsidRPr="002E59EB">
        <w:rPr>
          <w:noProof/>
        </w:rPr>
        <w:t>, 2002)</w:t>
      </w:r>
      <w:r>
        <w:fldChar w:fldCharType="end"/>
      </w:r>
      <w:r>
        <w:t xml:space="preserve">. </w:t>
      </w:r>
    </w:p>
    <w:p w:rsidR="003F3D52" w:rsidRDefault="003F3D52" w:rsidP="003F3D52">
      <w:pPr>
        <w:ind w:firstLine="0"/>
      </w:pPr>
    </w:p>
    <w:p w:rsidR="003F3D52" w:rsidRPr="00875C49" w:rsidRDefault="003F3D52" w:rsidP="003F3D52">
      <w:pPr>
        <w:pStyle w:val="Nadpis2"/>
      </w:pPr>
      <w:bookmarkStart w:id="9" w:name="_Toc428570049"/>
      <w:r>
        <w:t>E</w:t>
      </w:r>
      <w:r w:rsidRPr="00875C49">
        <w:t>stimation of the post mortem interval (PMI)</w:t>
      </w:r>
      <w:bookmarkEnd w:id="9"/>
    </w:p>
    <w:p w:rsidR="003F3D52" w:rsidRDefault="003F3D52" w:rsidP="003F3D52">
      <w:pPr>
        <w:ind w:firstLine="0"/>
      </w:pPr>
      <w:r>
        <w:t>Estimation of post mortem interval (PMI) is one of the most common usages of insect in forensic entomology.</w:t>
      </w:r>
      <w:bookmarkStart w:id="10" w:name="_GoBack"/>
      <w:bookmarkEnd w:id="10"/>
      <w:r>
        <w:t xml:space="preserve"> There are several ways how the PMI can be estimated. The most basic way how to estimate PMI is succession pattern. This method is based on knowledge of chronological changes in species composition on carrion </w:t>
      </w:r>
      <w:r>
        <w:fldChar w:fldCharType="begin" w:fldLock="1"/>
      </w:r>
      <w:r w:rsidR="008F152C">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Matuszewski &lt;i&gt;et al.&lt;/i&gt;, 2010, 2011)" }, "properties" : { "noteIndex" : 0 }, "schema" : "https://github.com/citation-style-language/schema/raw/master/csl-citation.json" }</w:instrText>
      </w:r>
      <w:r>
        <w:fldChar w:fldCharType="separate"/>
      </w:r>
      <w:r w:rsidRPr="002E59EB">
        <w:rPr>
          <w:noProof/>
        </w:rPr>
        <w:t xml:space="preserve">(Matuszewski </w:t>
      </w:r>
      <w:r w:rsidRPr="002E59EB">
        <w:rPr>
          <w:i/>
          <w:noProof/>
        </w:rPr>
        <w:t>et al.</w:t>
      </w:r>
      <w:r w:rsidRPr="002E59EB">
        <w:rPr>
          <w:noProof/>
        </w:rPr>
        <w:t>, 2010, 2011)</w:t>
      </w:r>
      <w:r>
        <w:fldChar w:fldCharType="end"/>
      </w:r>
      <w:r>
        <w:t xml:space="preserve">. Other method is isomegalen diagram. These diagrams are visualization of larval growth for various constant temperatures </w:t>
      </w:r>
      <w:r>
        <w:fldChar w:fldCharType="begin" w:fldLock="1"/>
      </w:r>
      <w:r w:rsidR="008F152C">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Reiter, 1984)" }, "properties" : { "noteIndex" : 0 }, "schema" : "https://github.com/citation-style-language/schema/raw/master/csl-citation.json" }</w:instrText>
      </w:r>
      <w:r>
        <w:fldChar w:fldCharType="separate"/>
      </w:r>
      <w:r w:rsidRPr="002E59EB">
        <w:rPr>
          <w:noProof/>
        </w:rPr>
        <w:t>(Reiter, 1984)</w:t>
      </w:r>
      <w:r>
        <w:fldChar w:fldCharType="end"/>
      </w:r>
      <w:r>
        <w:t xml:space="preserve">. These estimates are quick, but they can be misleading when specimen is killed improperly or it experienced some issues during the development </w:t>
      </w:r>
      <w:r>
        <w:fldChar w:fldCharType="begin" w:fldLock="1"/>
      </w:r>
      <w:r w:rsidR="008F152C">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Amendt &lt;i&gt;et al.&lt;/i&gt;, 2007; Midgley &amp; Villet, 2009b)"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07; Midgley &amp; Villet, 2009b)</w:t>
      </w:r>
      <w:r>
        <w:fldChar w:fldCharType="end"/>
      </w:r>
      <w:r>
        <w:t xml:space="preserve">. Another methods is pre-appearance interval, which is estimating the time of arrival at the corpse based on ambient temperature </w:t>
      </w:r>
      <w:r>
        <w:lastRenderedPageBreak/>
        <w:fldChar w:fldCharType="begin" w:fldLock="1"/>
      </w:r>
      <w:r w:rsidR="008F152C">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fldChar w:fldCharType="separate"/>
      </w:r>
      <w:r w:rsidRPr="002E59EB">
        <w:rPr>
          <w:noProof/>
        </w:rPr>
        <w:t>(Matuszewski, 2011; Matuszewski &amp; Szafałowicz, 2013)</w:t>
      </w:r>
      <w:r>
        <w:fldChar w:fldCharType="end"/>
      </w:r>
      <w:r>
        <w:t>. There is very little experience with this type, but it could be nice complementary information for thermal summation models.</w:t>
      </w:r>
    </w:p>
    <w:p w:rsidR="003F3D52" w:rsidRDefault="003F3D52" w:rsidP="003F3D52">
      <w:pPr>
        <w:ind w:firstLine="0"/>
      </w:pPr>
      <w:r>
        <w:t xml:space="preserve">Thermal summation models are considered as the most sophisticated available models used for PMI estimation </w:t>
      </w:r>
      <w:r>
        <w:fldChar w:fldCharType="begin" w:fldLock="1"/>
      </w:r>
      <w:r w:rsidR="008F152C">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11)</w:t>
      </w:r>
      <w:r>
        <w:fldChar w:fldCharType="end"/>
      </w:r>
      <w:r>
        <w:t xml:space="preserve">. They are estimating PMI based on calculation of time from colonization of cadaver by necrophagous species till the moment of its discovery </w:t>
      </w:r>
      <w:r>
        <w:fldChar w:fldCharType="begin" w:fldLock="1"/>
      </w:r>
      <w:r w:rsidR="008F152C">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Amendt &lt;i&gt;et al.&lt;/i&gt;, 2007)"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07)</w:t>
      </w:r>
      <w:r>
        <w:fldChar w:fldCharType="end"/>
      </w:r>
      <w:r>
        <w:t xml:space="preserve">. This estimate can be done only for species with known relationship between rate of development and temperature as was described in previous part. Additional and very obvious condition is that it should be possible to correctly identify the species and distinguish between larval instars. </w:t>
      </w:r>
    </w:p>
    <w:p w:rsidR="003F3D52" w:rsidRDefault="003F3D52" w:rsidP="003F3D52">
      <w:pPr>
        <w:ind w:firstLine="0"/>
      </w:pPr>
      <w:r>
        <w:t xml:space="preserve">Identification of adult specimens is often not a problem and there are many keys for identification of adult specimens </w:t>
      </w:r>
      <w:r>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fldChar w:fldCharType="separate"/>
      </w:r>
      <w:r w:rsidRPr="002E59EB">
        <w:rPr>
          <w:noProof/>
        </w:rPr>
        <w:t>(Szymczakowski, 1961; Šustek, 1981)</w:t>
      </w:r>
      <w:r>
        <w:fldChar w:fldCharType="end"/>
      </w:r>
      <w:r>
        <w:t xml:space="preserve">, but determination of eggs and larvae is much more challenging especially for beetles. Morphological descriptions of larvae are unknown for many species and especially older descriptions suffer with many issues. Only one instar was described; description was </w:t>
      </w:r>
      <w:r>
        <w:rPr>
          <w:rStyle w:val="hps"/>
        </w:rPr>
        <w:t xml:space="preserve">inadequate; figures are not accurate and features are simplified or imagined; </w:t>
      </w:r>
      <w:r>
        <w:t>determination of larvae was based on association with adults not by confirmed parent-offspring relationship (Jan R</w:t>
      </w:r>
      <w:r>
        <w:rPr>
          <w:lang w:val="cs-CZ"/>
        </w:rPr>
        <w:t>ůžička, pers. comm.)</w:t>
      </w:r>
      <w:r>
        <w:t xml:space="preserve">. This problem can be solved by modern morphological description or re-description of larvae as </w:t>
      </w:r>
      <w:r>
        <w:fldChar w:fldCharType="begin" w:fldLock="1"/>
      </w:r>
      <w:r w:rsidR="008F152C">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Kilian &amp; M\u0105dra, 2015)" }, "properties" : { "noteIndex" : 0 }, "schema" : "https://github.com/citation-style-language/schema/raw/master/csl-citation.json" }</w:instrText>
      </w:r>
      <w:r>
        <w:fldChar w:fldCharType="separate"/>
      </w:r>
      <w:r w:rsidRPr="002E59EB">
        <w:rPr>
          <w:noProof/>
        </w:rPr>
        <w:t>(Kilian &amp; Mądra, 2015)</w:t>
      </w:r>
      <w:r>
        <w:fldChar w:fldCharType="end"/>
      </w:r>
      <w:r>
        <w:t xml:space="preserve"> did in case of </w:t>
      </w:r>
      <w:r w:rsidRPr="001D3335">
        <w:rPr>
          <w:i/>
        </w:rPr>
        <w:t>Sciodrepoides watsoni</w:t>
      </w:r>
      <w:r>
        <w:t xml:space="preserve"> (Spence, 1813) or applying molecular methods like DNA bar-coding for species identification </w:t>
      </w:r>
      <w:r>
        <w:fldChar w:fldCharType="begin" w:fldLock="1"/>
      </w:r>
      <w:r w:rsidR="008F152C">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fldChar w:fldCharType="separate"/>
      </w:r>
      <w:r w:rsidRPr="002E59EB">
        <w:rPr>
          <w:noProof/>
        </w:rPr>
        <w:t xml:space="preserve">(Schilthuizen </w:t>
      </w:r>
      <w:r w:rsidRPr="002E59EB">
        <w:rPr>
          <w:i/>
          <w:noProof/>
        </w:rPr>
        <w:t>et al.</w:t>
      </w:r>
      <w:r w:rsidRPr="002E59EB">
        <w:rPr>
          <w:noProof/>
        </w:rPr>
        <w:t>, 2011)</w:t>
      </w:r>
      <w:r>
        <w:fldChar w:fldCharType="end"/>
      </w:r>
      <w:r>
        <w:t>.</w:t>
      </w:r>
    </w:p>
    <w:p w:rsidR="003F3D52" w:rsidRDefault="003F3D52" w:rsidP="003F3D52">
      <w:pPr>
        <w:ind w:firstLine="0"/>
      </w:pPr>
      <w:r>
        <w:t xml:space="preserve">Another challenge is correct larval instar determination and this problem is closely connected to the previous one, but goes beyond that. Often species does not possess any morphological features that could be used for instar determination </w:t>
      </w:r>
      <w:r>
        <w:fldChar w:fldCharType="begin" w:fldLock="1"/>
      </w:r>
      <w:r w:rsidR="008F152C">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Vel\u00e1squez &amp; Viloria, 2010; Fratczak &amp; Matuszewski, 2014)" }, "properties" : { "noteIndex" : 0 }, "schema" : "https://github.com/citation-style-language/schema/raw/master/csl-citation.json" }</w:instrText>
      </w:r>
      <w:r>
        <w:fldChar w:fldCharType="separate"/>
      </w:r>
      <w:r w:rsidRPr="002E59EB">
        <w:rPr>
          <w:noProof/>
        </w:rPr>
        <w:t>(Velásquez &amp; Viloria, 2010; Fratczak &amp; Matuszewski, 2014)</w:t>
      </w:r>
      <w:r>
        <w:fldChar w:fldCharType="end"/>
      </w:r>
      <w:r>
        <w:t xml:space="preserve">.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3F3D52" w:rsidRPr="00875C49" w:rsidRDefault="003F3D52" w:rsidP="003F3D52">
      <w:pPr>
        <w:pStyle w:val="Nadpis2"/>
      </w:pPr>
      <w:bookmarkStart w:id="11" w:name="_Toc428570050"/>
      <w:r>
        <w:lastRenderedPageBreak/>
        <w:t>Beetles in forensic entomology</w:t>
      </w:r>
      <w:bookmarkEnd w:id="11"/>
    </w:p>
    <w:p w:rsidR="003F3D52" w:rsidRDefault="003F3D52" w:rsidP="003F3D52">
      <w:pPr>
        <w:ind w:firstLine="0"/>
      </w:pPr>
      <w:r>
        <w:t xml:space="preserve">Because utility of beetles in forensic entomology was overlooked for a long time </w:t>
      </w:r>
      <w:r>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 xml:space="preserve">, there is not many species of beetles with known and statistically robust thermal summation models. Recent studies were focused on carrion beetles (Silphidae). Namely </w:t>
      </w:r>
      <w:r w:rsidRPr="00684346">
        <w:rPr>
          <w:i/>
        </w:rPr>
        <w:t>Thanatophilus micans</w:t>
      </w:r>
      <w:r>
        <w:t xml:space="preserve"> (Fabricius, 1794) </w:t>
      </w:r>
      <w:r>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fldChar w:fldCharType="separate"/>
      </w:r>
      <w:r w:rsidRPr="002E59EB">
        <w:rPr>
          <w:noProof/>
        </w:rPr>
        <w:t xml:space="preserve">(Ridgeway </w:t>
      </w:r>
      <w:r w:rsidRPr="002E59EB">
        <w:rPr>
          <w:i/>
          <w:noProof/>
        </w:rPr>
        <w:t>et al.</w:t>
      </w:r>
      <w:r w:rsidRPr="002E59EB">
        <w:rPr>
          <w:noProof/>
        </w:rPr>
        <w:t>, 2014)</w:t>
      </w:r>
      <w:r>
        <w:fldChar w:fldCharType="end"/>
      </w:r>
      <w:r>
        <w:t xml:space="preserve">, </w:t>
      </w:r>
      <w:r>
        <w:rPr>
          <w:i/>
          <w:iCs/>
        </w:rPr>
        <w:t>T. mutilatus</w:t>
      </w:r>
      <w:r>
        <w:t xml:space="preserve"> (Castelneau, 1840) </w:t>
      </w:r>
      <w:r>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fldChar w:fldCharType="separate"/>
      </w:r>
      <w:r w:rsidRPr="002E59EB">
        <w:rPr>
          <w:noProof/>
        </w:rPr>
        <w:t xml:space="preserve">(Ridgeway </w:t>
      </w:r>
      <w:r w:rsidRPr="002E59EB">
        <w:rPr>
          <w:i/>
          <w:noProof/>
        </w:rPr>
        <w:t>et al.</w:t>
      </w:r>
      <w:r w:rsidRPr="002E59EB">
        <w:rPr>
          <w:noProof/>
        </w:rPr>
        <w:t>, 2014)</w:t>
      </w:r>
      <w:r>
        <w:fldChar w:fldCharType="end"/>
      </w:r>
      <w:r>
        <w:t xml:space="preserve"> and </w:t>
      </w:r>
      <w:r w:rsidRPr="003865AC">
        <w:rPr>
          <w:i/>
        </w:rPr>
        <w:t>Oxelytrum discicolle</w:t>
      </w:r>
      <w:r>
        <w:t xml:space="preserve"> (Brullé, 1840) </w:t>
      </w:r>
      <w:r>
        <w:fldChar w:fldCharType="begin" w:fldLock="1"/>
      </w:r>
      <w:r w:rsidR="008F152C">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fldChar w:fldCharType="separate"/>
      </w:r>
      <w:r w:rsidRPr="002E59EB">
        <w:rPr>
          <w:noProof/>
        </w:rPr>
        <w:t>(Velásquez &amp; Viloria, 2009)</w:t>
      </w:r>
      <w:r>
        <w:fldChar w:fldCharType="end"/>
      </w:r>
      <w:r>
        <w:t xml:space="preserve">. But also other PMI related features were studied in this group such as pre-appearance interval of </w:t>
      </w:r>
      <w:r w:rsidRPr="00E85476">
        <w:rPr>
          <w:i/>
        </w:rPr>
        <w:t>N. littoralis</w:t>
      </w:r>
      <w:r>
        <w:t xml:space="preserve"> and some other silphids </w:t>
      </w:r>
      <w:r>
        <w:fldChar w:fldCharType="begin" w:fldLock="1"/>
      </w:r>
      <w:r w:rsidR="008F152C">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fldChar w:fldCharType="separate"/>
      </w:r>
      <w:r w:rsidRPr="002E59EB">
        <w:rPr>
          <w:noProof/>
        </w:rPr>
        <w:t>(Matuszewski, 2011; Matuszewski &amp; Szafałowicz, 2013)</w:t>
      </w:r>
      <w:r>
        <w:fldChar w:fldCharType="end"/>
      </w:r>
    </w:p>
    <w:p w:rsidR="003F3D52" w:rsidRDefault="003F3D52" w:rsidP="003F3D52">
      <w:pPr>
        <w:ind w:firstLine="0"/>
      </w:pPr>
      <w:r>
        <w:t xml:space="preserve">These carrion beetles colonize corpses in earlier stages of decomposition often along with flies. Larder beetles (Dermestidae) on the other hand arrive very late </w:t>
      </w:r>
      <w:r>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2E59EB">
        <w:rPr>
          <w:noProof/>
        </w:rPr>
        <w:t>(Goff, 2009)</w:t>
      </w:r>
      <w:r>
        <w:fldChar w:fldCharType="end"/>
      </w:r>
      <w:r>
        <w:t xml:space="preserve">. There are developmental data for several larder beetles </w:t>
      </w:r>
      <w:r>
        <w:fldChar w:fldCharType="begin" w:fldLock="1"/>
      </w:r>
      <w:r w:rsidR="008F152C">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Amos, 1968; Coombs, 1978, 1979; Jacob &amp; Fleming, 1980; Richardson &amp; Goff, 2001)" }, "properties" : { "noteIndex" : 0 }, "schema" : "https://github.com/citation-style-language/schema/raw/master/csl-citation.json" }</w:instrText>
      </w:r>
      <w:r>
        <w:fldChar w:fldCharType="separate"/>
      </w:r>
      <w:r w:rsidRPr="002E59EB">
        <w:rPr>
          <w:noProof/>
        </w:rPr>
        <w:t>(Amos, 1968; Coombs, 1978, 1979; Jacob &amp; Fleming, 1980; Richardson &amp; Goff, 2001)</w:t>
      </w:r>
      <w:r>
        <w:fldChar w:fldCharType="end"/>
      </w:r>
      <w:r>
        <w:t xml:space="preserve"> and some notes about their rearing and breeding </w:t>
      </w:r>
      <w:r>
        <w:fldChar w:fldCharType="begin" w:fldLock="1"/>
      </w:r>
      <w:r w:rsidR="008F152C">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Roche &amp; Smith, 1974; Woodcock &lt;i&gt;et al.&lt;/i&gt;, 2013)" }, "properties" : { "noteIndex" : 0 }, "schema" : "https://github.com/citation-style-language/schema/raw/master/csl-citation.json" }</w:instrText>
      </w:r>
      <w:r>
        <w:fldChar w:fldCharType="separate"/>
      </w:r>
      <w:r w:rsidRPr="002E59EB">
        <w:rPr>
          <w:noProof/>
        </w:rPr>
        <w:t xml:space="preserve">(Roche &amp; Smith, 1974; Woodcock </w:t>
      </w:r>
      <w:r w:rsidRPr="002E59EB">
        <w:rPr>
          <w:i/>
          <w:noProof/>
        </w:rPr>
        <w:t>et al.</w:t>
      </w:r>
      <w:r w:rsidRPr="002E59EB">
        <w:rPr>
          <w:noProof/>
        </w:rPr>
        <w:t>, 2013)</w:t>
      </w:r>
      <w:r>
        <w:fldChar w:fldCharType="end"/>
      </w:r>
      <w:r>
        <w:t xml:space="preserve">, but the more statistically robust models are needed </w:t>
      </w:r>
      <w:r>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w:t>
      </w:r>
    </w:p>
    <w:p w:rsidR="003F3D52" w:rsidRDefault="003F3D52" w:rsidP="003F3D52">
      <w:pPr>
        <w:ind w:firstLine="0"/>
      </w:pPr>
      <w:r>
        <w:t xml:space="preserve">As far as my target group is concerned, Nicropohorinae have very limited utilization in forensic entomology, because they do not breed on larger carrions and they only act as predators of flies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Pr="002E59EB">
        <w:rPr>
          <w:noProof/>
        </w:rPr>
        <w:t>(Sikes, 2008)</w:t>
      </w:r>
      <w:r>
        <w:fldChar w:fldCharType="end"/>
      </w:r>
      <w:r>
        <w:t xml:space="preserve">. Silphidae and Cholevinae on the other hand can be very useful, because they are breeding on bigger carcasses and even on human remains </w:t>
      </w:r>
      <w:r>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Sikes, 2005; Schilthuizen &lt;i&gt;et al.&lt;/i&gt;, 2011; Ridgeway &lt;i&gt;et al.&lt;/i&gt;, 2014)" }, "properties" : { "noteIndex" : 0 }, "schema" : "https://github.com/citation-style-language/schema/raw/master/csl-citation.json" }</w:instrText>
      </w:r>
      <w:r>
        <w:fldChar w:fldCharType="separate"/>
      </w:r>
      <w:r w:rsidRPr="002E59EB">
        <w:rPr>
          <w:noProof/>
        </w:rPr>
        <w:t xml:space="preserve">(Sikes, 2005; Schilthuizen </w:t>
      </w:r>
      <w:r w:rsidRPr="002E59EB">
        <w:rPr>
          <w:i/>
          <w:noProof/>
        </w:rPr>
        <w:t>et al.</w:t>
      </w:r>
      <w:r w:rsidRPr="002E59EB">
        <w:rPr>
          <w:noProof/>
        </w:rPr>
        <w:t xml:space="preserve">, 2011; Ridgeway </w:t>
      </w:r>
      <w:r w:rsidRPr="002E59EB">
        <w:rPr>
          <w:i/>
          <w:noProof/>
        </w:rPr>
        <w:t>et al.</w:t>
      </w:r>
      <w:r w:rsidRPr="002E59EB">
        <w:rPr>
          <w:noProof/>
        </w:rPr>
        <w:t>, 2014)</w:t>
      </w:r>
      <w:r>
        <w:fldChar w:fldCharType="end"/>
      </w:r>
      <w:r>
        <w:t xml:space="preserve">. </w:t>
      </w:r>
    </w:p>
    <w:p w:rsidR="003F3D52" w:rsidRPr="00FB17B2" w:rsidRDefault="003F3D52" w:rsidP="003F3D52">
      <w:pPr>
        <w:ind w:firstLine="0"/>
      </w:pPr>
    </w:p>
    <w:p w:rsidR="003F3D52" w:rsidRPr="00D97D70" w:rsidRDefault="003F3D52" w:rsidP="003F3D52">
      <w:pPr>
        <w:pStyle w:val="Nadpis2"/>
      </w:pPr>
      <w:bookmarkStart w:id="12" w:name="_Toc428570051"/>
      <w:r w:rsidRPr="00D97D70">
        <w:t>Silphidae</w:t>
      </w:r>
      <w:bookmarkEnd w:id="12"/>
    </w:p>
    <w:p w:rsidR="003F3D52" w:rsidRPr="00A073C7" w:rsidRDefault="003F3D52" w:rsidP="003F3D52">
      <w:pPr>
        <w:ind w:firstLine="0"/>
        <w:rPr>
          <w:b/>
          <w:i/>
        </w:rPr>
      </w:pPr>
      <w:r w:rsidRPr="00A073C7">
        <w:rPr>
          <w:b/>
          <w:i/>
        </w:rPr>
        <w:t>Taxonomy</w:t>
      </w:r>
    </w:p>
    <w:p w:rsidR="003F3D52" w:rsidRDefault="003F3D52" w:rsidP="003F3D52">
      <w:pPr>
        <w:ind w:firstLine="0"/>
      </w:pPr>
      <w:r>
        <w:t xml:space="preserve">Family Silphidae (Coleoptera: Staphylinoidea) currently contains 186 described species in two monophyletic subfamilies, Nicrophorinae and Silphinae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fldChar w:fldCharType="separate"/>
      </w:r>
      <w:r w:rsidRPr="002E59EB">
        <w:rPr>
          <w:noProof/>
        </w:rPr>
        <w:t>(Sikes, 2008; Grebennikov &amp; Newton, 2012)</w:t>
      </w:r>
      <w:r>
        <w:fldChar w:fldCharType="end"/>
      </w:r>
      <w:r>
        <w:t xml:space="preserve">. </w:t>
      </w:r>
    </w:p>
    <w:p w:rsidR="003F3D52" w:rsidRDefault="003F3D52" w:rsidP="003F3D52">
      <w:pPr>
        <w:ind w:firstLine="0"/>
      </w:pPr>
      <w:r>
        <w:t xml:space="preserve">Silphidae are closely related with family Staphylinidae and there is an ongoing scientific discussion if they should be placed inside of Staphylinidae. Main difference between Silphidae </w:t>
      </w:r>
      <w:r>
        <w:lastRenderedPageBreak/>
        <w:t xml:space="preserve">and Staphylinidae is that in Silphidae are 3 or 4 visible terga on abdomen instead of 2 as in Staphylinidae. Many similarities were discovered between these two families, namely shortening of elytra and presence of oceli </w:t>
      </w:r>
      <w:r>
        <w:fldChar w:fldCharType="begin" w:fldLock="1"/>
      </w:r>
      <w:r w:rsidR="008F152C">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u0160ustek, 1981)" }, "properties" : { "noteIndex" : 0 }, "schema" : "https://github.com/citation-style-language/schema/raw/master/csl-citation.json" }</w:instrText>
      </w:r>
      <w:r>
        <w:fldChar w:fldCharType="separate"/>
      </w:r>
      <w:r w:rsidRPr="002E59EB">
        <w:rPr>
          <w:noProof/>
        </w:rPr>
        <w:t>(Šustek, 1981)</w:t>
      </w:r>
      <w:r>
        <w:fldChar w:fldCharType="end"/>
      </w:r>
      <w:r>
        <w:t xml:space="preserve">, but molecular taxonomy did not show any sign that they should be merged into Staphylinidae </w:t>
      </w:r>
      <w:r>
        <w:fldChar w:fldCharType="begin" w:fldLock="1"/>
      </w:r>
      <w:r w:rsidR="008F152C">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Dobler &amp; M\u00fcller, 2000; Grebennikov &amp; Newton, 2012; Ikeda &lt;i&gt;et al.&lt;/i&gt;, 2013)" }, "properties" : { "noteIndex" : 0 }, "schema" : "https://github.com/citation-style-language/schema/raw/master/csl-citation.json" }</w:instrText>
      </w:r>
      <w:r>
        <w:fldChar w:fldCharType="separate"/>
      </w:r>
      <w:r w:rsidRPr="002E59EB">
        <w:rPr>
          <w:noProof/>
        </w:rPr>
        <w:t xml:space="preserve">(Dobler &amp; Müller, 2000; Grebennikov &amp; Newton, 2012; Ikeda </w:t>
      </w:r>
      <w:r w:rsidRPr="002E59EB">
        <w:rPr>
          <w:i/>
          <w:noProof/>
        </w:rPr>
        <w:t>et al.</w:t>
      </w:r>
      <w:r w:rsidRPr="002E59EB">
        <w:rPr>
          <w:noProof/>
        </w:rPr>
        <w:t>, 2013)</w:t>
      </w:r>
      <w:r>
        <w:fldChar w:fldCharType="end"/>
      </w:r>
      <w:r>
        <w:t xml:space="preserve">. </w:t>
      </w:r>
    </w:p>
    <w:p w:rsidR="003F3D52" w:rsidRDefault="003F3D52" w:rsidP="003F3D52">
      <w:pPr>
        <w:ind w:firstLine="0"/>
      </w:pPr>
      <w:r>
        <w:t xml:space="preserve">Subfamily Nicrophorinae rather small, with 73 recognized species and according to paleontological records it originated 135 million years ago. It currently contains four genera </w:t>
      </w:r>
      <w:r w:rsidRPr="00F97C62">
        <w:rPr>
          <w:i/>
        </w:rPr>
        <w:t>Eonecrophorus</w:t>
      </w:r>
      <w:r>
        <w:rPr>
          <w:i/>
        </w:rPr>
        <w:t xml:space="preserve"> </w:t>
      </w:r>
      <w:r w:rsidRPr="000C04B0">
        <w:t>Kurosawa, 1985</w:t>
      </w:r>
      <w:r>
        <w:t xml:space="preserve">, </w:t>
      </w:r>
      <w:r w:rsidRPr="00F97C62">
        <w:rPr>
          <w:i/>
        </w:rPr>
        <w:t>Ptomascopus</w:t>
      </w:r>
      <w:r>
        <w:rPr>
          <w:i/>
        </w:rPr>
        <w:t xml:space="preserve"> </w:t>
      </w:r>
      <w:r w:rsidRPr="000C04B0">
        <w:t>Kraatz, 1876</w:t>
      </w:r>
      <w:r>
        <w:t xml:space="preserve">, and genus </w:t>
      </w:r>
      <w:r w:rsidRPr="002B7D5D">
        <w:rPr>
          <w:i/>
        </w:rPr>
        <w:t>Nicrophorus</w:t>
      </w:r>
      <w:r>
        <w:t xml:space="preserve"> Fabricius, 1775, with two subgenera </w:t>
      </w:r>
      <w:r w:rsidRPr="004569D8">
        <w:rPr>
          <w:i/>
        </w:rPr>
        <w:t>Necroxenus</w:t>
      </w:r>
      <w:r>
        <w:t xml:space="preserve"> Semenov-Tian-Shanskij, 1933 and </w:t>
      </w:r>
      <w:r w:rsidRPr="004569D8">
        <w:rPr>
          <w:i/>
        </w:rPr>
        <w:t>Nicrophorus</w:t>
      </w:r>
      <w:r>
        <w:t xml:space="preserve"> Fabricius, 1775 </w:t>
      </w:r>
      <w:r>
        <w:fldChar w:fldCharType="begin" w:fldLock="1"/>
      </w:r>
      <w:r w:rsidR="008F152C">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Sikes, 2003; Sikes &amp; Venables, 2013)" }, "properties" : { "noteIndex" : 0 }, "schema" : "https://github.com/citation-style-language/schema/raw/master/csl-citation.json" }</w:instrText>
      </w:r>
      <w:r>
        <w:fldChar w:fldCharType="separate"/>
      </w:r>
      <w:r w:rsidRPr="002E59EB">
        <w:rPr>
          <w:noProof/>
        </w:rPr>
        <w:t>(Sikes, 2003; Sikes &amp; Venables, 2013)</w:t>
      </w:r>
      <w:r>
        <w:fldChar w:fldCharType="end"/>
      </w:r>
      <w:r>
        <w:t>.</w:t>
      </w:r>
    </w:p>
    <w:p w:rsidR="003F3D52" w:rsidRDefault="003F3D52" w:rsidP="003F3D52">
      <w:pPr>
        <w:ind w:firstLine="0"/>
      </w:pPr>
      <w:r>
        <w:t>Subfamily Silphidae is composed of 14 genera (</w:t>
      </w:r>
      <w:r w:rsidRPr="002B7D5D">
        <w:rPr>
          <w:i/>
        </w:rPr>
        <w:t>Ablattaria</w:t>
      </w:r>
      <w:r>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Pr="002039C6">
        <w:rPr>
          <w:i/>
        </w:rPr>
        <w:t>Oiceoptoma</w:t>
      </w:r>
      <w:r>
        <w:t xml:space="preserve"> Leach, 1815, </w:t>
      </w:r>
      <w:r w:rsidRPr="002039C6">
        <w:rPr>
          <w:i/>
        </w:rPr>
        <w:t>Oxelytrum</w:t>
      </w:r>
      <w:r>
        <w:t xml:space="preserve"> Gistel, 1848, </w:t>
      </w:r>
      <w:r w:rsidRPr="002B7D5D">
        <w:rPr>
          <w:i/>
        </w:rPr>
        <w:t>Phosphuga</w:t>
      </w:r>
      <w:r>
        <w:t xml:space="preserve"> Leach, 1817, </w:t>
      </w:r>
      <w:r w:rsidRPr="002039C6">
        <w:rPr>
          <w:i/>
        </w:rPr>
        <w:t>Ptomaphila</w:t>
      </w:r>
      <w:r>
        <w:t xml:space="preserve"> Kirby &amp; Spence, 1828, </w:t>
      </w:r>
      <w:r w:rsidRPr="002B7D5D">
        <w:rPr>
          <w:i/>
        </w:rPr>
        <w:t>Silpha</w:t>
      </w:r>
      <w:r>
        <w:t xml:space="preserve"> Linnaeus, 1758 and </w:t>
      </w:r>
      <w:r w:rsidRPr="002B7D5D">
        <w:rPr>
          <w:i/>
        </w:rPr>
        <w:t>Thanatophilus</w:t>
      </w:r>
      <w:r>
        <w:t xml:space="preserve"> Leach, 1815,) and originated some 165 million years ago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Sikes, 2005, 2008; Sikes &amp; Venables, 2013; Qubaiov\u00e1 &lt;i&gt;et al.&lt;/i&gt;, 2015)" }, "properties" : { "noteIndex" : 0 }, "schema" : "https://github.com/citation-style-language/schema/raw/master/csl-citation.json" }</w:instrText>
      </w:r>
      <w:r>
        <w:fldChar w:fldCharType="separate"/>
      </w:r>
      <w:r w:rsidRPr="002E59EB">
        <w:rPr>
          <w:noProof/>
        </w:rPr>
        <w:t xml:space="preserve">(Sikes, 2005, 2008; Sikes &amp; Venables, 2013; Qubaiová </w:t>
      </w:r>
      <w:r w:rsidRPr="002E59EB">
        <w:rPr>
          <w:i/>
          <w:noProof/>
        </w:rPr>
        <w:t>et al.</w:t>
      </w:r>
      <w:r w:rsidRPr="002E59EB">
        <w:rPr>
          <w:noProof/>
        </w:rPr>
        <w:t>, 2015)</w:t>
      </w:r>
      <w:r>
        <w:fldChar w:fldCharType="end"/>
      </w:r>
      <w:r>
        <w:t xml:space="preserve">. </w:t>
      </w:r>
    </w:p>
    <w:p w:rsidR="003F3D52" w:rsidRDefault="003F3D52" w:rsidP="003F3D52">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fldChar w:fldCharType="begin" w:fldLock="1"/>
      </w:r>
      <w:r w:rsidR="008F152C">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Ryabuchin, 1990; Koz\u2019minykh, 1995; H\u00e1va &lt;i&gt;et al.&lt;/i&gt;, 1999; Cho &amp; Kwon, 1999; R\u016f\u017ei\u010dka &lt;i&gt;et al.&lt;/i&gt;, 2000; Sikes &amp; Peck, 2000; Sikes &lt;i&gt;et al.&lt;/i&gt;, 2006; Khachikov, 2011; Ruzicka &amp; Schneider, 2011; Oliva, 2012; Sikes &amp; Mousseau, 2013)" }, "properties" : { "noteIndex" : 0 }, "schema" : "https://github.com/citation-style-language/schema/raw/master/csl-citation.json" }</w:instrText>
      </w:r>
      <w:r>
        <w:fldChar w:fldCharType="separate"/>
      </w:r>
      <w:r w:rsidRPr="002E59EB">
        <w:rPr>
          <w:noProof/>
        </w:rPr>
        <w:t xml:space="preserve">(Ryabuchin, 1990; Koz’minykh, 1995; Háva </w:t>
      </w:r>
      <w:r w:rsidRPr="002E59EB">
        <w:rPr>
          <w:i/>
          <w:noProof/>
        </w:rPr>
        <w:t>et al.</w:t>
      </w:r>
      <w:r w:rsidRPr="002E59EB">
        <w:rPr>
          <w:noProof/>
        </w:rPr>
        <w:t xml:space="preserve">, 1999; Cho &amp; Kwon, 1999; Růžička </w:t>
      </w:r>
      <w:r w:rsidRPr="002E59EB">
        <w:rPr>
          <w:i/>
          <w:noProof/>
        </w:rPr>
        <w:t>et al.</w:t>
      </w:r>
      <w:r w:rsidRPr="002E59EB">
        <w:rPr>
          <w:noProof/>
        </w:rPr>
        <w:t xml:space="preserve">, 2000; Sikes &amp; Peck, 2000; Sikes </w:t>
      </w:r>
      <w:r w:rsidRPr="002E59EB">
        <w:rPr>
          <w:i/>
          <w:noProof/>
        </w:rPr>
        <w:t>et al.</w:t>
      </w:r>
      <w:r w:rsidRPr="002E59EB">
        <w:rPr>
          <w:noProof/>
        </w:rPr>
        <w:t>, 2006; Khachikov, 2011; Ruzicka &amp; Schneider, 2011; Oliva, 2012; Sikes &amp; Mousseau, 2013)</w:t>
      </w:r>
      <w:r>
        <w:fldChar w:fldCharType="end"/>
      </w:r>
      <w:r>
        <w:t>.</w:t>
      </w:r>
    </w:p>
    <w:p w:rsidR="003F3D52" w:rsidRDefault="003F3D52" w:rsidP="003F3D52">
      <w:pPr>
        <w:ind w:firstLine="0"/>
      </w:pPr>
    </w:p>
    <w:p w:rsidR="003F3D52" w:rsidRPr="00A073C7" w:rsidRDefault="003F3D52" w:rsidP="003F3D52">
      <w:pPr>
        <w:ind w:firstLine="0"/>
        <w:rPr>
          <w:b/>
        </w:rPr>
      </w:pPr>
      <w:r w:rsidRPr="00A073C7">
        <w:rPr>
          <w:b/>
        </w:rPr>
        <w:t>Geographical distribution</w:t>
      </w:r>
    </w:p>
    <w:p w:rsidR="003F3D52" w:rsidRDefault="003F3D52" w:rsidP="003F3D52">
      <w:pPr>
        <w:ind w:firstLine="0"/>
      </w:pPr>
      <w:r>
        <w:t xml:space="preserve">Distribution of all organisms is outcome of their ecological and evolutional history. The oldest records were found in China and they were at least 165 million years old, therefore the whole group probably occurred first on Laurasia continent in Jurassic period. The appearance of these fossil specimens is very similar to present-day sexton beetles (Nicrophorinae) and they </w:t>
      </w:r>
      <w:r>
        <w:lastRenderedPageBreak/>
        <w:t xml:space="preserve">possessed some highly specialized features of their modern cousins as three segmented antennal club covered with sensilla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Sikes, 2008; McHugh &amp; Liebherr, 2009; Cai &lt;i&gt;et al.&lt;/i&gt;, 2014)" }, "properties" : { "noteIndex" : 0 }, "schema" : "https://github.com/citation-style-language/schema/raw/master/csl-citation.json" }</w:instrText>
      </w:r>
      <w:r>
        <w:fldChar w:fldCharType="separate"/>
      </w:r>
      <w:r w:rsidRPr="002E59EB">
        <w:rPr>
          <w:noProof/>
        </w:rPr>
        <w:t xml:space="preserve">(Sikes, 2008; McHugh &amp; Liebherr, 2009; Cai </w:t>
      </w:r>
      <w:r w:rsidRPr="002E59EB">
        <w:rPr>
          <w:i/>
          <w:noProof/>
        </w:rPr>
        <w:t>et al.</w:t>
      </w:r>
      <w:r w:rsidRPr="002E59EB">
        <w:rPr>
          <w:noProof/>
        </w:rPr>
        <w:t>, 2014)</w:t>
      </w:r>
      <w:r>
        <w:fldChar w:fldCharType="end"/>
      </w:r>
      <w:r>
        <w:t xml:space="preserve">. </w:t>
      </w:r>
    </w:p>
    <w:p w:rsidR="003F3D52" w:rsidRDefault="003F3D52" w:rsidP="003F3D52">
      <w:pPr>
        <w:ind w:firstLine="0"/>
      </w:pPr>
      <w:r>
        <w:t xml:space="preserve">Current distribution of Nicrophorinae is almost exclusively limited to Holarctic region, but some species inhabit mountain regions of Indo-Malaysia islands and South America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Sikes, 2008; Sikes &amp; Mousseau, 2013)" }, "properties" : { "noteIndex" : 0 }, "schema" : "https://github.com/citation-style-language/schema/raw/master/csl-citation.json" }</w:instrText>
      </w:r>
      <w:r>
        <w:fldChar w:fldCharType="separate"/>
      </w:r>
      <w:r w:rsidRPr="002E59EB">
        <w:rPr>
          <w:noProof/>
        </w:rPr>
        <w:t>(Sikes, 2008; Sikes &amp; Mousseau, 2013)</w:t>
      </w:r>
      <w:r>
        <w:fldChar w:fldCharType="end"/>
      </w:r>
      <w:r>
        <w:t xml:space="preserve">. This pattern could be explained by competition exclusion of Nicrophorinae in warmer regions by ants and other, more aggressive carrion feeders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3F3D52" w:rsidRDefault="003F3D52" w:rsidP="003F3D52">
      <w:pPr>
        <w:ind w:firstLine="0"/>
      </w:pPr>
      <w:r>
        <w:t xml:space="preserve">The current distribution of Silphinae compared to Nicrophorinae is covering much bigger area. They inhabit Australia and New Guiney that Nicrophorinae never reached </w:t>
      </w:r>
      <w:r>
        <w:fldChar w:fldCharType="begin" w:fldLock="1"/>
      </w:r>
      <w:r w:rsidR="008F152C">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Peck, 2001)" }, "properties" : { "noteIndex" : 0 }, "schema" : "https://github.com/citation-style-language/schema/raw/master/csl-citation.json" }</w:instrText>
      </w:r>
      <w:r>
        <w:fldChar w:fldCharType="separate"/>
      </w:r>
      <w:r w:rsidRPr="002E59EB">
        <w:rPr>
          <w:noProof/>
        </w:rPr>
        <w:t>(Peck, 2001)</w:t>
      </w:r>
      <w:r>
        <w:fldChar w:fldCharType="end"/>
      </w:r>
      <w:r>
        <w:t xml:space="preserve">. This geographical disparity could be linked with higher taxonomic diversity and longer evolution history of the Silphinae. Other advantage of Silphinae is that they use bigger carcasses for breading, where the size of carcass allows coexistence of multiple necrophagous species. Almost all Nicrophorinae use small carcasses, but they have to usurp the whole body to themselves for successful breading, which is much harder to accomplish in competition of flies, ants and other large necrophagous beetles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3F3D52" w:rsidRDefault="003F3D52" w:rsidP="003F3D52">
      <w:pPr>
        <w:ind w:firstLine="0"/>
      </w:pPr>
      <w:r>
        <w:t xml:space="preserve">From the Czech Republic was reported presence of 24 species of Silphidae. Nine belongs to subfamily Nicrophorinae and the rest to Silphinae </w:t>
      </w:r>
      <w:r>
        <w:fldChar w:fldCharType="begin" w:fldLock="1"/>
      </w:r>
      <w:r w:rsidR="008F152C">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fldChar w:fldCharType="separate"/>
      </w:r>
      <w:r w:rsidRPr="002E59EB">
        <w:rPr>
          <w:noProof/>
        </w:rPr>
        <w:t>(Růžička, 1993; Háva &amp; Růžička, 1997)</w:t>
      </w:r>
      <w:r>
        <w:fldChar w:fldCharType="end"/>
      </w:r>
      <w:r>
        <w:t>. Nine of these species are on the Czech Red List. One species is regionally extinct (Thanatophilus dispar (Herbst, 1793)), one species is endangered (</w:t>
      </w:r>
      <w:r w:rsidRPr="00410453">
        <w:rPr>
          <w:i/>
        </w:rPr>
        <w:t>Aclypea souverbii</w:t>
      </w:r>
      <w:r>
        <w:t xml:space="preserve"> (Fairmaire, 1848)), five is vulnerable (</w:t>
      </w:r>
      <w:r w:rsidRPr="00410453">
        <w:rPr>
          <w:i/>
        </w:rPr>
        <w:t>Ablattaria</w:t>
      </w:r>
      <w:r>
        <w:t xml:space="preserve"> </w:t>
      </w:r>
      <w:r w:rsidRPr="00410453">
        <w:rPr>
          <w:i/>
        </w:rPr>
        <w:t>laevigata</w:t>
      </w:r>
      <w:r>
        <w:t xml:space="preserve"> (Fabricius, 1775), </w:t>
      </w:r>
      <w:r w:rsidRPr="00410453">
        <w:rPr>
          <w:i/>
        </w:rPr>
        <w:t>Aclypea</w:t>
      </w:r>
      <w:r>
        <w:t xml:space="preserve"> </w:t>
      </w:r>
      <w:r w:rsidRPr="00410453">
        <w:rPr>
          <w:i/>
        </w:rPr>
        <w:t>undata</w:t>
      </w:r>
      <w:r>
        <w:t xml:space="preserve"> (O.F. Müller, 1776), </w:t>
      </w:r>
      <w:r w:rsidRPr="00410453">
        <w:rPr>
          <w:i/>
        </w:rPr>
        <w:t>Nicrophorus</w:t>
      </w:r>
      <w:r>
        <w:t xml:space="preserve"> </w:t>
      </w:r>
      <w:r w:rsidRPr="00410453">
        <w:rPr>
          <w:i/>
        </w:rPr>
        <w:t>antennatus</w:t>
      </w:r>
      <w:r>
        <w:t xml:space="preserve"> (Reitter, 1884), </w:t>
      </w:r>
      <w:r w:rsidRPr="00410453">
        <w:rPr>
          <w:i/>
        </w:rPr>
        <w:t>Nicrophorus</w:t>
      </w:r>
      <w:r>
        <w:t xml:space="preserve"> </w:t>
      </w:r>
      <w:r w:rsidRPr="00410453">
        <w:rPr>
          <w:i/>
        </w:rPr>
        <w:t>germanicus</w:t>
      </w:r>
      <w:r>
        <w:t xml:space="preserve"> (Linnaeus, 1758) and </w:t>
      </w:r>
      <w:r w:rsidRPr="00410453">
        <w:rPr>
          <w:i/>
        </w:rPr>
        <w:t>Nicrophorus</w:t>
      </w:r>
      <w:r>
        <w:t xml:space="preserve"> </w:t>
      </w:r>
      <w:r w:rsidRPr="00410453">
        <w:rPr>
          <w:i/>
        </w:rPr>
        <w:t>vestigator</w:t>
      </w:r>
      <w:r>
        <w:t xml:space="preserve"> Herschel, 1807) and two species are near threatened (</w:t>
      </w:r>
      <w:r w:rsidRPr="00410453">
        <w:rPr>
          <w:i/>
        </w:rPr>
        <w:t>Nicrophorus</w:t>
      </w:r>
      <w:r>
        <w:t xml:space="preserve"> </w:t>
      </w:r>
      <w:r w:rsidRPr="00410453">
        <w:rPr>
          <w:i/>
        </w:rPr>
        <w:t>sepultor</w:t>
      </w:r>
      <w:r>
        <w:t xml:space="preserve"> Charpentier, 1825 and </w:t>
      </w:r>
      <w:r w:rsidRPr="00410453">
        <w:rPr>
          <w:i/>
        </w:rPr>
        <w:t>Silpha</w:t>
      </w:r>
      <w:r>
        <w:t xml:space="preserve"> </w:t>
      </w:r>
      <w:r w:rsidRPr="00410453">
        <w:rPr>
          <w:i/>
        </w:rPr>
        <w:t>tyrolensis</w:t>
      </w:r>
      <w:r>
        <w:t xml:space="preserve"> Laicharting, 1781) </w:t>
      </w:r>
      <w:r>
        <w:fldChar w:fldCharType="begin" w:fldLock="1"/>
      </w:r>
      <w:r w:rsidR="008F152C">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fldChar w:fldCharType="separate"/>
      </w:r>
      <w:r w:rsidRPr="002E59EB">
        <w:rPr>
          <w:noProof/>
        </w:rPr>
        <w:t>(Růžička, 2005)</w:t>
      </w:r>
      <w:r>
        <w:fldChar w:fldCharType="end"/>
      </w:r>
      <w:r>
        <w:t>.</w:t>
      </w:r>
    </w:p>
    <w:p w:rsidR="003F3D52" w:rsidRDefault="003F3D52" w:rsidP="003F3D52">
      <w:pPr>
        <w:ind w:firstLine="0"/>
      </w:pPr>
    </w:p>
    <w:p w:rsidR="003F3D52" w:rsidRPr="00127838" w:rsidRDefault="003F3D52" w:rsidP="003F3D52">
      <w:pPr>
        <w:ind w:firstLine="0"/>
        <w:rPr>
          <w:b/>
        </w:rPr>
      </w:pPr>
      <w:r w:rsidRPr="00127838">
        <w:rPr>
          <w:b/>
        </w:rPr>
        <w:t>Ecology</w:t>
      </w:r>
    </w:p>
    <w:p w:rsidR="003F3D52" w:rsidRDefault="003F3D52" w:rsidP="003F3D52">
      <w:pPr>
        <w:ind w:firstLine="0"/>
      </w:pPr>
      <w:r>
        <w:t xml:space="preserve">Differences between Silphinae and Nicrophorinae are not just in their appearance, but also in their ecology and behavior. Especially striking feature is bi-parental care of Nicrophorinae. This phenomenon attracted a lot of attention of scientific community and is well documented (see </w:t>
      </w:r>
      <w:r>
        <w:fldChar w:fldCharType="begin" w:fldLock="1"/>
      </w:r>
      <w:r w:rsidR="008F152C">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nne-Katrin", "non-dropping-particle" : "", "parse-names" : false, "suffix" : "" }, { "dropping-particle" : "", "family" : "Sakaluk", "given" : "S. K.", "non-dropping-particle" : "", "parse-names" : false, "suffix" : "" } ], "container-title" : "Behavioral Ecology", "id" : "ITEM-5", "issue" : "5", "issued" : { "date-parts" : [ [ "2012"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00fcller", "given" : "Josef 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00fcller, 1992, 2011; Trumbo &amp; Fiore, 1994; Trumbo &amp; Fernandez, 1995; Steiger &lt;i&gt;et al.&lt;/i&gt;, 2012; Engel &lt;i&gt;et al.&lt;/i&gt;, 2014)", "plainTextFormattedCitation" : "(Pukowski, 1933; \u0160picarov\u00e1, 1982; M\u00fcller et al., 1990; Eggert &amp; M\u00fcller, 1992, 2011; Trumbo &amp; Fiore, 1994; Trumbo &amp; Fernandez, 1995; Steiger et al., 2012; Engel et al., 2014)", "previouslyFormattedCitation" : "(Pukowski, 1933; \u0160picarov\u00e1, 1982; M\u00fcller &lt;i&gt;et al.&lt;/i&gt;, 1990; Eggert &amp; M\ufffdller, 1992; Trumbo &amp; Fiore, 1994; Trumbo &amp; Fernandez, 1995; Eggert &amp; M\u00fcller, 2011; Steiger &lt;i&gt;et al.&lt;/i&gt;, 2012; Engel &lt;i&gt;et al.&lt;/i&gt;, 2014)" }, "properties" : { "noteIndex" : 0 }, "schema" : "https://github.com/citation-style-language/schema/raw/master/csl-citation.json" }</w:instrText>
      </w:r>
      <w:r>
        <w:fldChar w:fldCharType="separate"/>
      </w:r>
      <w:r w:rsidR="008F152C" w:rsidRPr="008F152C">
        <w:rPr>
          <w:noProof/>
        </w:rPr>
        <w:t xml:space="preserve">(Pukowski, 1933; Špicarová, 1982; Müller </w:t>
      </w:r>
      <w:r w:rsidR="008F152C" w:rsidRPr="008F152C">
        <w:rPr>
          <w:i/>
          <w:noProof/>
        </w:rPr>
        <w:t>et al.</w:t>
      </w:r>
      <w:r w:rsidR="008F152C" w:rsidRPr="008F152C">
        <w:rPr>
          <w:noProof/>
        </w:rPr>
        <w:t xml:space="preserve">, 1990; Eggert &amp; Müller, 1992, 2011; Trumbo &amp; </w:t>
      </w:r>
      <w:r w:rsidR="008F152C" w:rsidRPr="008F152C">
        <w:rPr>
          <w:noProof/>
        </w:rPr>
        <w:lastRenderedPageBreak/>
        <w:t xml:space="preserve">Fiore, 1994; Trumbo &amp; Fernandez, 1995; Steiger </w:t>
      </w:r>
      <w:r w:rsidR="008F152C" w:rsidRPr="008F152C">
        <w:rPr>
          <w:i/>
          <w:noProof/>
        </w:rPr>
        <w:t>et al.</w:t>
      </w:r>
      <w:r w:rsidR="008F152C" w:rsidRPr="008F152C">
        <w:rPr>
          <w:noProof/>
        </w:rPr>
        <w:t xml:space="preserve">, 2012; Engel </w:t>
      </w:r>
      <w:r w:rsidR="008F152C" w:rsidRPr="008F152C">
        <w:rPr>
          <w:i/>
          <w:noProof/>
        </w:rPr>
        <w:t>et al.</w:t>
      </w:r>
      <w:r w:rsidR="008F152C" w:rsidRPr="008F152C">
        <w:rPr>
          <w:noProof/>
        </w:rPr>
        <w:t>, 2014)</w:t>
      </w:r>
      <w:r>
        <w:fldChar w:fldCharType="end"/>
      </w:r>
      <w:r>
        <w:t xml:space="preserve">. Adults usually search for fresh carrion in particular part of day, which is often species specific </w:t>
      </w:r>
      <w:r>
        <w:fldChar w:fldCharType="begin" w:fldLock="1"/>
      </w:r>
      <w:r w:rsidR="008F152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fldChar w:fldCharType="separate"/>
      </w:r>
      <w:r w:rsidRPr="002E59EB">
        <w:rPr>
          <w:noProof/>
        </w:rPr>
        <w:t>(Kočárek, 2002)</w:t>
      </w:r>
      <w:r>
        <w:fldChar w:fldCharType="end"/>
      </w:r>
      <w:r>
        <w:t xml:space="preserve">. If the male finds a carrion without any female on it, they can attracts the female with pheromones </w:t>
      </w:r>
      <w:r>
        <w:fldChar w:fldCharType="begin" w:fldLock="1"/>
      </w:r>
      <w:r w:rsidR="008F152C">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Eggert, 1992)" }, "properties" : { "noteIndex" : 0 }, "schema" : "https://github.com/citation-style-language/schema/raw/master/csl-citation.json" }</w:instrText>
      </w:r>
      <w:r>
        <w:fldChar w:fldCharType="separate"/>
      </w:r>
      <w:r w:rsidRPr="002E59EB">
        <w:rPr>
          <w:noProof/>
        </w:rPr>
        <w:t>(Eggert, 1992)</w:t>
      </w:r>
      <w:r>
        <w:fldChar w:fldCharType="end"/>
      </w:r>
      <w:r>
        <w:t xml:space="preserve">. The mating pairs are formed on the carrion and encounter of multiple individuals of the same sex lead to fights. These fights, tends to have some rules and males and females are fighting only individuals of the same sex as they are. The dominant couple will chase away weaker beetles and usurp and bury the carrion. This is sometimes accompanied by nest parasitism when loser females lay their own eggs around the carcass in hope that their larvae might sneak into the winner's nest and develop alongside of their brood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3F3D52" w:rsidRDefault="003F3D52" w:rsidP="003F3D52">
      <w:pPr>
        <w:ind w:firstLine="0"/>
      </w:pPr>
      <w:r>
        <w:t xml:space="preserve">Majority of Silphidae has functional wings. Ability to fly seems to be crucial for food searching for necrophagous beetles, because as I already mentioned, carrions is very ephemeral food source. This is reflecting reactive nature of necrophagy compared to proactive approach of predators in obtaining the food and according to some authors it can cause a loss of the flight ability of the former group as evolutionary unnecessary trait </w:t>
      </w:r>
      <w:r>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 2013)</w:t>
      </w:r>
      <w:r>
        <w:fldChar w:fldCharType="end"/>
      </w:r>
      <w:r>
        <w:t xml:space="preserve">. </w:t>
      </w:r>
    </w:p>
    <w:p w:rsidR="003F3D52" w:rsidRDefault="003F3D52" w:rsidP="003F3D52">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fldChar w:fldCharType="begin" w:fldLock="1"/>
      </w:r>
      <w:r w:rsidR="008F152C">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fldChar w:fldCharType="separate"/>
      </w:r>
      <w:r w:rsidRPr="002E59EB">
        <w:rPr>
          <w:noProof/>
        </w:rPr>
        <w:t>(Petruška, 1964)</w:t>
      </w:r>
      <w:r>
        <w:fldChar w:fldCharType="end"/>
      </w:r>
      <w:r>
        <w:t>. Even bigger sexton beetle (</w:t>
      </w:r>
      <w:r w:rsidRPr="00A66A2E">
        <w:rPr>
          <w:i/>
        </w:rPr>
        <w:t>Nicrophorus</w:t>
      </w:r>
      <w:r>
        <w:t xml:space="preserve"> </w:t>
      </w:r>
      <w:r w:rsidRPr="00A66A2E">
        <w:rPr>
          <w:i/>
        </w:rPr>
        <w:t>americanus</w:t>
      </w:r>
      <w:r>
        <w:t xml:space="preserve"> (Olivier, 1790)) was recorded as far as 7.41 kilometers from the place of origin after one night</w:t>
      </w:r>
      <w:r>
        <w:rPr>
          <w:b/>
        </w:rPr>
        <w:t xml:space="preserve">, </w:t>
      </w:r>
      <w:r w:rsidRPr="0045075E">
        <w:t>but this record was an outlier and 90% of observed beetles did not move further than 1.6 kilometers over the same period of time</w:t>
      </w:r>
      <w:r>
        <w:rPr>
          <w:b/>
        </w:rPr>
        <w:t xml:space="preserve"> </w:t>
      </w:r>
      <w:r>
        <w:rPr>
          <w:b/>
        </w:rPr>
        <w:fldChar w:fldCharType="begin" w:fldLock="1"/>
      </w:r>
      <w:r w:rsidR="008F152C">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Pr>
          <w:b/>
        </w:rPr>
        <w:fldChar w:fldCharType="separate"/>
      </w:r>
      <w:r w:rsidRPr="002E59EB">
        <w:rPr>
          <w:noProof/>
        </w:rPr>
        <w:t xml:space="preserve">(Jurzenski </w:t>
      </w:r>
      <w:r w:rsidRPr="002E59EB">
        <w:rPr>
          <w:i/>
          <w:noProof/>
        </w:rPr>
        <w:t>et al.</w:t>
      </w:r>
      <w:r w:rsidRPr="002E59EB">
        <w:rPr>
          <w:noProof/>
        </w:rPr>
        <w:t>, 2011)</w:t>
      </w:r>
      <w:r>
        <w:rPr>
          <w:b/>
        </w:rPr>
        <w:fldChar w:fldCharType="end"/>
      </w:r>
      <w:r>
        <w:t xml:space="preserve">. Smaller necrophagous species are less mobile and </w:t>
      </w:r>
      <w:r w:rsidRPr="00C92BE3">
        <w:rPr>
          <w:i/>
        </w:rPr>
        <w:t>Thanatophilus</w:t>
      </w:r>
      <w:r>
        <w:t xml:space="preserve"> </w:t>
      </w:r>
      <w:r w:rsidRPr="00C92BE3">
        <w:rPr>
          <w:i/>
        </w:rPr>
        <w:t>sinuatus</w:t>
      </w:r>
      <w:r>
        <w:t xml:space="preserve"> Fabricius, 1775 and </w:t>
      </w:r>
      <w:r w:rsidRPr="00C92BE3">
        <w:rPr>
          <w:i/>
        </w:rPr>
        <w:t>T. rugosus</w:t>
      </w:r>
      <w:r>
        <w:t xml:space="preserve"> Linnaeus, 1758 distance recorded as they dispersion over period of 24 hours was 395 and 375 m, respectively </w:t>
      </w:r>
      <w:r>
        <w:fldChar w:fldCharType="begin" w:fldLock="1"/>
      </w:r>
      <w:r w:rsidR="008F152C">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fldChar w:fldCharType="separate"/>
      </w:r>
      <w:r w:rsidRPr="002E59EB">
        <w:rPr>
          <w:noProof/>
        </w:rPr>
        <w:t>(Petruška, 1964)</w:t>
      </w:r>
      <w:r>
        <w:fldChar w:fldCharType="end"/>
      </w:r>
      <w:r>
        <w:t xml:space="preserve">. </w:t>
      </w:r>
    </w:p>
    <w:p w:rsidR="003F3D52" w:rsidRDefault="003F3D52" w:rsidP="003F3D52">
      <w:pPr>
        <w:ind w:firstLine="0"/>
      </w:pPr>
      <w:r>
        <w:t xml:space="preserve">It was found that flight height is probably also positively correlated with body size, and bigger species fly higher than smaller ones </w:t>
      </w:r>
      <w:r>
        <w:fldChar w:fldCharType="begin" w:fldLock="1"/>
      </w:r>
      <w:r w:rsidR="008F152C">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Ohkawara &lt;i&gt;et al.&lt;/i&gt;, 1998)" }, "properties" : { "noteIndex" : 0 }, "schema" : "https://github.com/citation-style-language/schema/raw/master/csl-citation.json" }</w:instrText>
      </w:r>
      <w:r>
        <w:fldChar w:fldCharType="separate"/>
      </w:r>
      <w:r w:rsidRPr="002E59EB">
        <w:rPr>
          <w:noProof/>
        </w:rPr>
        <w:t xml:space="preserve">(Ohkawara </w:t>
      </w:r>
      <w:r w:rsidRPr="002E59EB">
        <w:rPr>
          <w:i/>
          <w:noProof/>
        </w:rPr>
        <w:t>et al.</w:t>
      </w:r>
      <w:r w:rsidRPr="002E59EB">
        <w:rPr>
          <w:noProof/>
        </w:rPr>
        <w:t>, 1998)</w:t>
      </w:r>
      <w:r>
        <w:fldChar w:fldCharType="end"/>
      </w:r>
      <w:r>
        <w:t xml:space="preserve">. </w:t>
      </w:r>
    </w:p>
    <w:p w:rsidR="003F3D52" w:rsidRDefault="003F3D52" w:rsidP="003F3D52">
      <w:pPr>
        <w:ind w:firstLine="0"/>
      </w:pPr>
      <w:r>
        <w:lastRenderedPageBreak/>
        <w:t xml:space="preserve">Distribution of necrophagous species of silphids over landscape is not homogenous, but as it seems, some species are preferring different types of habitat, which was reported by number of studies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Nov\u00e1k, 1961, 1962; R\u016f\u017ei\u010dka, 1994; Ko\u010d\u00e1rek, 2003; Looney &lt;i&gt;et al.&lt;/i&gt;, 2004, 2009)" }, "properties" : { "noteIndex" : 0 }, "schema" : "https://github.com/citation-style-language/schema/raw/master/csl-citation.json" }</w:instrText>
      </w:r>
      <w:r>
        <w:fldChar w:fldCharType="separate"/>
      </w:r>
      <w:r w:rsidRPr="002E59EB">
        <w:rPr>
          <w:noProof/>
        </w:rPr>
        <w:t xml:space="preserve">(Novák, 1961, 1962; Růžička, 1994; Kočárek, 2003; Looney </w:t>
      </w:r>
      <w:r w:rsidRPr="002E59EB">
        <w:rPr>
          <w:i/>
          <w:noProof/>
        </w:rPr>
        <w:t>et al.</w:t>
      </w:r>
      <w:r w:rsidRPr="002E59EB">
        <w:rPr>
          <w:noProof/>
        </w:rPr>
        <w:t>, 2004, 2009)</w:t>
      </w:r>
      <w:r>
        <w:fldChar w:fldCharType="end"/>
      </w:r>
      <w:r>
        <w:t xml:space="preserve">. </w:t>
      </w:r>
    </w:p>
    <w:p w:rsidR="003F3D52" w:rsidRDefault="003F3D52" w:rsidP="003F3D52">
      <w:pPr>
        <w:ind w:firstLine="0"/>
      </w:pPr>
      <w:r>
        <w:t xml:space="preserve">Many European species seemed to be more abundant in open landscape like </w:t>
      </w:r>
      <w:r w:rsidRPr="00BD172F">
        <w:rPr>
          <w:i/>
        </w:rPr>
        <w:t>T</w:t>
      </w:r>
      <w:r>
        <w:rPr>
          <w:i/>
        </w:rPr>
        <w:t>hanatophilus</w:t>
      </w:r>
      <w:r w:rsidRPr="00BD172F">
        <w:rPr>
          <w:i/>
        </w:rPr>
        <w:t xml:space="preserve"> sinuatus, T. rugosus, N</w:t>
      </w:r>
      <w:r>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fldChar w:fldCharType="separate"/>
      </w:r>
      <w:r w:rsidRPr="002E59EB">
        <w:rPr>
          <w:noProof/>
        </w:rPr>
        <w:t>(Novák, 1962; Růžička, 1994; Kočárek, 2003)</w:t>
      </w:r>
      <w:r>
        <w:fldChar w:fldCharType="end"/>
      </w:r>
      <w:r>
        <w:t xml:space="preserve">, but many species like </w:t>
      </w:r>
      <w:r w:rsidRPr="00BD172F">
        <w:rPr>
          <w:i/>
        </w:rPr>
        <w:t>Oiceoptoma thoracicum</w:t>
      </w:r>
      <w:r>
        <w:t xml:space="preserve"> (Linnaeus,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Pr="002E59EB">
        <w:rPr>
          <w:noProof/>
        </w:rPr>
        <w:t>(Růžička, 1994)</w:t>
      </w:r>
      <w:r>
        <w:fldChar w:fldCharType="end"/>
      </w:r>
      <w:r>
        <w:t xml:space="preserve">. Similar pattern was observed between different soil types and some species were observed more often on one particular soil type </w:t>
      </w:r>
      <w:r>
        <w:fldChar w:fldCharType="begin" w:fldLock="1"/>
      </w:r>
      <w:r w:rsidR="008F152C">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fldChar w:fldCharType="separate"/>
      </w:r>
      <w:r w:rsidRPr="002E59EB">
        <w:rPr>
          <w:noProof/>
        </w:rPr>
        <w:t>(Pukowski, 1933; Paulian, 1946; Theodorides &amp; Heerdt, 1952; Novák, 1961, 1962)</w:t>
      </w:r>
      <w:r>
        <w:fldChar w:fldCharType="end"/>
      </w:r>
      <w:r>
        <w:t xml:space="preserve"> All these beetles are necrophagous and they are not especially picky about the food source so researchers are very interested in revealing the reason, why they prefer to occupy particular type of habitat or soil, because it could be useful for their protection and it would improve our general understanding of interactions in the nature. </w:t>
      </w:r>
    </w:p>
    <w:p w:rsidR="003F3D52" w:rsidRDefault="003F3D52" w:rsidP="003F3D52">
      <w:pPr>
        <w:ind w:firstLine="0"/>
      </w:pPr>
      <w:r>
        <w:t xml:space="preserve">What is the cause of this pattern is still not fully understood, but it was shown for some North American burying beetles, that deeper and loess soils are hosting more abundant communities of these  species, but some of them prefer the exact opposite, shallow and rocky soils </w:t>
      </w:r>
      <w:r>
        <w:fldChar w:fldCharType="begin" w:fldLock="1"/>
      </w:r>
      <w:r w:rsidR="008F152C">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fldChar w:fldCharType="separate"/>
      </w:r>
      <w:r w:rsidRPr="002E59EB">
        <w:rPr>
          <w:noProof/>
        </w:rPr>
        <w:t xml:space="preserve">(Muths, 1991; Bishop </w:t>
      </w:r>
      <w:r w:rsidRPr="002E59EB">
        <w:rPr>
          <w:i/>
          <w:noProof/>
        </w:rPr>
        <w:t>et al.</w:t>
      </w:r>
      <w:r w:rsidRPr="002E59EB">
        <w:rPr>
          <w:noProof/>
        </w:rPr>
        <w:t xml:space="preserve">, 2002; Looney </w:t>
      </w:r>
      <w:r w:rsidRPr="002E59EB">
        <w:rPr>
          <w:i/>
          <w:noProof/>
        </w:rPr>
        <w:t>et al.</w:t>
      </w:r>
      <w:r w:rsidRPr="002E59EB">
        <w:rPr>
          <w:noProof/>
        </w:rPr>
        <w:t>, 2009)</w:t>
      </w:r>
      <w:r>
        <w:fldChar w:fldCharType="end"/>
      </w:r>
      <w:r>
        <w:t xml:space="preserve">. The exactly same pattern was observed for some European burying beetles. For example </w:t>
      </w:r>
      <w:r w:rsidRPr="00057D8F">
        <w:rPr>
          <w:i/>
        </w:rPr>
        <w:t>N. antennatus</w:t>
      </w:r>
      <w:r>
        <w:t xml:space="preserve"> was observed more often on loessal soils, but </w:t>
      </w:r>
      <w:r w:rsidRPr="00057D8F">
        <w:rPr>
          <w:i/>
        </w:rPr>
        <w:t>N. vestigator</w:t>
      </w:r>
      <w:r>
        <w:t xml:space="preserve"> seems to prefer dry and sandy soils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fldChar w:fldCharType="separate"/>
      </w:r>
      <w:r w:rsidRPr="002E59EB">
        <w:rPr>
          <w:noProof/>
        </w:rPr>
        <w:t>(Novák, 1965)</w:t>
      </w:r>
      <w:r>
        <w:fldChar w:fldCharType="end"/>
      </w:r>
      <w:r>
        <w:t xml:space="preserve">. </w:t>
      </w:r>
      <w:r>
        <w:fldChar w:fldCharType="begin" w:fldLock="1"/>
      </w:r>
      <w:r w:rsidR="008F152C">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fldChar w:fldCharType="separate"/>
      </w:r>
      <w:r w:rsidRPr="002E59EB">
        <w:rPr>
          <w:noProof/>
        </w:rPr>
        <w:t xml:space="preserve">(Looney </w:t>
      </w:r>
      <w:r w:rsidRPr="002E59EB">
        <w:rPr>
          <w:i/>
          <w:noProof/>
        </w:rPr>
        <w:t>et al.</w:t>
      </w:r>
      <w:r w:rsidRPr="002E59EB">
        <w:rPr>
          <w:noProof/>
        </w:rPr>
        <w:t>, 2009)</w:t>
      </w:r>
      <w:r>
        <w:fldChar w:fldCharType="end"/>
      </w:r>
      <w:r>
        <w:t xml:space="preserve"> offered three possible explanations for this phenomenon. Beetles are either simply more abundant in areas with a particular soil type, or they preferentially colonize, or they are more competitive in such areas. </w:t>
      </w:r>
    </w:p>
    <w:p w:rsidR="003F3D52" w:rsidRDefault="003F3D52" w:rsidP="003F3D52">
      <w:pPr>
        <w:ind w:firstLine="0"/>
      </w:pPr>
    </w:p>
    <w:p w:rsidR="003F3D52" w:rsidRPr="00A073C7" w:rsidRDefault="003F3D52" w:rsidP="003F3D52">
      <w:pPr>
        <w:ind w:firstLine="0"/>
        <w:rPr>
          <w:b/>
        </w:rPr>
      </w:pPr>
      <w:r w:rsidRPr="00A073C7">
        <w:rPr>
          <w:b/>
        </w:rPr>
        <w:t>Temporal distribution</w:t>
      </w:r>
    </w:p>
    <w:p w:rsidR="003F3D52" w:rsidRDefault="003F3D52" w:rsidP="003F3D52">
      <w:pPr>
        <w:ind w:firstLine="0"/>
      </w:pPr>
      <w:r>
        <w:t xml:space="preserve">Temporal distribution of burying beetles of genus </w:t>
      </w:r>
      <w:r w:rsidRPr="00D775F2">
        <w:rPr>
          <w:i/>
        </w:rPr>
        <w:t>Nicrophorus</w:t>
      </w:r>
      <w:r>
        <w:t xml:space="preserve"> is governed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lastRenderedPageBreak/>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 xml:space="preserve">)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fldChar w:fldCharType="separate"/>
      </w:r>
      <w:r w:rsidRPr="002E59EB">
        <w:rPr>
          <w:noProof/>
        </w:rPr>
        <w:t>(Novák, 1962; Šustek, 1981; Růžička, 1994)</w:t>
      </w:r>
      <w:r>
        <w:fldChar w:fldCharType="end"/>
      </w:r>
      <w:r>
        <w:t xml:space="preserve">. It is obvious that overwintering as adult give them opportunity to emerge early in the spring and species overwintering as larvae are emerging during late in spring or in summer, depending on the latitude and altitude </w:t>
      </w:r>
      <w:r>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Pr="002E59EB">
        <w:rPr>
          <w:noProof/>
        </w:rPr>
        <w:t>(Růžička, 1994)</w:t>
      </w:r>
      <w:r>
        <w:fldChar w:fldCharType="end"/>
      </w:r>
      <w:r>
        <w:t xml:space="preserve">. </w:t>
      </w:r>
    </w:p>
    <w:p w:rsidR="003F3D52" w:rsidRDefault="003F3D52" w:rsidP="003F3D52">
      <w:pPr>
        <w:ind w:firstLine="0"/>
      </w:pPr>
      <w:r>
        <w:t xml:space="preserve">In general, there is difference in number of generations per year between bigger and smaller species. </w:t>
      </w:r>
      <w:r w:rsidRPr="00D775F2">
        <w:rPr>
          <w:i/>
        </w:rPr>
        <w:t>Nicrophorus germanicus</w:t>
      </w:r>
      <w:r>
        <w:t xml:space="preserve"> (body length around 4 cm) has usually one generation per year in the Czech Republic. In comparison, </w:t>
      </w:r>
      <w:r w:rsidRPr="00D775F2">
        <w:rPr>
          <w:i/>
        </w:rPr>
        <w:t>N. vespillo</w:t>
      </w:r>
      <w:r>
        <w:t xml:space="preserve"> (body length around 3 cm), which is sharing the same habitat with the previous, has two generations per year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fldChar w:fldCharType="separate"/>
      </w:r>
      <w:r w:rsidRPr="002E59EB">
        <w:rPr>
          <w:noProof/>
        </w:rPr>
        <w:t>(Novák, 1961)</w:t>
      </w:r>
      <w:r>
        <w:fldChar w:fldCharType="end"/>
      </w:r>
      <w:r>
        <w:t xml:space="preserve">. Even smaller silphids like </w:t>
      </w:r>
      <w:r w:rsidRPr="00D775F2">
        <w:rPr>
          <w:i/>
        </w:rPr>
        <w:t>T. sinuatus</w:t>
      </w:r>
      <w:r>
        <w:t xml:space="preserve"> and </w:t>
      </w:r>
      <w:r w:rsidRPr="00D775F2">
        <w:rPr>
          <w:i/>
        </w:rPr>
        <w:t>T. rugosus</w:t>
      </w:r>
      <w:r>
        <w:t xml:space="preserve"> (body size about 0.5 cm) are able to have even three generations per year </w:t>
      </w:r>
      <w:r>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fldChar w:fldCharType="separate"/>
      </w:r>
      <w:r w:rsidRPr="002E59EB">
        <w:rPr>
          <w:noProof/>
        </w:rPr>
        <w:t>(Novák, 1966)</w:t>
      </w:r>
      <w:r>
        <w:fldChar w:fldCharType="end"/>
      </w:r>
      <w:r>
        <w:t xml:space="preserve">. </w:t>
      </w:r>
    </w:p>
    <w:p w:rsidR="003F3D52" w:rsidRDefault="003F3D52" w:rsidP="003F3D52">
      <w:pPr>
        <w:ind w:firstLine="0"/>
      </w:pPr>
    </w:p>
    <w:p w:rsidR="003F3D52" w:rsidRPr="00A073C7" w:rsidRDefault="003F3D52" w:rsidP="003F3D52">
      <w:pPr>
        <w:ind w:firstLine="0"/>
        <w:rPr>
          <w:b/>
        </w:rPr>
      </w:pPr>
      <w:r w:rsidRPr="00A073C7">
        <w:rPr>
          <w:b/>
        </w:rPr>
        <w:t>Circadian activity</w:t>
      </w:r>
    </w:p>
    <w:p w:rsidR="003F3D52" w:rsidRDefault="003F3D52" w:rsidP="003F3D52">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fldChar w:fldCharType="begin" w:fldLock="1"/>
      </w:r>
      <w:r w:rsidR="008F152C">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Sanders &lt;i&gt;et al.&lt;/i&gt;, 2002)" }, "properties" : { "noteIndex" : 0 }, "schema" : "https://github.com/citation-style-language/schema/raw/master/csl-citation.json" }</w:instrText>
      </w:r>
      <w:r>
        <w:fldChar w:fldCharType="separate"/>
      </w:r>
      <w:r w:rsidRPr="002E59EB">
        <w:rPr>
          <w:noProof/>
        </w:rPr>
        <w:t xml:space="preserve">(Sanders </w:t>
      </w:r>
      <w:r w:rsidRPr="002E59EB">
        <w:rPr>
          <w:i/>
          <w:noProof/>
        </w:rPr>
        <w:t>et al.</w:t>
      </w:r>
      <w:r w:rsidRPr="002E59EB">
        <w:rPr>
          <w:noProof/>
        </w:rPr>
        <w:t>, 2002)</w:t>
      </w:r>
      <w:r>
        <w:fldChar w:fldCharType="end"/>
      </w:r>
      <w:r>
        <w:t xml:space="preserve">. It was found that predominant type of activity (nocturnal, diurnal) differs between ecological groups. Diurnal activity is common for predators and herbivores, probably because they are using sight for food searching, but saprophagous and necrophagous beetles use chemo-receptors to do so therefore they prefer low light conditions (crepuscular and nocturnal activity) </w:t>
      </w:r>
      <w:r>
        <w:fldChar w:fldCharType="begin" w:fldLock="1"/>
      </w:r>
      <w:r w:rsidR="008F152C">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ewis &amp; Taylor, 1965)" }, "properties" : { "noteIndex" : 0 }, "schema" : "https://github.com/citation-style-language/schema/raw/master/csl-citation.json" }</w:instrText>
      </w:r>
      <w:r>
        <w:fldChar w:fldCharType="separate"/>
      </w:r>
      <w:r w:rsidRPr="002E59EB">
        <w:rPr>
          <w:noProof/>
        </w:rPr>
        <w:t>(Lewis &amp; Taylor, 1965)</w:t>
      </w:r>
      <w:r>
        <w:fldChar w:fldCharType="end"/>
      </w:r>
      <w:r>
        <w:t>.</w:t>
      </w:r>
    </w:p>
    <w:p w:rsidR="003F3D52" w:rsidRDefault="003F3D52" w:rsidP="003F3D52">
      <w:pPr>
        <w:ind w:firstLine="0"/>
      </w:pPr>
      <w:r>
        <w:fldChar w:fldCharType="begin" w:fldLock="1"/>
      </w:r>
      <w:r w:rsidR="008F152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Pr="002E59EB">
        <w:rPr>
          <w:noProof/>
        </w:rPr>
        <w:t>(Špicarová, 1974)</w:t>
      </w:r>
      <w:r>
        <w:fldChar w:fldCharType="end"/>
      </w:r>
      <w:r>
        <w:t xml:space="preserve"> shown in the laboratory conditions that young adults of </w:t>
      </w:r>
      <w:r w:rsidRPr="008141DC">
        <w:rPr>
          <w:i/>
        </w:rPr>
        <w:t>N. germanicus</w:t>
      </w:r>
      <w:r>
        <w:t xml:space="preserve"> are leaving soil predominantly right after sundown. This was in contrast to her laboratory observations of </w:t>
      </w:r>
      <w:r w:rsidRPr="008141DC">
        <w:rPr>
          <w:i/>
        </w:rPr>
        <w:t>N. vespillo</w:t>
      </w:r>
      <w:r>
        <w:t xml:space="preserve"> </w:t>
      </w:r>
      <w:r>
        <w:fldChar w:fldCharType="begin" w:fldLock="1"/>
      </w:r>
      <w:r w:rsidR="008F152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Pr="002E59EB">
        <w:rPr>
          <w:noProof/>
        </w:rPr>
        <w:t>(Špicarová, 1972)</w:t>
      </w:r>
      <w:r>
        <w:fldChar w:fldCharType="end"/>
      </w:r>
      <w:r>
        <w:t xml:space="preserve">, which left the soil predominantly right after noon. Field observations did not support asserted theory of diurnal activity of </w:t>
      </w:r>
      <w:r w:rsidRPr="000E7D5E">
        <w:rPr>
          <w:i/>
        </w:rPr>
        <w:t>N. vespillo</w:t>
      </w:r>
      <w:r>
        <w:t xml:space="preserve"> </w:t>
      </w:r>
      <w:r>
        <w:fldChar w:fldCharType="begin" w:fldLock="1"/>
      </w:r>
      <w:r w:rsidR="008F15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Pr="002E59EB">
        <w:rPr>
          <w:noProof/>
        </w:rPr>
        <w:t>(Kočárek, 2001)</w:t>
      </w:r>
      <w:r>
        <w:fldChar w:fldCharType="end"/>
      </w:r>
      <w:r>
        <w:t xml:space="preserve">, but they found that </w:t>
      </w:r>
      <w:r w:rsidRPr="000E7D5E">
        <w:rPr>
          <w:i/>
        </w:rPr>
        <w:t>T. sinuatus, T. rugosus</w:t>
      </w:r>
      <w:r>
        <w:t xml:space="preserve"> and </w:t>
      </w:r>
      <w:r w:rsidRPr="000E7D5E">
        <w:rPr>
          <w:i/>
        </w:rPr>
        <w:t>O. thoracicum</w:t>
      </w:r>
      <w:r>
        <w:t xml:space="preserve"> are almost exclusively diurnal. Repeated experiment confirmed that these species have diurnal activity in Central Europe </w:t>
      </w:r>
      <w:r>
        <w:fldChar w:fldCharType="begin" w:fldLock="1"/>
      </w:r>
      <w:r w:rsidR="008F152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fldChar w:fldCharType="separate"/>
      </w:r>
      <w:r w:rsidRPr="002E59EB">
        <w:rPr>
          <w:noProof/>
        </w:rPr>
        <w:t>(Kočárek, 2002)</w:t>
      </w:r>
      <w:r>
        <w:fldChar w:fldCharType="end"/>
      </w:r>
      <w:r>
        <w:t xml:space="preserve">. </w:t>
      </w:r>
    </w:p>
    <w:p w:rsidR="003F3D52" w:rsidRDefault="003F3D52" w:rsidP="003F3D52">
      <w:pPr>
        <w:ind w:firstLine="0"/>
      </w:pPr>
    </w:p>
    <w:p w:rsidR="003F3D52" w:rsidRPr="00A073C7" w:rsidRDefault="003F3D52" w:rsidP="003F3D52">
      <w:pPr>
        <w:ind w:firstLine="0"/>
        <w:rPr>
          <w:b/>
        </w:rPr>
      </w:pPr>
      <w:r w:rsidRPr="00A073C7">
        <w:rPr>
          <w:b/>
        </w:rPr>
        <w:lastRenderedPageBreak/>
        <w:t>Intraspecific and interspecific competition</w:t>
      </w:r>
    </w:p>
    <w:p w:rsidR="003F3D52" w:rsidRDefault="003F3D52" w:rsidP="003F3D52">
      <w:pPr>
        <w:ind w:firstLine="0"/>
      </w:pPr>
      <w:r>
        <w:t xml:space="preserve">Carrion is very good source of nutrients and the competition associated with such a source is very harsh. Nicrophorinae and Silphinae differ in their competitive strategies. Nicrophorinae prefer smaller corpses (&lt;100 g) and Silphinae prefer bigger carrions (&gt;300 g), which limits competition between these two groups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Pr="002E59EB">
        <w:rPr>
          <w:noProof/>
        </w:rPr>
        <w:t>(Sikes, 2008)</w:t>
      </w:r>
      <w:r>
        <w:fldChar w:fldCharType="end"/>
      </w:r>
      <w:r>
        <w:t>.</w:t>
      </w:r>
    </w:p>
    <w:p w:rsidR="003F3D52" w:rsidRDefault="003F3D52" w:rsidP="003F3D52">
      <w:pPr>
        <w:ind w:firstLine="0"/>
      </w:pPr>
      <w:r>
        <w:t xml:space="preserve">Nicrophorinae avoid an interspecific competition by burying carrion underground, which limits ability of other species to locate it. </w:t>
      </w:r>
      <w:r>
        <w:fldChar w:fldCharType="begin" w:fldLock="1"/>
      </w:r>
      <w:r w:rsidR="008F152C">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fldChar w:fldCharType="separate"/>
      </w:r>
      <w:r w:rsidRPr="002E59EB">
        <w:rPr>
          <w:noProof/>
        </w:rPr>
        <w:t>(Springett, 1968)</w:t>
      </w:r>
      <w:r>
        <w:fldChar w:fldCharType="end"/>
      </w:r>
      <w:r>
        <w:t xml:space="preserve"> and others </w:t>
      </w:r>
      <w:r>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fldChar w:fldCharType="separate"/>
      </w:r>
      <w:r w:rsidRPr="002E59EB">
        <w:rPr>
          <w:noProof/>
        </w:rPr>
        <w:t>(Anderson, 1982; Ratcliffe, 1996; Sikes, 2008)</w:t>
      </w:r>
      <w:r>
        <w:fldChar w:fldCharType="end"/>
      </w:r>
      <w:r>
        <w:t xml:space="preserve"> offer an theory that Silphidae and especially Nicrophorinae have symbiotic relationship with mites from genus </w:t>
      </w:r>
      <w:r w:rsidRPr="0015569D">
        <w:rPr>
          <w:i/>
        </w:rPr>
        <w:t>Poecilochirus</w:t>
      </w:r>
      <w:r>
        <w:t xml:space="preserve"> G. Canestrini &amp; Canestrini, 1882 (Mesostigmata: Parasitidae), which are often hitchhiking on carrion beetles, and they are feeding on fly eggs. Therefore they eliminate them from competition before they have a chance to escape or hide. </w:t>
      </w:r>
    </w:p>
    <w:p w:rsidR="003F3D52" w:rsidRDefault="003F3D52" w:rsidP="003F3D52">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r>
        <w:fldChar w:fldCharType="begin" w:fldLock="1"/>
      </w:r>
      <w:r w:rsidR="008F152C">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Sikes, 2005)" }, "properties" : { "noteIndex" : 0 }, "schema" : "https://github.com/citation-style-language/schema/raw/master/csl-citation.json" }</w:instrText>
      </w:r>
      <w:r>
        <w:fldChar w:fldCharType="separate"/>
      </w:r>
      <w:r w:rsidRPr="002E59EB">
        <w:rPr>
          <w:noProof/>
        </w:rPr>
        <w:t>(Sikes, 2005)</w:t>
      </w:r>
      <w:r>
        <w:fldChar w:fldCharType="end"/>
      </w:r>
      <w:r>
        <w:t xml:space="preserve">. </w:t>
      </w:r>
    </w:p>
    <w:p w:rsidR="003F3D52" w:rsidRDefault="003F3D52" w:rsidP="003F3D52">
      <w:pPr>
        <w:ind w:firstLine="0"/>
      </w:pPr>
      <w:r>
        <w:t xml:space="preserve">Competition between species of subfamily Nicrophorinae is also very intense and each breading pair has to occupy their own, small corpse. In these fights are bigger species of Nicrophorinae in clear advantage </w:t>
      </w:r>
      <w:r>
        <w:fldChar w:fldCharType="begin" w:fldLock="1"/>
      </w:r>
      <w:r w:rsidR="008F152C">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Safryn &amp; Scott, 2000)" }, "properties" : { "noteIndex" : 0 }, "schema" : "https://github.com/citation-style-language/schema/raw/master/csl-citation.json" }</w:instrText>
      </w:r>
      <w:r>
        <w:fldChar w:fldCharType="separate"/>
      </w:r>
      <w:r w:rsidRPr="002E59EB">
        <w:rPr>
          <w:noProof/>
        </w:rPr>
        <w:t>(Safryn &amp; Scott, 2000)</w:t>
      </w:r>
      <w:r>
        <w:fldChar w:fldCharType="end"/>
      </w:r>
      <w:r>
        <w:t xml:space="preserve">. Such a situation would have to result in competitive exclusion and ultimately extinction of smaller species, but we are not witnessing such situation. Most probable reason for such a peaceful coexistence of several species is their temporal and spatial separation, because fights would result in wasting resources of everybody involved </w:t>
      </w:r>
      <w:r>
        <w:fldChar w:fldCharType="begin" w:fldLock="1"/>
      </w:r>
      <w:r w:rsidR="008F152C">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fldChar w:fldCharType="separate"/>
      </w:r>
      <w:r w:rsidRPr="002E59EB">
        <w:rPr>
          <w:noProof/>
        </w:rPr>
        <w:t>(Anderson, 1982)</w:t>
      </w:r>
      <w:r>
        <w:fldChar w:fldCharType="end"/>
      </w:r>
      <w:r>
        <w:t xml:space="preserve">. Intraspecific competition, as I already described, is very physical and bigger individuals tend to win over small ones, but several cases of communal breeding were reported </w:t>
      </w:r>
      <w:r>
        <w:fldChar w:fldCharType="begin" w:fldLock="1"/>
      </w:r>
      <w:r w:rsidR="008F152C">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Trumbo &amp; Fiore, 1994; Trumbo, 1995; Scott &lt;i&gt;et al.&lt;/i&gt;, 2007)" }, "properties" : { "noteIndex" : 0 }, "schema" : "https://github.com/citation-style-language/schema/raw/master/csl-citation.json" }</w:instrText>
      </w:r>
      <w:r>
        <w:fldChar w:fldCharType="separate"/>
      </w:r>
      <w:r w:rsidRPr="002E59EB">
        <w:rPr>
          <w:noProof/>
        </w:rPr>
        <w:t xml:space="preserve">(Trumbo &amp; Fiore, 1994; Trumbo, 1995; Scott </w:t>
      </w:r>
      <w:r w:rsidRPr="002E59EB">
        <w:rPr>
          <w:i/>
          <w:noProof/>
        </w:rPr>
        <w:t>et al.</w:t>
      </w:r>
      <w:r w:rsidRPr="002E59EB">
        <w:rPr>
          <w:noProof/>
        </w:rPr>
        <w:t>, 2007)</w:t>
      </w:r>
      <w:r>
        <w:fldChar w:fldCharType="end"/>
      </w:r>
      <w:r>
        <w:t>.</w:t>
      </w:r>
    </w:p>
    <w:p w:rsidR="003F3D52" w:rsidRDefault="003F3D52" w:rsidP="003F3D52">
      <w:pPr>
        <w:ind w:firstLine="0"/>
      </w:pPr>
    </w:p>
    <w:p w:rsidR="003F3D52" w:rsidRPr="00D97D70" w:rsidRDefault="003F3D52" w:rsidP="003F3D52">
      <w:pPr>
        <w:pStyle w:val="Nadpis2"/>
      </w:pPr>
      <w:bookmarkStart w:id="13" w:name="_Toc428570052"/>
      <w:r w:rsidRPr="00D97D70">
        <w:t>Leiodidae: Cholevinae</w:t>
      </w:r>
      <w:bookmarkEnd w:id="13"/>
    </w:p>
    <w:p w:rsidR="003F3D52" w:rsidRPr="00A073C7" w:rsidRDefault="003F3D52" w:rsidP="003F3D52">
      <w:pPr>
        <w:ind w:firstLine="0"/>
        <w:rPr>
          <w:b/>
        </w:rPr>
      </w:pPr>
      <w:r w:rsidRPr="00A073C7">
        <w:rPr>
          <w:b/>
        </w:rPr>
        <w:t>Taxonomy</w:t>
      </w:r>
      <w:r>
        <w:rPr>
          <w:b/>
        </w:rPr>
        <w:t xml:space="preserve"> and geographical distribution</w:t>
      </w:r>
    </w:p>
    <w:p w:rsidR="003F3D52" w:rsidRDefault="003F3D52" w:rsidP="003F3D52">
      <w:pPr>
        <w:ind w:firstLine="0"/>
      </w:pPr>
      <w:r>
        <w:lastRenderedPageBreak/>
        <w:t xml:space="preserve">Subfamily Cholevinae is monophyletic and currently placed inside of family Leiodidae and it is one of its largest groups with approximately 1 605 species </w:t>
      </w:r>
      <w:r>
        <w:fldChar w:fldCharType="begin" w:fldLock="1"/>
      </w:r>
      <w:r w:rsidR="008F152C">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Newton, 1998, 2005; Perreau, 2004)" }, "properties" : { "noteIndex" : 0 }, "schema" : "https://github.com/citation-style-language/schema/raw/master/csl-citation.json" }</w:instrText>
      </w:r>
      <w:r>
        <w:fldChar w:fldCharType="separate"/>
      </w:r>
      <w:r w:rsidRPr="002E59EB">
        <w:rPr>
          <w:noProof/>
        </w:rPr>
        <w:t>(Newton, 1998, 2005; Perreau, 2004)</w:t>
      </w:r>
      <w:r>
        <w:fldChar w:fldCharType="end"/>
      </w:r>
      <w:r>
        <w:t xml:space="preserve"> The place of origin of the entire group was probably on south part of Gondwana continent (today's Antarctica) in Triassic period (250 – 200 MYA). Choleviane spread from there to all continents, but they went extinct on the Antarctica itself </w:t>
      </w:r>
      <w:r>
        <w:fldChar w:fldCharType="begin" w:fldLock="1"/>
      </w:r>
      <w:r w:rsidR="008F152C">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Giachino &lt;i&gt;et al.&lt;/i&gt;, 1998)" }, "properties" : { "noteIndex" : 0 }, "schema" : "https://github.com/citation-style-language/schema/raw/master/csl-citation.json" }</w:instrText>
      </w:r>
      <w:r>
        <w:fldChar w:fldCharType="separate"/>
      </w:r>
      <w:r w:rsidRPr="002E59EB">
        <w:rPr>
          <w:noProof/>
        </w:rPr>
        <w:t xml:space="preserve">(Giachino </w:t>
      </w:r>
      <w:r w:rsidRPr="002E59EB">
        <w:rPr>
          <w:i/>
          <w:noProof/>
        </w:rPr>
        <w:t>et al.</w:t>
      </w:r>
      <w:r w:rsidRPr="002E59EB">
        <w:rPr>
          <w:noProof/>
        </w:rPr>
        <w:t>, 1998)</w:t>
      </w:r>
      <w:r>
        <w:fldChar w:fldCharType="end"/>
      </w:r>
      <w:r>
        <w:t>.</w:t>
      </w:r>
    </w:p>
    <w:p w:rsidR="003F3D52" w:rsidRDefault="003F3D52" w:rsidP="003F3D52">
      <w:pPr>
        <w:ind w:firstLine="0"/>
      </w:pPr>
      <w:r>
        <w:t xml:space="preserve">Biodiversity hot spot for Cholevinae is Mediterranean thanks to cave dwelling tribe Leptodirini, with high rate of endemism </w:t>
      </w:r>
      <w:r>
        <w:fldChar w:fldCharType="begin" w:fldLock="1"/>
      </w:r>
      <w:r w:rsidR="008F152C">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Newton, 1998; Zoila, 1998)" }, "properties" : { "noteIndex" : 0 }, "schema" : "https://github.com/citation-style-language/schema/raw/master/csl-citation.json" }</w:instrText>
      </w:r>
      <w:r>
        <w:fldChar w:fldCharType="separate"/>
      </w:r>
      <w:r w:rsidRPr="002E59EB">
        <w:rPr>
          <w:noProof/>
        </w:rPr>
        <w:t>(Newton, 1998; Zoila, 1998)</w:t>
      </w:r>
      <w:r>
        <w:fldChar w:fldCharType="end"/>
      </w:r>
      <w:r>
        <w:t xml:space="preserve">. </w:t>
      </w:r>
    </w:p>
    <w:p w:rsidR="003F3D52" w:rsidRDefault="003F3D52" w:rsidP="003F3D52">
      <w:pPr>
        <w:ind w:firstLine="0"/>
      </w:pPr>
      <w:r>
        <w:t>In the Czech Republic was found 48 species in 11 genera (</w:t>
      </w:r>
      <w:r w:rsidRPr="00DB7EDB">
        <w:rPr>
          <w:i/>
        </w:rPr>
        <w:t>Nemadus</w:t>
      </w:r>
      <w:r>
        <w:t xml:space="preserve"> C.G. Thomson, 1867, </w:t>
      </w:r>
      <w:r w:rsidRPr="00DB7EDB">
        <w:rPr>
          <w:i/>
        </w:rPr>
        <w:t>Eocatops</w:t>
      </w:r>
      <w:r>
        <w:t xml:space="preserve"> Peyerimhoff, 1924, </w:t>
      </w:r>
      <w:r w:rsidRPr="00DB7EDB">
        <w:rPr>
          <w:i/>
        </w:rPr>
        <w:t>Anemadus</w:t>
      </w:r>
      <w:r>
        <w:t xml:space="preserve"> Reitter, 1884, </w:t>
      </w:r>
      <w:r w:rsidRPr="00DB7EDB">
        <w:rPr>
          <w:i/>
        </w:rPr>
        <w:t>Nargus</w:t>
      </w:r>
      <w:r>
        <w:t xml:space="preserve"> C.G. Thomson, 1867, </w:t>
      </w:r>
      <w:r w:rsidRPr="00DB7EDB">
        <w:rPr>
          <w:i/>
        </w:rPr>
        <w:t>Choleva</w:t>
      </w:r>
      <w:r>
        <w:t xml:space="preserve"> Latreille, 1796, </w:t>
      </w:r>
      <w:r w:rsidRPr="00DB7EDB">
        <w:rPr>
          <w:i/>
        </w:rPr>
        <w:t>Attaephilus</w:t>
      </w:r>
      <w:r>
        <w:t xml:space="preserve"> Motschulsky, 1869, </w:t>
      </w:r>
      <w:r w:rsidRPr="00DB7EDB">
        <w:rPr>
          <w:i/>
        </w:rPr>
        <w:t>Dreposcia</w:t>
      </w:r>
      <w:r>
        <w:t xml:space="preserve"> Jeannel, 1922, </w:t>
      </w:r>
      <w:r w:rsidRPr="00DB7EDB">
        <w:rPr>
          <w:i/>
        </w:rPr>
        <w:t>Sciodrepoides</w:t>
      </w:r>
      <w:r>
        <w:t xml:space="preserve"> Hatch, 1933, </w:t>
      </w:r>
      <w:r w:rsidRPr="00DB7EDB">
        <w:rPr>
          <w:i/>
        </w:rPr>
        <w:t>Catops</w:t>
      </w:r>
      <w:r>
        <w:t xml:space="preserve"> Paykull, 1798 and </w:t>
      </w:r>
      <w:r w:rsidRPr="00DB7EDB">
        <w:rPr>
          <w:i/>
        </w:rPr>
        <w:t>Cholevinus</w:t>
      </w:r>
      <w:r>
        <w:t xml:space="preserve"> Reitter, 1901 </w:t>
      </w:r>
      <w:r>
        <w:fldChar w:fldCharType="begin" w:fldLock="1"/>
      </w:r>
      <w:r w:rsidR="008F152C">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R\u016f\u017ei\u010dka &amp; V\u00e1vra, 1993; V\u00e1vra &amp; R\u016f\u017ei\u010dka, 1993; Perreau, 2004)" }, "properties" : { "noteIndex" : 0 }, "schema" : "https://github.com/citation-style-language/schema/raw/master/csl-citation.json" }</w:instrText>
      </w:r>
      <w:r>
        <w:fldChar w:fldCharType="separate"/>
      </w:r>
      <w:r w:rsidRPr="002E59EB">
        <w:rPr>
          <w:noProof/>
        </w:rPr>
        <w:t>(Růžička &amp; Vávra, 1993; Vávra &amp; Růžička, 1993; Perreau, 2004)</w:t>
      </w:r>
      <w:r>
        <w:fldChar w:fldCharType="end"/>
      </w:r>
      <w:r>
        <w:t>.</w:t>
      </w:r>
    </w:p>
    <w:p w:rsidR="003F3D52" w:rsidRDefault="003F3D52" w:rsidP="003F3D52">
      <w:pPr>
        <w:ind w:firstLine="0"/>
      </w:pPr>
      <w:r>
        <w:t xml:space="preserve">Majority of these species are saprophagous generalist, which feeds on decaying biological material or they could be sporophagous or mycophagous </w:t>
      </w:r>
      <w:r>
        <w:fldChar w:fldCharType="begin" w:fldLock="1"/>
      </w:r>
      <w:r w:rsidR="008F152C">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Jeannel, 1936; Peck, 1990, 1998; R\u016f\u017ei\u010dka &amp; V\u00e1vra, 1993; Betz &lt;i&gt;et al.&lt;/i&gt;, 2003)" }, "properties" : { "noteIndex" : 0 }, "schema" : "https://github.com/citation-style-language/schema/raw/master/csl-citation.json" }</w:instrText>
      </w:r>
      <w:r>
        <w:fldChar w:fldCharType="separate"/>
      </w:r>
      <w:r w:rsidRPr="002E59EB">
        <w:rPr>
          <w:noProof/>
        </w:rPr>
        <w:t xml:space="preserve">(Jeannel, 1936; Peck, 1990, 1998; Růžička &amp; Vávra, 1993; Betz </w:t>
      </w:r>
      <w:r w:rsidRPr="002E59EB">
        <w:rPr>
          <w:i/>
          <w:noProof/>
        </w:rPr>
        <w:t>et al.</w:t>
      </w:r>
      <w:r w:rsidRPr="002E59EB">
        <w:rPr>
          <w:noProof/>
        </w:rPr>
        <w:t>, 2003)</w:t>
      </w:r>
      <w:r>
        <w:fldChar w:fldCharType="end"/>
      </w:r>
      <w:r>
        <w:t xml:space="preserve">. Some species were often observed on carrions </w:t>
      </w:r>
      <w:r>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fldChar w:fldCharType="separate"/>
      </w:r>
      <w:r w:rsidRPr="002E59EB">
        <w:rPr>
          <w:noProof/>
        </w:rPr>
        <w:t>(Szymczakowski, 1961)</w:t>
      </w:r>
      <w:r>
        <w:fldChar w:fldCharType="end"/>
      </w:r>
      <w:r>
        <w:t xml:space="preserve"> and it was proposed that they could be used as bio-indicators in forensic entomology </w:t>
      </w:r>
      <w:r>
        <w:fldChar w:fldCharType="begin" w:fldLock="1"/>
      </w:r>
      <w:r w:rsidR="008F152C">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Archer &amp; Elgar, 2003a; Schilthuizen &lt;i&gt;et al.&lt;/i&gt;, 2011)" }, "properties" : { "noteIndex" : 0 }, "schema" : "https://github.com/citation-style-language/schema/raw/master/csl-citation.json" }</w:instrText>
      </w:r>
      <w:r>
        <w:fldChar w:fldCharType="separate"/>
      </w:r>
      <w:r w:rsidRPr="002E59EB">
        <w:rPr>
          <w:noProof/>
        </w:rPr>
        <w:t xml:space="preserve">(Archer &amp; Elgar, 2003a; Schilthuizen </w:t>
      </w:r>
      <w:r w:rsidRPr="002E59EB">
        <w:rPr>
          <w:i/>
          <w:noProof/>
        </w:rPr>
        <w:t>et al.</w:t>
      </w:r>
      <w:r w:rsidRPr="002E59EB">
        <w:rPr>
          <w:noProof/>
        </w:rPr>
        <w:t>, 2011)</w:t>
      </w:r>
      <w:r>
        <w:fldChar w:fldCharType="end"/>
      </w:r>
      <w:r>
        <w:t>.</w:t>
      </w:r>
    </w:p>
    <w:p w:rsidR="003F3D52" w:rsidRDefault="003F3D52" w:rsidP="003F3D52">
      <w:pPr>
        <w:ind w:firstLine="0"/>
      </w:pPr>
      <w:r>
        <w:t xml:space="preserve">The most promising species in this regard are the ones with autumn and winter activity like Catops nigricans (Spence, 1813), Catops tristis (Panzer, 1793), Nargus wilkini (Spence, 1813) Choleva agilis (Illiger 1798) and Choleva elongata (Paykull, 1798) </w:t>
      </w:r>
      <w:r>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fldChar w:fldCharType="separate"/>
      </w:r>
      <w:r w:rsidRPr="002E59EB">
        <w:rPr>
          <w:noProof/>
        </w:rPr>
        <w:t>(Topp, 1994, 2003)</w:t>
      </w:r>
      <w:r>
        <w:fldChar w:fldCharType="end"/>
      </w:r>
      <w:r>
        <w:t>. These species can occur on carrions in temperatures, which are too low for usual forensic bio-indicators – flies (Diptera).</w:t>
      </w:r>
    </w:p>
    <w:p w:rsidR="003F3D52" w:rsidRDefault="003F3D52" w:rsidP="003F3D52">
      <w:pPr>
        <w:ind w:firstLine="0"/>
      </w:pPr>
      <w:r>
        <w:t xml:space="preserve">Other promising species are the ones with very wide geographical distribution like </w:t>
      </w:r>
      <w:r w:rsidRPr="00844BBE">
        <w:rPr>
          <w:i/>
        </w:rPr>
        <w:t>Sciodrepoides watsoni</w:t>
      </w:r>
      <w:r>
        <w:t xml:space="preserve"> (Spence, 1913), which occurs across the Holarctic region </w:t>
      </w:r>
      <w:r>
        <w:fldChar w:fldCharType="begin" w:fldLock="1"/>
      </w:r>
      <w:r w:rsidR="008F152C">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fldChar w:fldCharType="separate"/>
      </w:r>
      <w:r w:rsidRPr="002E59EB">
        <w:rPr>
          <w:noProof/>
        </w:rPr>
        <w:t>(Peck &amp; Cook, 2002)</w:t>
      </w:r>
      <w:r>
        <w:fldChar w:fldCharType="end"/>
      </w:r>
      <w:r>
        <w:t>.</w:t>
      </w:r>
    </w:p>
    <w:p w:rsidR="003F3D52" w:rsidRDefault="003F3D52" w:rsidP="003F3D52">
      <w:pPr>
        <w:ind w:firstLine="0"/>
      </w:pPr>
    </w:p>
    <w:p w:rsidR="003F3D52" w:rsidRPr="00A073C7" w:rsidRDefault="003F3D52" w:rsidP="003F3D52">
      <w:pPr>
        <w:ind w:firstLine="0"/>
        <w:rPr>
          <w:b/>
        </w:rPr>
      </w:pPr>
      <w:r w:rsidRPr="00A073C7">
        <w:rPr>
          <w:b/>
        </w:rPr>
        <w:t>Ecology</w:t>
      </w:r>
    </w:p>
    <w:p w:rsidR="003F3D52" w:rsidRDefault="003F3D52" w:rsidP="003F3D52">
      <w:pPr>
        <w:ind w:firstLine="0"/>
      </w:pPr>
      <w:r>
        <w:lastRenderedPageBreak/>
        <w:t xml:space="preserve">Cholevinae of the Central Europe prefer to be in climatically stabile environment like leaf litter, ant colonies, caves or burrows and dens of small mammals </w:t>
      </w:r>
      <w:r>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fldChar w:fldCharType="separate"/>
      </w:r>
      <w:r w:rsidRPr="002E59EB">
        <w:rPr>
          <w:noProof/>
        </w:rPr>
        <w:t>(Szymczakowski, 1961)</w:t>
      </w:r>
      <w:r>
        <w:fldChar w:fldCharType="end"/>
      </w:r>
      <w:r>
        <w:t xml:space="preserve">. It is very interesting that some species are developing during the cold season (sometimes called cold season species), which is season usually avoided by other species </w:t>
      </w:r>
      <w:r>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fldChar w:fldCharType="separate"/>
      </w:r>
      <w:r w:rsidRPr="002E59EB">
        <w:rPr>
          <w:noProof/>
        </w:rPr>
        <w:t>(Topp, 1994)</w:t>
      </w:r>
      <w:r>
        <w:fldChar w:fldCharType="end"/>
      </w:r>
      <w:r>
        <w:t xml:space="preserve">. These species try to avoid temperature higher than 20°C and they aestivate during summer heats </w:t>
      </w:r>
      <w:r>
        <w:fldChar w:fldCharType="begin" w:fldLock="1"/>
      </w:r>
      <w:r w:rsidR="008F152C">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fldChar w:fldCharType="separate"/>
      </w:r>
      <w:r w:rsidRPr="002E59EB">
        <w:rPr>
          <w:noProof/>
        </w:rPr>
        <w:t>(Topp, 1990)</w:t>
      </w:r>
      <w:r>
        <w:fldChar w:fldCharType="end"/>
      </w:r>
      <w:r>
        <w:t xml:space="preserve">. Optimal temperature for their breeding is from 5 to 10°C </w:t>
      </w:r>
      <w:r>
        <w:fldChar w:fldCharType="begin" w:fldLock="1"/>
      </w:r>
      <w:r w:rsidR="008F152C">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fldChar w:fldCharType="separate"/>
      </w:r>
      <w:r w:rsidRPr="002E59EB">
        <w:rPr>
          <w:noProof/>
        </w:rPr>
        <w:t>(Topp, 2003)</w:t>
      </w:r>
      <w:r>
        <w:fldChar w:fldCharType="end"/>
      </w:r>
      <w:r>
        <w:t xml:space="preserve">. Some of these species were listed by </w:t>
      </w:r>
      <w:r>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fldChar w:fldCharType="separate"/>
      </w:r>
      <w:r w:rsidRPr="002E59EB">
        <w:rPr>
          <w:noProof/>
        </w:rPr>
        <w:t>(Topp, 1994)</w:t>
      </w:r>
      <w:r>
        <w:fldChar w:fldCharType="end"/>
      </w:r>
      <w:r>
        <w:t xml:space="preserve">, but this list is far from complete. </w:t>
      </w:r>
    </w:p>
    <w:p w:rsidR="003F3D52" w:rsidRDefault="003F3D52" w:rsidP="003F3D52">
      <w:pPr>
        <w:ind w:firstLine="0"/>
      </w:pPr>
      <w:r>
        <w:t xml:space="preserve">Some cold season species were probably uncovered by </w:t>
      </w:r>
      <w:r>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Pr="002E59EB">
        <w:rPr>
          <w:noProof/>
        </w:rPr>
        <w:t>(Růžička, 1994)</w:t>
      </w:r>
      <w:r>
        <w:fldChar w:fldCharType="end"/>
      </w:r>
      <w:r>
        <w:t xml:space="preserve"> when he studied seasonal dynamics of Cholevinae around Velký Blaník in the Czech Republic. He discovered four groups. First group had a one activity peak in spring (</w:t>
      </w:r>
      <w:r w:rsidRPr="004B0755">
        <w:rPr>
          <w:i/>
        </w:rPr>
        <w:t>Catops subfuscus subfuscus</w:t>
      </w:r>
      <w:r>
        <w:t xml:space="preserve"> Kellner, 1846, </w:t>
      </w:r>
      <w:r w:rsidRPr="004B0755">
        <w:rPr>
          <w:i/>
        </w:rPr>
        <w:t>Sciodrepoides fumatus</w:t>
      </w:r>
      <w:r>
        <w:t xml:space="preserve"> (Spence, 1815) and </w:t>
      </w:r>
      <w:r w:rsidRPr="004B0755">
        <w:rPr>
          <w:i/>
        </w:rPr>
        <w:t>S. alpestris</w:t>
      </w:r>
      <w:r>
        <w:t xml:space="preserve"> Jeannel, 1934. Second group peaked during the summer (</w:t>
      </w:r>
      <w:r w:rsidRPr="00844BBE">
        <w:rPr>
          <w:i/>
        </w:rPr>
        <w:t>S. watsoni</w:t>
      </w:r>
      <w:r>
        <w:t xml:space="preserve"> (Spence, 1813) and </w:t>
      </w:r>
      <w:r w:rsidRPr="004B0755">
        <w:rPr>
          <w:i/>
        </w:rPr>
        <w:t>C. coracinus</w:t>
      </w:r>
      <w:r>
        <w:t xml:space="preserve"> Kellner, 1846). Third group peaked in autumn (</w:t>
      </w:r>
      <w:r w:rsidRPr="004B0755">
        <w:rPr>
          <w:i/>
        </w:rPr>
        <w:t>C. grandicollis</w:t>
      </w:r>
      <w:r>
        <w:t xml:space="preserve"> Erichson, 1837, </w:t>
      </w:r>
      <w:r w:rsidRPr="004B0755">
        <w:rPr>
          <w:i/>
        </w:rPr>
        <w:t>C. kirbyi</w:t>
      </w:r>
      <w:r>
        <w:t xml:space="preserve"> (Spence, 1815) and </w:t>
      </w:r>
      <w:r w:rsidRPr="004B0755">
        <w:rPr>
          <w:i/>
        </w:rPr>
        <w:t>C. morio</w:t>
      </w:r>
      <w:r>
        <w:t xml:space="preserve"> (Fabricius, 1792)). Fourth group had bimodal activity and peaked in spring and autumn (</w:t>
      </w:r>
      <w:r w:rsidRPr="004B0755">
        <w:rPr>
          <w:i/>
        </w:rPr>
        <w:t>C. picipes</w:t>
      </w:r>
      <w:r>
        <w:t xml:space="preserve"> (Fabricius, 1792), </w:t>
      </w:r>
      <w:r w:rsidRPr="004B0755">
        <w:rPr>
          <w:i/>
        </w:rPr>
        <w:t>C. tristis</w:t>
      </w:r>
      <w:r>
        <w:t xml:space="preserve"> (Panzer, 1794), </w:t>
      </w:r>
      <w:r w:rsidRPr="004B0755">
        <w:rPr>
          <w:i/>
        </w:rPr>
        <w:t>C. fuliginosus</w:t>
      </w:r>
      <w:r>
        <w:t xml:space="preserve"> Erichson, 1837 and </w:t>
      </w:r>
      <w:r w:rsidRPr="004B0755">
        <w:rPr>
          <w:i/>
        </w:rPr>
        <w:t>Ptomaphagus sericatus</w:t>
      </w:r>
      <w:r>
        <w:t xml:space="preserve"> (Chaudoir, 1845)). </w:t>
      </w:r>
    </w:p>
    <w:p w:rsidR="003F3D52" w:rsidRDefault="003F3D52" w:rsidP="003F3D52">
      <w:pPr>
        <w:ind w:firstLine="0"/>
      </w:pPr>
      <w:r>
        <w:t xml:space="preserve">It is very likely that autumn group is the one, which contains also the cold season species. This theory could be proved by simple lab breeding experiment or by field observations. The reason for existence of these separate groups is unknown and </w:t>
      </w:r>
      <w:r>
        <w:fldChar w:fldCharType="begin" w:fldLock="1"/>
      </w:r>
      <w:r w:rsidR="008F152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fldChar w:fldCharType="separate"/>
      </w:r>
      <w:r w:rsidRPr="002E59EB">
        <w:rPr>
          <w:noProof/>
        </w:rPr>
        <w:t>(Peck &amp; Anderson, 1985)</w:t>
      </w:r>
      <w:r>
        <w:fldChar w:fldCharType="end"/>
      </w:r>
      <w:r>
        <w:t xml:space="preserve"> hypothesized that competition is probably not the answer, unlike for Silphidae. </w:t>
      </w:r>
    </w:p>
    <w:p w:rsidR="003F3D52" w:rsidRDefault="003F3D52" w:rsidP="003F3D52">
      <w:pPr>
        <w:ind w:firstLine="0"/>
      </w:pPr>
      <w:r>
        <w:t xml:space="preserve">As I already mentioned, Cholevinae are often associated with ant colonies or burrows of mammals. Species living with ants seems to be specialized on specific host, but this was not observed for species living with mammals </w:t>
      </w:r>
      <w:r>
        <w:fldChar w:fldCharType="begin" w:fldLock="1"/>
      </w:r>
      <w:r w:rsidR="008F152C">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fldChar w:fldCharType="separate"/>
      </w:r>
      <w:r w:rsidRPr="002E59EB">
        <w:rPr>
          <w:noProof/>
        </w:rPr>
        <w:t>(Szymczakowski, 1961; Peck &amp; Cook, 2007)</w:t>
      </w:r>
      <w:r>
        <w:fldChar w:fldCharType="end"/>
      </w:r>
      <w:r>
        <w:t>.</w:t>
      </w:r>
    </w:p>
    <w:p w:rsidR="003F3D52" w:rsidRDefault="003F3D52" w:rsidP="003F3D52">
      <w:pPr>
        <w:ind w:firstLine="0"/>
      </w:pPr>
      <w:r>
        <w:t xml:space="preserve">Some species lives in caves and especially Mediterranean is filled with species truly adapted for the life in dark </w:t>
      </w:r>
      <w:r>
        <w:fldChar w:fldCharType="begin" w:fldLock="1"/>
      </w:r>
      <w:r w:rsidR="008F152C">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fldChar w:fldCharType="separate"/>
      </w:r>
      <w:r w:rsidRPr="002E59EB">
        <w:rPr>
          <w:noProof/>
        </w:rPr>
        <w:t>(Peck, 1998)</w:t>
      </w:r>
      <w:r>
        <w:fldChar w:fldCharType="end"/>
      </w:r>
      <w:r>
        <w:t xml:space="preserve">, but species occurring in the Czech Republic do not posses any features of true troglobionts, like prolonged legs and antennae, loss of sight or other developmental adaptation </w:t>
      </w:r>
      <w:r>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fldChar w:fldCharType="separate"/>
      </w:r>
      <w:r w:rsidRPr="002E59EB">
        <w:rPr>
          <w:noProof/>
        </w:rPr>
        <w:t>(Szymczakowski, 1961)</w:t>
      </w:r>
      <w:r>
        <w:fldChar w:fldCharType="end"/>
      </w:r>
      <w:r>
        <w:t xml:space="preserve">. </w:t>
      </w:r>
    </w:p>
    <w:p w:rsidR="003F3D52" w:rsidRDefault="003F3D52" w:rsidP="003F3D52">
      <w:pPr>
        <w:ind w:firstLine="0"/>
      </w:pPr>
      <w:r>
        <w:lastRenderedPageBreak/>
        <w:t>In the Czech Republic we can found species almost exclusively associated with open landscape (</w:t>
      </w:r>
      <w:r w:rsidRPr="004B0755">
        <w:rPr>
          <w:i/>
        </w:rPr>
        <w:t>Catops fuliginosus</w:t>
      </w:r>
      <w:r>
        <w:t xml:space="preserve">, </w:t>
      </w:r>
      <w:r w:rsidRPr="004B0755">
        <w:rPr>
          <w:i/>
        </w:rPr>
        <w:t>C. grandicollis</w:t>
      </w:r>
      <w:r>
        <w:t xml:space="preserve">, </w:t>
      </w:r>
      <w:r w:rsidRPr="004B0755">
        <w:rPr>
          <w:i/>
        </w:rPr>
        <w:t>C. morio</w:t>
      </w:r>
      <w:r>
        <w:t xml:space="preserve"> and </w:t>
      </w:r>
      <w:r w:rsidRPr="004B0755">
        <w:rPr>
          <w:i/>
        </w:rPr>
        <w:t>Ptomaphagus sericatus</w:t>
      </w:r>
      <w:r>
        <w:t>) or forest species (C</w:t>
      </w:r>
      <w:r w:rsidRPr="004B0755">
        <w:rPr>
          <w:i/>
        </w:rPr>
        <w:t>. subfuscus subfuscus, C. tristis, C. coracinus, C. picipes, S. fumatus</w:t>
      </w:r>
      <w:r>
        <w:t xml:space="preserve"> and </w:t>
      </w:r>
      <w:r w:rsidRPr="004B0755">
        <w:rPr>
          <w:i/>
        </w:rPr>
        <w:t>S. alpestris</w:t>
      </w:r>
      <w:r>
        <w:t xml:space="preserve">). Some species are not specialized and they occur almost regardless the habitat as </w:t>
      </w:r>
      <w:r w:rsidRPr="004B0755">
        <w:rPr>
          <w:i/>
        </w:rPr>
        <w:t>C. kibyi</w:t>
      </w:r>
      <w:r>
        <w:t xml:space="preserve"> or </w:t>
      </w:r>
      <w:r w:rsidRPr="004B0755">
        <w:rPr>
          <w:i/>
        </w:rPr>
        <w:t>Sciodrepoides watsoni</w:t>
      </w:r>
      <w:r>
        <w:t xml:space="preserve"> </w:t>
      </w:r>
      <w:r>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Pr="002E59EB">
        <w:rPr>
          <w:noProof/>
        </w:rPr>
        <w:t>(Růžička, 1994)</w:t>
      </w:r>
      <w:r>
        <w:fldChar w:fldCharType="end"/>
      </w:r>
      <w:r>
        <w:t xml:space="preserve">. </w:t>
      </w:r>
    </w:p>
    <w:p w:rsidR="003F3D52" w:rsidRDefault="003F3D52" w:rsidP="003F3D52"/>
    <w:p w:rsidR="00FF4797" w:rsidRDefault="00FF4797" w:rsidP="009540E3">
      <w:pPr>
        <w:ind w:firstLine="0"/>
      </w:pPr>
    </w:p>
    <w:p w:rsidR="00DD2E95" w:rsidRDefault="00DD2E95" w:rsidP="009540E3">
      <w:pPr>
        <w:ind w:firstLine="0"/>
      </w:pPr>
    </w:p>
    <w:p w:rsidR="00740C01" w:rsidRPr="005340EE" w:rsidRDefault="00740C01" w:rsidP="009540E3">
      <w:pPr>
        <w:ind w:firstLine="0"/>
      </w:pPr>
    </w:p>
    <w:p w:rsidR="008538C6" w:rsidRPr="005340EE" w:rsidRDefault="008538C6" w:rsidP="009540E3">
      <w:pPr>
        <w:pStyle w:val="Nadpis1"/>
        <w:numPr>
          <w:ilvl w:val="0"/>
          <w:numId w:val="4"/>
        </w:numPr>
        <w:ind w:firstLine="0"/>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9540E3">
      <w:pPr>
        <w:pStyle w:val="Nadpis1"/>
        <w:numPr>
          <w:ilvl w:val="0"/>
          <w:numId w:val="4"/>
        </w:numPr>
        <w:ind w:firstLine="0"/>
      </w:pPr>
      <w:bookmarkStart w:id="14" w:name="_Toc428570053"/>
      <w:r w:rsidRPr="005340EE">
        <w:lastRenderedPageBreak/>
        <w:t xml:space="preserve">Aim of the </w:t>
      </w:r>
      <w:r w:rsidR="008538C6" w:rsidRPr="005340EE">
        <w:t>T</w:t>
      </w:r>
      <w:r w:rsidRPr="005340EE">
        <w:t>hesis</w:t>
      </w:r>
      <w:bookmarkEnd w:id="14"/>
    </w:p>
    <w:p w:rsidR="00891ED1" w:rsidRPr="005340EE" w:rsidRDefault="00A92DF3" w:rsidP="009540E3">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w:t>
      </w:r>
      <w:r w:rsidR="00D7509C">
        <w:t>stribution</w:t>
      </w:r>
      <w:r w:rsidR="007B6798" w:rsidRPr="005340EE">
        <w:t xml:space="preserve"> and effect of temperature on the rate of their development.</w:t>
      </w:r>
      <w:r w:rsidR="00D7509C">
        <w:t xml:space="preserve"> Possible applications in forensic entomology and nature protection are discussed.</w:t>
      </w:r>
    </w:p>
    <w:p w:rsidR="007B6798" w:rsidRPr="005340EE" w:rsidRDefault="007B6798" w:rsidP="009540E3">
      <w:pPr>
        <w:ind w:firstLine="0"/>
      </w:pPr>
    </w:p>
    <w:p w:rsidR="007B6798" w:rsidRPr="00F81F4C" w:rsidRDefault="007B6798" w:rsidP="009540E3">
      <w:pPr>
        <w:ind w:firstLine="0"/>
        <w:rPr>
          <w:b/>
          <w:szCs w:val="24"/>
        </w:rPr>
      </w:pPr>
      <w:r w:rsidRPr="00F81F4C">
        <w:rPr>
          <w:b/>
          <w:szCs w:val="24"/>
        </w:rPr>
        <w:t>Specific goals:</w:t>
      </w:r>
    </w:p>
    <w:p w:rsidR="007B6798" w:rsidRPr="005340EE" w:rsidRDefault="007B6798" w:rsidP="009540E3">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9540E3">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9540E3">
      <w:pPr>
        <w:ind w:firstLine="0"/>
      </w:pPr>
    </w:p>
    <w:p w:rsidR="00227621" w:rsidRPr="005340EE" w:rsidRDefault="00227621" w:rsidP="009540E3">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D7509C" w:rsidP="009540E3">
      <w:pPr>
        <w:ind w:firstLine="0"/>
      </w:pPr>
      <w:r>
        <w:t xml:space="preserve">To allow future utilization of </w:t>
      </w:r>
      <w:r w:rsidRPr="00D7509C">
        <w:rPr>
          <w:i/>
        </w:rPr>
        <w:t>S. watsoni</w:t>
      </w:r>
      <w:r>
        <w:t xml:space="preserve"> in forensic entomology, t</w:t>
      </w:r>
      <w:r w:rsidR="0082500A" w:rsidRPr="005340EE">
        <w:t xml:space="preserve">he article </w:t>
      </w:r>
      <w:r w:rsidR="0031640A" w:rsidRPr="005340EE">
        <w:t xml:space="preserve">will </w:t>
      </w:r>
      <w:r>
        <w:t>offer</w:t>
      </w:r>
      <w:r w:rsidR="001A428E" w:rsidRPr="005340EE">
        <w:t xml:space="preserve"> the parameter </w:t>
      </w:r>
      <w:r>
        <w:t>estimates</w:t>
      </w:r>
      <w:r w:rsidR="001A428E" w:rsidRPr="005340EE">
        <w:t xml:space="preserve"> of </w:t>
      </w:r>
      <w:r>
        <w:t xml:space="preserve">the thermal summation model. Also, a new size-based character for accurate </w:t>
      </w:r>
      <w:r w:rsidR="0031640A" w:rsidRPr="005340EE">
        <w:t xml:space="preserve">larval </w:t>
      </w:r>
      <w:r w:rsidR="0082500A" w:rsidRPr="005340EE">
        <w:t>i</w:t>
      </w:r>
      <w:r>
        <w:t>nstar determination will be provided</w:t>
      </w:r>
      <w:r w:rsidR="0031640A" w:rsidRPr="005340EE">
        <w:t>.</w:t>
      </w:r>
      <w:r w:rsidR="00853611" w:rsidRPr="005340EE">
        <w:t xml:space="preserve"> </w:t>
      </w:r>
    </w:p>
    <w:p w:rsidR="0031640A" w:rsidRPr="005340EE" w:rsidRDefault="0031640A" w:rsidP="009540E3">
      <w:pPr>
        <w:ind w:firstLine="0"/>
      </w:pPr>
    </w:p>
    <w:p w:rsidR="00227621" w:rsidRPr="00F81F4C" w:rsidRDefault="00227621" w:rsidP="009540E3">
      <w:pPr>
        <w:numPr>
          <w:ilvl w:val="0"/>
          <w:numId w:val="7"/>
        </w:numPr>
        <w:ind w:firstLine="0"/>
        <w:rPr>
          <w:b/>
        </w:rPr>
      </w:pPr>
      <w:r w:rsidRPr="00F81F4C">
        <w:rPr>
          <w:b/>
        </w:rPr>
        <w:t>Geographic distribution of lowland species of Silphidae in the Czech Republic</w:t>
      </w:r>
    </w:p>
    <w:p w:rsidR="00F04A63" w:rsidRPr="005340EE" w:rsidRDefault="001B2875" w:rsidP="009540E3">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9540E3">
      <w:pPr>
        <w:ind w:firstLine="0"/>
      </w:pPr>
    </w:p>
    <w:p w:rsidR="00891ED1" w:rsidRPr="005340EE" w:rsidRDefault="00891ED1" w:rsidP="009540E3">
      <w:pPr>
        <w:pStyle w:val="Nadpis1"/>
        <w:ind w:firstLine="0"/>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9540E3">
      <w:pPr>
        <w:pStyle w:val="Nadpis1"/>
        <w:ind w:firstLine="0"/>
      </w:pPr>
      <w:bookmarkStart w:id="15" w:name="_Toc428570054"/>
      <w:r w:rsidRPr="005340EE">
        <w:lastRenderedPageBreak/>
        <w:t>A</w:t>
      </w:r>
      <w:r w:rsidRPr="005340EE">
        <w:tab/>
      </w:r>
      <w:r w:rsidR="0020325F" w:rsidRPr="005340EE">
        <w:t xml:space="preserve"> </w:t>
      </w:r>
      <w:bookmarkStart w:id="16" w:name="_Toc379133442"/>
      <w:r w:rsidR="00685207" w:rsidRPr="005340EE">
        <w:t>Is the type of soil an important factor determining the local abundance of carrion beetles (Coleoptera: Silphidae)?</w:t>
      </w:r>
      <w:bookmarkEnd w:id="15"/>
    </w:p>
    <w:bookmarkEnd w:id="16"/>
    <w:p w:rsidR="00BF1CB8" w:rsidRPr="005340EE" w:rsidRDefault="00BF1CB8" w:rsidP="009540E3">
      <w:pPr>
        <w:ind w:firstLine="0"/>
      </w:pPr>
    </w:p>
    <w:p w:rsidR="00BF1CB8" w:rsidRPr="005340EE" w:rsidRDefault="00BF1CB8" w:rsidP="009540E3">
      <w:pPr>
        <w:ind w:firstLine="0"/>
        <w:rPr>
          <w:b/>
        </w:rPr>
      </w:pPr>
      <w:r w:rsidRPr="005340EE">
        <w:rPr>
          <w:b/>
        </w:rPr>
        <w:t>Pavel JAKUBEC &amp; Jan RŮŽIČKA</w:t>
      </w:r>
    </w:p>
    <w:p w:rsidR="00BF1CB8" w:rsidRPr="005340EE" w:rsidRDefault="00BF1CB8" w:rsidP="009540E3">
      <w:pPr>
        <w:ind w:firstLine="0"/>
      </w:pPr>
    </w:p>
    <w:p w:rsidR="00BF1CB8" w:rsidRPr="005340EE" w:rsidRDefault="00BF1CB8" w:rsidP="009540E3">
      <w:pPr>
        <w:ind w:firstLine="0"/>
        <w:rPr>
          <w:b/>
        </w:rPr>
      </w:pPr>
      <w:r w:rsidRPr="005340EE">
        <w:rPr>
          <w:b/>
        </w:rPr>
        <w:t>Accepted by European Journal of Entomology</w:t>
      </w:r>
    </w:p>
    <w:p w:rsidR="00BF1CB8" w:rsidRPr="005340EE" w:rsidRDefault="00BF1CB8" w:rsidP="009540E3">
      <w:pPr>
        <w:ind w:firstLine="0"/>
      </w:pPr>
    </w:p>
    <w:p w:rsidR="00BF1CB8" w:rsidRPr="005340EE" w:rsidRDefault="00BF1CB8" w:rsidP="009540E3">
      <w:pPr>
        <w:ind w:firstLine="0"/>
      </w:pPr>
      <w:r w:rsidRPr="005340EE">
        <w:rPr>
          <w:b/>
        </w:rPr>
        <w:t>Key words.</w:t>
      </w:r>
      <w:r w:rsidRPr="005340EE">
        <w:t xml:space="preserve"> Ecology, Nicrophorinae, Silphinae, burying beetles, soil type, chernozems, fluvisols, diversity </w:t>
      </w:r>
    </w:p>
    <w:p w:rsidR="00BF1CB8" w:rsidRPr="005340EE" w:rsidRDefault="00BF1CB8" w:rsidP="009540E3">
      <w:pPr>
        <w:ind w:firstLine="0"/>
      </w:pPr>
    </w:p>
    <w:p w:rsidR="00BF1CB8" w:rsidRPr="005340EE" w:rsidRDefault="00BF1CB8" w:rsidP="009540E3">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rsidR="00BF1CB8" w:rsidRPr="005340EE" w:rsidRDefault="008609C0" w:rsidP="009540E3">
      <w:pPr>
        <w:pStyle w:val="Nadpis2"/>
        <w:ind w:firstLine="0"/>
      </w:pPr>
      <w:bookmarkStart w:id="17" w:name="_Toc428570055"/>
      <w:r>
        <w:lastRenderedPageBreak/>
        <w:t>A.1</w:t>
      </w:r>
      <w:r>
        <w:tab/>
      </w:r>
      <w:r w:rsidR="00BF1CB8" w:rsidRPr="005340EE">
        <w:t>Introduction</w:t>
      </w:r>
      <w:bookmarkEnd w:id="17"/>
    </w:p>
    <w:p w:rsidR="00BF1CB8" w:rsidRPr="005340EE" w:rsidRDefault="00BF1CB8" w:rsidP="009540E3">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9540E3">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9540E3">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9540E3">
      <w:pPr>
        <w:ind w:firstLine="0"/>
      </w:pPr>
      <w:r w:rsidRPr="005340EE">
        <w:t xml:space="preserve">Detailed information about the biology of the different species can be used to identify important conservation sites for endangered carrion beetles, as Jurzenski et al. (2014) did for Nicrophorus americanus (Olivier). </w:t>
      </w:r>
    </w:p>
    <w:p w:rsidR="00BF1CB8" w:rsidRPr="005340EE" w:rsidRDefault="00BF1CB8" w:rsidP="009540E3">
      <w:pPr>
        <w:ind w:firstLine="0"/>
      </w:pPr>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9540E3">
      <w:pPr>
        <w:ind w:firstLine="0"/>
      </w:pPr>
    </w:p>
    <w:p w:rsidR="00BF1CB8" w:rsidRPr="005340EE" w:rsidRDefault="00BF1CB8" w:rsidP="009540E3">
      <w:pPr>
        <w:pStyle w:val="Nadpis2"/>
        <w:ind w:firstLine="0"/>
      </w:pPr>
      <w:bookmarkStart w:id="18" w:name="_Toc428570056"/>
      <w:r w:rsidRPr="005340EE">
        <w:t>A.2</w:t>
      </w:r>
      <w:r w:rsidRPr="005340EE">
        <w:tab/>
        <w:t>Material and Methods</w:t>
      </w:r>
      <w:bookmarkEnd w:id="18"/>
    </w:p>
    <w:p w:rsidR="00BF1CB8" w:rsidRPr="005340EE" w:rsidRDefault="00BF1CB8" w:rsidP="009540E3">
      <w:pPr>
        <w:pStyle w:val="Nadpis3"/>
        <w:ind w:firstLine="0"/>
      </w:pPr>
      <w:bookmarkStart w:id="19" w:name="_Toc428570057"/>
      <w:r w:rsidRPr="005340EE">
        <w:t>A.2.1 Site selection</w:t>
      </w:r>
      <w:bookmarkEnd w:id="19"/>
    </w:p>
    <w:p w:rsidR="00BF1CB8" w:rsidRPr="005340EE" w:rsidRDefault="00BF1CB8" w:rsidP="009540E3">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9540E3">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9540E3">
      <w:pPr>
        <w:ind w:firstLine="0"/>
      </w:pPr>
    </w:p>
    <w:p w:rsidR="00BF1CB8" w:rsidRPr="005340EE" w:rsidRDefault="00BF1CB8" w:rsidP="009540E3">
      <w:pPr>
        <w:pStyle w:val="Nadpis3"/>
        <w:ind w:firstLine="0"/>
      </w:pPr>
      <w:bookmarkStart w:id="20" w:name="_Toc428570058"/>
      <w:r w:rsidRPr="005340EE">
        <w:lastRenderedPageBreak/>
        <w:t>A.2.2 Trapping</w:t>
      </w:r>
      <w:bookmarkEnd w:id="20"/>
    </w:p>
    <w:p w:rsidR="00BF1CB8" w:rsidRPr="005340EE" w:rsidRDefault="00BF1CB8" w:rsidP="009540E3">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9540E3">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9540E3">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9540E3">
      <w:pPr>
        <w:ind w:firstLine="0"/>
      </w:pPr>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9540E3">
      <w:pPr>
        <w:ind w:firstLine="0"/>
      </w:pPr>
    </w:p>
    <w:p w:rsidR="00BF1CB8" w:rsidRPr="005340EE" w:rsidRDefault="00BF1CB8" w:rsidP="009540E3">
      <w:pPr>
        <w:pStyle w:val="Nadpis3"/>
        <w:ind w:firstLine="0"/>
      </w:pPr>
      <w:bookmarkStart w:id="21" w:name="_Toc428570059"/>
      <w:r w:rsidRPr="005340EE">
        <w:t>A.2.3 Data analysis</w:t>
      </w:r>
      <w:bookmarkEnd w:id="21"/>
    </w:p>
    <w:p w:rsidR="00BF1CB8" w:rsidRPr="005340EE" w:rsidRDefault="00BF1CB8" w:rsidP="009540E3">
      <w:pPr>
        <w:ind w:firstLine="0"/>
      </w:pPr>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9540E3">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9540E3">
      <w:pPr>
        <w:ind w:firstLine="0"/>
      </w:pPr>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9540E3">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rsidR="00BF1CB8" w:rsidRPr="005340EE" w:rsidRDefault="00BF1CB8" w:rsidP="009540E3">
      <w:pPr>
        <w:ind w:firstLine="0"/>
      </w:pPr>
      <w:r w:rsidRPr="005340EE">
        <w:t xml:space="preserve">The significance level was set at 5%. Data management and all analysis </w:t>
      </w:r>
      <w:r w:rsidR="00477C32">
        <w:t>was</w:t>
      </w:r>
      <w:r w:rsidRPr="005340EE">
        <w:t xml:space="preserve"> carried out using the Canoco 5 and R statistical programs (ter Braak &amp; Šmilauer, 2012; R Core Team, 2014).</w:t>
      </w:r>
    </w:p>
    <w:p w:rsidR="00BF1CB8" w:rsidRPr="005340EE" w:rsidRDefault="00BF1CB8" w:rsidP="009540E3">
      <w:pPr>
        <w:pStyle w:val="Nadpis2"/>
        <w:ind w:firstLine="0"/>
      </w:pPr>
      <w:bookmarkStart w:id="22" w:name="_Toc428570060"/>
      <w:r w:rsidRPr="005340EE">
        <w:lastRenderedPageBreak/>
        <w:t>A.3</w:t>
      </w:r>
      <w:r w:rsidRPr="005340EE">
        <w:tab/>
        <w:t>Results</w:t>
      </w:r>
      <w:bookmarkEnd w:id="22"/>
    </w:p>
    <w:p w:rsidR="00BF1CB8" w:rsidRPr="005340EE" w:rsidRDefault="00BF1CB8" w:rsidP="009540E3">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rsidR="00BF1CB8" w:rsidRPr="005340EE" w:rsidRDefault="00BF1CB8" w:rsidP="009540E3">
      <w:pPr>
        <w:ind w:firstLine="0"/>
      </w:pPr>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rsidR="00BF1CB8" w:rsidRPr="005340EE" w:rsidRDefault="00BF1CB8" w:rsidP="009540E3">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9540E3">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rsidR="00BF1CB8" w:rsidRPr="005340EE" w:rsidRDefault="00BF1CB8" w:rsidP="009540E3">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rsidR="00BF1CB8" w:rsidRPr="005340EE" w:rsidRDefault="00BF1CB8" w:rsidP="009540E3">
      <w:pPr>
        <w:ind w:firstLine="0"/>
      </w:pPr>
    </w:p>
    <w:p w:rsidR="00BF1CB8" w:rsidRPr="005340EE" w:rsidRDefault="00BF1CB8" w:rsidP="009540E3">
      <w:pPr>
        <w:pStyle w:val="Nadpis2"/>
        <w:ind w:firstLine="0"/>
      </w:pPr>
      <w:bookmarkStart w:id="23" w:name="_Toc428570061"/>
      <w:r w:rsidRPr="005340EE">
        <w:t>A.4</w:t>
      </w:r>
      <w:r w:rsidRPr="005340EE">
        <w:tab/>
        <w:t>Disscusion</w:t>
      </w:r>
      <w:bookmarkEnd w:id="23"/>
    </w:p>
    <w:p w:rsidR="00BF1CB8" w:rsidRPr="005340EE" w:rsidRDefault="00BF1CB8" w:rsidP="009540E3">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9540E3">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1966) and Petruška (1964). </w:t>
      </w:r>
    </w:p>
    <w:p w:rsidR="00BF1CB8" w:rsidRPr="005340EE" w:rsidRDefault="00BF1CB8" w:rsidP="009540E3">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BF1CB8" w:rsidRPr="005340EE" w:rsidRDefault="00BF1CB8" w:rsidP="009540E3">
      <w:pPr>
        <w:ind w:firstLine="0"/>
      </w:pPr>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rsidR="00BF1CB8" w:rsidRPr="005340EE" w:rsidRDefault="00BF1CB8" w:rsidP="009540E3">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BF1CB8" w:rsidRPr="005340EE" w:rsidRDefault="00BF1CB8" w:rsidP="009540E3">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BF1CB8" w:rsidRPr="005340EE" w:rsidRDefault="00BF1CB8" w:rsidP="009540E3">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9540E3">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BF1CB8" w:rsidRPr="005340EE" w:rsidRDefault="00BF1CB8" w:rsidP="009540E3">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9540E3">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9540E3">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9540E3">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rsidR="00BF1CB8" w:rsidRPr="005340EE" w:rsidRDefault="00BF1CB8" w:rsidP="009540E3">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rsidR="00BF1CB8" w:rsidRPr="005340EE" w:rsidRDefault="00BF1CB8" w:rsidP="009540E3">
      <w:pPr>
        <w:ind w:firstLine="0"/>
      </w:pPr>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9540E3">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9540E3">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BF1CB8" w:rsidRPr="005340EE" w:rsidRDefault="00BF1CB8" w:rsidP="009540E3">
      <w:pPr>
        <w:ind w:firstLine="0"/>
      </w:pPr>
    </w:p>
    <w:p w:rsidR="00BF1CB8" w:rsidRPr="005340EE" w:rsidRDefault="00BF1CB8" w:rsidP="009540E3">
      <w:pPr>
        <w:ind w:firstLine="0"/>
      </w:pPr>
      <w:r w:rsidRPr="005340EE">
        <w:t>ACKNOWLEDGEMENTS</w:t>
      </w:r>
    </w:p>
    <w:p w:rsidR="00BF1CB8" w:rsidRPr="005340EE" w:rsidRDefault="00BF1CB8" w:rsidP="009540E3">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rsidR="00BF1CB8" w:rsidRPr="005340EE" w:rsidRDefault="00BF1CB8" w:rsidP="009540E3">
      <w:pPr>
        <w:ind w:firstLine="0"/>
      </w:pPr>
    </w:p>
    <w:p w:rsidR="00BF1CB8" w:rsidRPr="005340EE" w:rsidRDefault="00BF1CB8" w:rsidP="009540E3">
      <w:pPr>
        <w:pStyle w:val="Nadpis2"/>
        <w:ind w:firstLine="0"/>
      </w:pPr>
      <w:bookmarkStart w:id="24" w:name="_Toc428570062"/>
      <w:r w:rsidRPr="005340EE">
        <w:t>A.5</w:t>
      </w:r>
      <w:r w:rsidRPr="005340EE">
        <w:tab/>
        <w:t>References</w:t>
      </w:r>
      <w:bookmarkEnd w:id="24"/>
    </w:p>
    <w:p w:rsidR="00BF1CB8" w:rsidRPr="005340EE" w:rsidRDefault="00BF1CB8" w:rsidP="007566B8">
      <w:pPr>
        <w:pStyle w:val="Citace1"/>
        <w:ind w:left="284" w:hanging="284"/>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BF1CB8" w:rsidRPr="005340EE" w:rsidRDefault="00BF1CB8" w:rsidP="007566B8">
      <w:pPr>
        <w:pStyle w:val="Citace1"/>
        <w:ind w:left="284" w:hanging="284"/>
      </w:pPr>
      <w:r w:rsidRPr="005340EE">
        <w:t>AMARAL, M., KOZOL, A. &amp; FRENCH, T. 1997: Conservation Status and Reintroduction of the Endangered American Burying Beetle. Northeastern Naturalist, 4, 121–132.</w:t>
      </w:r>
    </w:p>
    <w:p w:rsidR="00BF1CB8" w:rsidRPr="005340EE" w:rsidRDefault="00BF1CB8" w:rsidP="007566B8">
      <w:pPr>
        <w:pStyle w:val="Citace1"/>
        <w:ind w:left="284" w:hanging="284"/>
      </w:pPr>
      <w:r w:rsidRPr="005340EE">
        <w:t>ANDERSON, R.S. 1982a: Resource partitioning in carrion beetle (Coleoptera: Silphidae) fauna of southern Ontario: ecological and evolutionary considerations. Canadian Journal of Zoology, 60, 1314–1325.</w:t>
      </w:r>
    </w:p>
    <w:p w:rsidR="00BF1CB8" w:rsidRPr="005340EE" w:rsidRDefault="00BF1CB8" w:rsidP="007566B8">
      <w:pPr>
        <w:pStyle w:val="Citace1"/>
        <w:ind w:left="284" w:hanging="284"/>
      </w:pPr>
      <w:r w:rsidRPr="005340EE">
        <w:t>ANDERSON, R.S. 1982b: On the Decreasing Abundance of Nicrophorus americanus Olivier (Coleoptera: Silphidae) in Eastern North America. The Coleopterists Bulletin, 36, 362–365.</w:t>
      </w:r>
    </w:p>
    <w:p w:rsidR="00BF1CB8" w:rsidRPr="005340EE" w:rsidRDefault="00BF1CB8" w:rsidP="007566B8">
      <w:pPr>
        <w:pStyle w:val="Citace1"/>
        <w:ind w:left="284" w:hanging="284"/>
      </w:pPr>
      <w:r w:rsidRPr="005340EE">
        <w:t>ANDERSON, R.S. &amp; PECK, S.B. 1985: The Insects and Arachnids of Canada, Part 13: The carrion beetles of Canada and Alaska (Coleoptera: Silphidae and Agyrtidae). Agriculture Canada, Ottawa.</w:t>
      </w:r>
    </w:p>
    <w:p w:rsidR="00BF1CB8" w:rsidRPr="005340EE" w:rsidRDefault="00BF1CB8" w:rsidP="007566B8">
      <w:pPr>
        <w:pStyle w:val="Citace1"/>
        <w:ind w:left="284" w:hanging="284"/>
      </w:pPr>
      <w:r w:rsidRPr="005340EE">
        <w:t>ARCHER, M.S. 2003: Annual variation in arrival and departure times of carrion insects at carcasses: implications for succession studies in forensic entomology. Australian Journal of Zoology, 51, 569–576.</w:t>
      </w:r>
    </w:p>
    <w:p w:rsidR="00BF1CB8" w:rsidRPr="005340EE" w:rsidRDefault="00BF1CB8" w:rsidP="007566B8">
      <w:pPr>
        <w:pStyle w:val="Citace1"/>
        <w:ind w:left="284" w:hanging="284"/>
      </w:pPr>
      <w:r w:rsidRPr="005340EE">
        <w:t>BISHOP, A.A., HOBACK, W.W., ALBRECHT, M., SKINNER, K.M., ALBRECHT, M. &amp; SKINNER, K.M. 2002: A Comparison of an Ecological Model and GIS Spatial Analysis to Describe Niche Partitioning Amongst Carrion Beetles in Nebraska. Transactions in GIS, 6, 457–470.</w:t>
      </w:r>
    </w:p>
    <w:p w:rsidR="00BF1CB8" w:rsidRPr="005340EE" w:rsidRDefault="00BF1CB8" w:rsidP="007566B8">
      <w:pPr>
        <w:pStyle w:val="Citace1"/>
        <w:ind w:left="284" w:hanging="284"/>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rsidR="00BF1CB8" w:rsidRPr="005340EE" w:rsidRDefault="00BF1CB8" w:rsidP="007566B8">
      <w:pPr>
        <w:pStyle w:val="Citace1"/>
        <w:ind w:left="284" w:hanging="284"/>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rsidR="00BF1CB8" w:rsidRPr="005340EE" w:rsidRDefault="00BF1CB8" w:rsidP="007566B8">
      <w:pPr>
        <w:pStyle w:val="Citace1"/>
        <w:ind w:left="284" w:hanging="284"/>
      </w:pPr>
      <w:r w:rsidRPr="005340EE">
        <w:t>BRAAK, C.J.F. TER &amp; ŠMILAUER, P. 2012: Canoco reference manual and user’s guide software for ordination, version 5.0.</w:t>
      </w:r>
    </w:p>
    <w:p w:rsidR="00223412" w:rsidRPr="005340EE" w:rsidRDefault="00223412" w:rsidP="007566B8">
      <w:pPr>
        <w:pStyle w:val="Citace1"/>
        <w:ind w:left="284" w:hanging="284"/>
      </w:pPr>
      <w:r w:rsidRPr="005340EE">
        <w:t>CENIA. 2008: Czech National Geoportal [WWW Document]. URL Online: http://geoportal.gov.cz/web/guest/map [accessed on 2008].</w:t>
      </w:r>
    </w:p>
    <w:p w:rsidR="00BF1CB8" w:rsidRPr="005340EE" w:rsidRDefault="00BF1CB8" w:rsidP="007566B8">
      <w:pPr>
        <w:pStyle w:val="Citace1"/>
        <w:ind w:left="284" w:hanging="284"/>
      </w:pPr>
      <w:r w:rsidRPr="005340EE">
        <w:t>CENIA. 2015: Czech National Geoportal [WWW Document]. URL Online: http://geoportal.gov.cz/web/guest/map [accessed on 2015].</w:t>
      </w:r>
    </w:p>
    <w:p w:rsidR="00BF1CB8" w:rsidRPr="005340EE" w:rsidRDefault="00BF1CB8" w:rsidP="007566B8">
      <w:pPr>
        <w:pStyle w:val="Citace1"/>
        <w:ind w:left="284" w:hanging="284"/>
      </w:pPr>
      <w:r w:rsidRPr="005340EE">
        <w:t>CRAWFORD, P.H.C. &amp; HOAGLAND, B.W. 2010: Using Species Distribution Models to Guide Conservation at the State Level: the Endangered American Burying Beetle (Nicrophorus americanus) in Oklahoma. Journal of Insect Conservation, 14, 511–521.</w:t>
      </w:r>
    </w:p>
    <w:p w:rsidR="00BF1CB8" w:rsidRPr="005340EE" w:rsidRDefault="00BF1CB8" w:rsidP="007566B8">
      <w:pPr>
        <w:pStyle w:val="Citace1"/>
        <w:ind w:left="284" w:hanging="284"/>
      </w:pPr>
      <w:r w:rsidRPr="005340EE">
        <w:t>CREIGHTON, J.C., BASTARACHE, R., LOMOLINO, M. V. &amp; BELK, M.C. 2007: Effect of forest removal on the abundance of the endangered American burying beetle, Nicrophorus americanus (Coleoptera: Silphidae). Journal of Insect Conservation, 13, 37–43.</w:t>
      </w:r>
    </w:p>
    <w:p w:rsidR="00BF1CB8" w:rsidRPr="005340EE" w:rsidRDefault="00BF1CB8" w:rsidP="007566B8">
      <w:pPr>
        <w:pStyle w:val="Citace1"/>
        <w:ind w:left="284" w:hanging="284"/>
      </w:pPr>
      <w:r w:rsidRPr="005340EE">
        <w:t>CREIGHTON, J.C., VAUGHN, C.C. &amp; CHAPMAN, B.R. 1993: Habitat Preference of the Endangered American Burying Beetle (Nicrophorus americanus) in Oklahoma. The Southwestern Naturalist, 38, 275–277.</w:t>
      </w:r>
    </w:p>
    <w:p w:rsidR="00BF1CB8" w:rsidRPr="005340EE" w:rsidRDefault="00BF1CB8" w:rsidP="007566B8">
      <w:pPr>
        <w:pStyle w:val="Citace1"/>
        <w:ind w:left="284" w:hanging="284"/>
      </w:pPr>
      <w:r w:rsidRPr="005340EE">
        <w:t>ESRI. 2009: ArcMap 9.2. ESRI (Environmental Systems Research Institute). Redlands, California, USA.</w:t>
      </w:r>
    </w:p>
    <w:p w:rsidR="00BF1CB8" w:rsidRPr="005340EE" w:rsidRDefault="00BF1CB8" w:rsidP="007566B8">
      <w:pPr>
        <w:pStyle w:val="Citace1"/>
        <w:ind w:left="284" w:hanging="284"/>
      </w:pPr>
      <w:r w:rsidRPr="005340EE">
        <w:t>GOFF, M.L. 2009: Forensic Entomology. In Encyclopedia of Insects (ed. by Resh, V.H. &amp; Cardé, R.T.). Elsevier, London, pp. 381–386.</w:t>
      </w:r>
    </w:p>
    <w:p w:rsidR="00BF1CB8" w:rsidRPr="005340EE" w:rsidRDefault="00BF1CB8" w:rsidP="007566B8">
      <w:pPr>
        <w:pStyle w:val="Citace1"/>
        <w:ind w:left="284" w:hanging="284"/>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BF1CB8" w:rsidRPr="005340EE" w:rsidRDefault="00BF1CB8" w:rsidP="007566B8">
      <w:pPr>
        <w:pStyle w:val="Citace1"/>
        <w:ind w:left="284" w:hanging="284"/>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BF1CB8" w:rsidRPr="005340EE" w:rsidRDefault="00BF1CB8" w:rsidP="007566B8">
      <w:pPr>
        <w:pStyle w:val="Citace1"/>
        <w:ind w:left="284" w:hanging="284"/>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rsidR="00BF1CB8" w:rsidRPr="005340EE" w:rsidRDefault="00BF1CB8" w:rsidP="007566B8">
      <w:pPr>
        <w:pStyle w:val="Citace1"/>
        <w:ind w:left="284" w:hanging="284"/>
      </w:pPr>
      <w:r w:rsidRPr="005340EE">
        <w:t>HAMET, A. &amp; VANCL, Z. EDS. 2005: Katalog brouků (Coleoptera) CHKO Broumovsko. (Catalogue of beetles (Coleoptera) of the Broumovsko Protected Landscape Area). O. Čermáková, Hradec Králové.</w:t>
      </w:r>
    </w:p>
    <w:p w:rsidR="00BF1CB8" w:rsidRPr="005340EE" w:rsidRDefault="00BF1CB8" w:rsidP="007566B8">
      <w:pPr>
        <w:pStyle w:val="Citace1"/>
        <w:ind w:left="284" w:hanging="284"/>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rsidR="00BF1CB8" w:rsidRPr="005340EE" w:rsidRDefault="00BF1CB8" w:rsidP="007566B8">
      <w:pPr>
        <w:pStyle w:val="Citace1"/>
        <w:ind w:left="284" w:hanging="284"/>
      </w:pPr>
      <w:r w:rsidRPr="005340EE">
        <w:t>HOCKING, M.D., DARIMONT, C.T., CHRISTIE, K.S. &amp; REIMCHEN, T.E. 2007: Niche variation in burying beetles ( Nicrophorus spp.) associated with marine and terrestrial carrion. Canadian Journal of Zoology, 85, 437–442.</w:t>
      </w:r>
    </w:p>
    <w:p w:rsidR="00BF1CB8" w:rsidRPr="005340EE" w:rsidRDefault="00BF1CB8" w:rsidP="007566B8">
      <w:pPr>
        <w:pStyle w:val="Citace1"/>
        <w:ind w:left="284" w:hanging="284"/>
      </w:pPr>
      <w:r w:rsidRPr="005340EE">
        <w:t>HOLLOWAY, A.K. &amp; SCHNELL, G.D. 1997: Relationship between numbers of the endangered american burying beetle Nicrophorus americanus Olivier (Coleoptera: Silphidae) and available food resources. Biological Conservation, 81, 145–152.</w:t>
      </w:r>
    </w:p>
    <w:p w:rsidR="00BF1CB8" w:rsidRPr="005340EE" w:rsidRDefault="00BF1CB8" w:rsidP="007566B8">
      <w:pPr>
        <w:pStyle w:val="Citace1"/>
        <w:ind w:left="284" w:hanging="284"/>
      </w:pPr>
      <w:r w:rsidRPr="005340EE">
        <w:t>IKEDA, H., KAGAYA, T., KUBOTA, K. &amp; ABE, T. 2007: Flight capabilities and feeding habits of silphine beetles: are flightless species really “carrion beetles“? Ecological Research, 22, 237–241.</w:t>
      </w:r>
    </w:p>
    <w:p w:rsidR="00BF1CB8" w:rsidRPr="005340EE" w:rsidRDefault="00BF1CB8" w:rsidP="007566B8">
      <w:pPr>
        <w:pStyle w:val="Citace1"/>
        <w:ind w:left="284" w:hanging="284"/>
      </w:pPr>
      <w:r w:rsidRPr="005340EE">
        <w:lastRenderedPageBreak/>
        <w:t>IKEDA, H., KAGAYA, T., KUBOTA, K. &amp; ABE, T. 2008: Evolutionary relationships among food habit, loss of flight, and reproductive traits: life-history evolution in the Silphinae (Coleoptera: Silphidae). Evolution, 62, 2065–2079.</w:t>
      </w:r>
    </w:p>
    <w:p w:rsidR="00BF1CB8" w:rsidRPr="005340EE" w:rsidRDefault="00BF1CB8" w:rsidP="007566B8">
      <w:pPr>
        <w:pStyle w:val="Citace1"/>
        <w:ind w:left="284" w:hanging="284"/>
      </w:pPr>
      <w:r w:rsidRPr="005340EE">
        <w:t>JAKUBEC, P. &amp; RŮŽIČKA, J. 2012: Distribution of open landscape carrion beetles (Coleoptera: Silphidae) in selected lowlands of the Czech Republic. Klapalekiana, 48, 169–189.</w:t>
      </w:r>
    </w:p>
    <w:p w:rsidR="00BF1CB8" w:rsidRPr="005340EE" w:rsidRDefault="00BF1CB8" w:rsidP="007566B8">
      <w:pPr>
        <w:pStyle w:val="Citace1"/>
        <w:ind w:left="284" w:hanging="284"/>
      </w:pPr>
      <w:r w:rsidRPr="005340EE">
        <w:t>JURZENSKI, J., SNETHEN, D.G., BRUST, M.L. &amp; HOBACK, W.W. 2011: New records of carrion beetles in Nebraska reveal increased presence of the American burying beetle, Nicrophorus americanus Olivier (Coleoptera: Silphidae). Great Plains Research, 21, 131–143.</w:t>
      </w:r>
    </w:p>
    <w:p w:rsidR="00BF1CB8" w:rsidRPr="005340EE" w:rsidRDefault="00BF1CB8" w:rsidP="007566B8">
      <w:pPr>
        <w:pStyle w:val="Citace1"/>
        <w:ind w:left="284" w:hanging="284"/>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rsidR="00BF1CB8" w:rsidRPr="005340EE" w:rsidRDefault="00BF1CB8" w:rsidP="007566B8">
      <w:pPr>
        <w:pStyle w:val="Citace1"/>
        <w:ind w:left="284" w:hanging="284"/>
      </w:pPr>
      <w:r w:rsidRPr="005340EE">
        <w:t>KALINOVÁ, B., PODSKALSKÁ, H., RŮZICKA, J., HOSKOVEC, M., RŮŽIČKA, J. &amp; HOSKOVEC, M. 2009: Irresistible bouquet of death–how are burying beetles (Coleoptera: Silphidae: Nicrophorus) attracted by carcasses. Naturwissenschaften, 96, 889–899.</w:t>
      </w:r>
    </w:p>
    <w:p w:rsidR="00BF1CB8" w:rsidRPr="005340EE" w:rsidRDefault="00BF1CB8" w:rsidP="007566B8">
      <w:pPr>
        <w:pStyle w:val="Citace1"/>
        <w:ind w:left="284" w:hanging="284"/>
      </w:pPr>
      <w:r w:rsidRPr="005340EE">
        <w:t>KOČÁREK, P. 1997: Výskyt brouků ze skupin Silphidae a Leiodidae: Cholevinae (Coleoptera) na území CHKO Litovelské Pomoraví. Zprávy Vlastivědného muzea v Olomouci, 275, 17 – 29.</w:t>
      </w:r>
    </w:p>
    <w:p w:rsidR="00BF1CB8" w:rsidRPr="005340EE" w:rsidRDefault="00BF1CB8" w:rsidP="007566B8">
      <w:pPr>
        <w:pStyle w:val="Citace1"/>
        <w:ind w:left="284" w:hanging="284"/>
      </w:pPr>
      <w:r w:rsidRPr="005340EE">
        <w:t>KOČÁREK, P. 2001: Diurnal activity rhythms and niche differentiation in a carrion beetle assemblage (Coleoptera: Silphidae) in Opava, the Czech Republic. Biological Rhythm Research, 32, 431–438.</w:t>
      </w:r>
    </w:p>
    <w:p w:rsidR="00BF1CB8" w:rsidRPr="005340EE" w:rsidRDefault="00BF1CB8" w:rsidP="007566B8">
      <w:pPr>
        <w:pStyle w:val="Citace1"/>
        <w:ind w:left="284" w:hanging="284"/>
      </w:pPr>
      <w:r w:rsidRPr="005340EE">
        <w:t>KOČÁREK, P. 2002a: Decomposition and Coleoptera succession on exposed carrion of small mammal in Opava, the Czech Republic. European Journal of Soil Biology, 39, 31–45.</w:t>
      </w:r>
    </w:p>
    <w:p w:rsidR="00BF1CB8" w:rsidRPr="005340EE" w:rsidRDefault="00BF1CB8" w:rsidP="007566B8">
      <w:pPr>
        <w:pStyle w:val="Citace1"/>
        <w:ind w:left="284" w:hanging="284"/>
      </w:pPr>
      <w:r w:rsidRPr="005340EE">
        <w:t>KOČÁREK, P. 2002b: Diel activity patterns of carrion-visiting Coleoptera studied by timesorting pitfall traps. Biologia, 57, 199–211.</w:t>
      </w:r>
    </w:p>
    <w:p w:rsidR="00BF1CB8" w:rsidRPr="005340EE" w:rsidRDefault="00BF1CB8" w:rsidP="007566B8">
      <w:pPr>
        <w:pStyle w:val="Citace1"/>
        <w:ind w:left="284" w:hanging="284"/>
      </w:pPr>
      <w:r w:rsidRPr="005340EE">
        <w:t>KOČÁREK, P. &amp; BENKO, K. 1997: The occurence and seasonal activity of Silphidae in Hlučín region (Silesia, Czech Republic). Časopis Slezského muzea v Opavě, 46, 173–179.</w:t>
      </w:r>
    </w:p>
    <w:p w:rsidR="00BF1CB8" w:rsidRPr="005340EE" w:rsidRDefault="00BF1CB8" w:rsidP="007566B8">
      <w:pPr>
        <w:pStyle w:val="Citace1"/>
        <w:ind w:left="284" w:hanging="284"/>
      </w:pPr>
      <w:r w:rsidRPr="005340EE">
        <w:lastRenderedPageBreak/>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rsidR="00BF1CB8" w:rsidRPr="005340EE" w:rsidRDefault="00BF1CB8" w:rsidP="007566B8">
      <w:pPr>
        <w:pStyle w:val="Citace1"/>
        <w:ind w:left="284" w:hanging="284"/>
      </w:pPr>
      <w:r w:rsidRPr="005340EE">
        <w:t>LINGAFELTER, S.W. 1995: Diversity, Habitat Preferences, and Seasonality of Kansas Carrion Beetles (Coleoptera : Silphidae ). Journal of the Kansas Entomological Society, 68, 214–223.</w:t>
      </w:r>
    </w:p>
    <w:p w:rsidR="00BF1CB8" w:rsidRPr="005340EE" w:rsidRDefault="00BF1CB8" w:rsidP="007566B8">
      <w:pPr>
        <w:pStyle w:val="Citace1"/>
        <w:ind w:left="284" w:hanging="284"/>
      </w:pPr>
      <w:r w:rsidRPr="005340EE">
        <w:t>LOMOLINO, M. V, CREIGHTON, J.C., SCHNELL, G.D. &amp; CERTAIN, D.L. 1995: Ecology and Conservation of the Endangered American Burying Beetle (Nicrophorus americanus). Conservation Biology, 9, 605–614.</w:t>
      </w:r>
    </w:p>
    <w:p w:rsidR="00BF1CB8" w:rsidRPr="005340EE" w:rsidRDefault="00BF1CB8" w:rsidP="007566B8">
      <w:pPr>
        <w:pStyle w:val="Citace1"/>
        <w:ind w:left="284" w:hanging="284"/>
      </w:pPr>
      <w:r w:rsidRPr="005340EE">
        <w:t>LOMOLINO, M. V. &amp; CREIGHTON, J.C. 1996: Habitat selection, breeding success and conservation of the endangered American burying beetle Nicrophorus americanus. Biological Conservation, 77, 235–241.</w:t>
      </w:r>
    </w:p>
    <w:p w:rsidR="00BF1CB8" w:rsidRPr="005340EE" w:rsidRDefault="00BF1CB8" w:rsidP="007566B8">
      <w:pPr>
        <w:pStyle w:val="Citace1"/>
        <w:ind w:left="284" w:hanging="284"/>
      </w:pPr>
      <w:r w:rsidRPr="005340EE">
        <w:t>LOONEY, C., CALDWELL, B.T. &amp; EIGENBRODE, S.D. 2009: When the prairie varies: the importance of site characteristics for strategising insect conservation. Insect Conservation and Diversity, 2, 243–250.</w:t>
      </w:r>
    </w:p>
    <w:p w:rsidR="00BF1CB8" w:rsidRPr="005340EE" w:rsidRDefault="00BF1CB8" w:rsidP="007566B8">
      <w:pPr>
        <w:pStyle w:val="Citace1"/>
        <w:ind w:left="284" w:hanging="284"/>
      </w:pPr>
      <w:r w:rsidRPr="005340EE">
        <w:t>MULLINS, P.L., RILEY, E.G. &amp; OSWALD, J.D. 2013: Identification, distribution, and adult phenology of the carrion beetles (Coleoptera: Silphidae) of Texas. Zootaxa, 3666, 221–251.</w:t>
      </w:r>
    </w:p>
    <w:p w:rsidR="00BF1CB8" w:rsidRPr="005340EE" w:rsidRDefault="00BF1CB8" w:rsidP="007566B8">
      <w:pPr>
        <w:pStyle w:val="Citace1"/>
        <w:ind w:left="284" w:hanging="284"/>
      </w:pPr>
      <w:r w:rsidRPr="005340EE">
        <w:t>MUTHS, E.L. 1991: Substrate Discrimination in Burying Beetles, Nicrophorus orbicollis (Coleoptera: Silphidae). Journal of the Kansas Entomological Society, 64, 447–450.</w:t>
      </w:r>
    </w:p>
    <w:p w:rsidR="00BF1CB8" w:rsidRPr="005340EE" w:rsidRDefault="00BF1CB8" w:rsidP="007566B8">
      <w:pPr>
        <w:pStyle w:val="Citace1"/>
        <w:ind w:left="284" w:hanging="284"/>
      </w:pPr>
      <w:r w:rsidRPr="005340EE">
        <w:t>NAKLÁDAL, O. 2008: Results of a faunistic survey of beetles (Coleoptera) in floodplain forests of the Litovelské Pomoraví Protected Landscape Area (Czech Republic, Northern Moravia) in 2006. Klapalekiana, 44, 237–269.</w:t>
      </w:r>
    </w:p>
    <w:p w:rsidR="00BF1CB8" w:rsidRPr="005340EE" w:rsidRDefault="00BF1CB8" w:rsidP="007566B8">
      <w:pPr>
        <w:pStyle w:val="Citace1"/>
        <w:ind w:left="284" w:hanging="284"/>
      </w:pPr>
      <w:r w:rsidRPr="005340EE">
        <w:t>NAKLÁDAL, O. 2011a: Results of beetles (Coleoptera) survey of Zástudánčí National Nature Reserve (Central Moravia) 2008 – part 1. Časopis Slezského Zemského Muzea, Serie A - Vědy Přírodní, 60, 63–78.</w:t>
      </w:r>
    </w:p>
    <w:p w:rsidR="00BF1CB8" w:rsidRPr="005340EE" w:rsidRDefault="00BF1CB8" w:rsidP="007566B8">
      <w:pPr>
        <w:pStyle w:val="Citace1"/>
        <w:ind w:left="284" w:hanging="284"/>
      </w:pPr>
      <w:r w:rsidRPr="005340EE">
        <w:lastRenderedPageBreak/>
        <w:t>NAKLÁDAL, O. 2011b: Results of a faunistic survey of beetles (Coleoptera) in Vrapač National Nature Reserve (Czech Republic, Northern Moravia, Litovelské Pomoraví Protected Landscape Area) in 2009. Klapalekiana, 47, 213–236.</w:t>
      </w:r>
    </w:p>
    <w:p w:rsidR="00BF1CB8" w:rsidRPr="005340EE" w:rsidRDefault="00BF1CB8" w:rsidP="007566B8">
      <w:pPr>
        <w:pStyle w:val="Citace1"/>
        <w:ind w:left="284" w:hanging="284"/>
      </w:pPr>
      <w:r w:rsidRPr="005340EE">
        <w:t>NOVÁK, B. 1961: Saisonmässiges Vorkomenn von Totengräbern in Feldbiozönosen (Col. Silphidae). Acta Universitatis Palackianae Olomucensis, Facultas Rerum Naturalium, 6, 45–114.</w:t>
      </w:r>
    </w:p>
    <w:p w:rsidR="00BF1CB8" w:rsidRPr="005340EE" w:rsidRDefault="00BF1CB8" w:rsidP="007566B8">
      <w:pPr>
        <w:pStyle w:val="Citace1"/>
        <w:ind w:left="284" w:hanging="284"/>
      </w:pPr>
      <w:r w:rsidRPr="005340EE">
        <w:t>NOVÁK, B. 1962: Ein Beitrag zur Faunistik und Ökologie der Totengräber (Col. Silphidae). Acta Universitatis Palackianae Olomucensis, Facultas Rerum Naturalium, 11, 263–300.</w:t>
      </w:r>
    </w:p>
    <w:p w:rsidR="00BF1CB8" w:rsidRPr="005340EE" w:rsidRDefault="00BF1CB8" w:rsidP="007566B8">
      <w:pPr>
        <w:pStyle w:val="Citace1"/>
        <w:ind w:left="284" w:hanging="284"/>
      </w:pPr>
      <w:r w:rsidRPr="005340EE">
        <w:t>NOVÁK, B. 1965: Zur Faunistik und Ökologie der Totengräber in den Feldbiotopen von Haná (Col. Silphidae). Acta Universitatis Palackianae Olomucensis, Facultas Rerum Naturalium, 19, 121–151.</w:t>
      </w:r>
    </w:p>
    <w:p w:rsidR="00BF1CB8" w:rsidRPr="005340EE" w:rsidRDefault="00BF1CB8" w:rsidP="007566B8">
      <w:pPr>
        <w:pStyle w:val="Citace1"/>
        <w:ind w:left="284" w:hanging="284"/>
      </w:pPr>
      <w:r w:rsidRPr="005340EE">
        <w:t>NOVÁK, B. 1966: Dynamika populací brouků ze skupiny Silphini (Coleoptera). Populationsdynamik der Silphini (Coleoptera)). Acta Universitatis Palackianae Olomucensis, Facultas Rerum Naturalium, 22, 129–151.</w:t>
      </w:r>
    </w:p>
    <w:p w:rsidR="00BF1CB8" w:rsidRPr="005340EE" w:rsidRDefault="00BF1CB8" w:rsidP="007566B8">
      <w:pPr>
        <w:pStyle w:val="Citace1"/>
        <w:ind w:left="284" w:hanging="284"/>
      </w:pPr>
      <w:r w:rsidRPr="005340EE">
        <w:t>PAULIAN, R. 1946: Essai de bionomie quantitative sur les nécrophores. Revue française d’Entomologie, 13, 93–98.</w:t>
      </w:r>
    </w:p>
    <w:p w:rsidR="00BF1CB8" w:rsidRPr="005340EE" w:rsidRDefault="00BF1CB8" w:rsidP="007566B8">
      <w:pPr>
        <w:pStyle w:val="Citace1"/>
        <w:ind w:left="284" w:hanging="284"/>
      </w:pPr>
      <w:r w:rsidRPr="005340EE">
        <w:t>PECK, S.B. &amp; ANDERSON, R.S. 1985a: Taxonomy, phylogeny and biogeography of the carrion beetles of Latin America (Coleoptera: Silphidae). Quaestiones Entomologicae, 21, 247–317.</w:t>
      </w:r>
    </w:p>
    <w:p w:rsidR="00BF1CB8" w:rsidRPr="005340EE" w:rsidRDefault="00BF1CB8" w:rsidP="007566B8">
      <w:pPr>
        <w:pStyle w:val="Citace1"/>
        <w:ind w:left="284" w:hanging="284"/>
      </w:pPr>
      <w:r w:rsidRPr="005340EE">
        <w:t>PECK, S.B. &amp; ANDERSON, R.S. 1985b: Seasonal activity and habitat associations of adult small carrion beetles in southern Ontario (Coleoptera: Leiodidae: Cholevinae). The Coleopterists Bulletin, 39, 347–353.</w:t>
      </w:r>
    </w:p>
    <w:p w:rsidR="00BF1CB8" w:rsidRPr="005340EE" w:rsidRDefault="00BF1CB8" w:rsidP="007566B8">
      <w:pPr>
        <w:pStyle w:val="Citace1"/>
        <w:ind w:left="284" w:hanging="284"/>
      </w:pPr>
      <w:r w:rsidRPr="005340EE">
        <w:t>PETRUŠKA, F. 1964: Beitrag zur Bewegungsaktivität einiger Aaskäfer-Arten (Col. Silphidae et Histeridae). Acta Universitatis Palackianae Olomucensis, Facultas Rerum Naturalium, 16, 159–187.</w:t>
      </w:r>
    </w:p>
    <w:p w:rsidR="00BF1CB8" w:rsidRPr="005340EE" w:rsidRDefault="00BF1CB8" w:rsidP="007566B8">
      <w:pPr>
        <w:pStyle w:val="Citace1"/>
        <w:ind w:left="284" w:hanging="284"/>
      </w:pPr>
      <w:r w:rsidRPr="005340EE">
        <w:t>PETRUŠKA, F. 1968: The Carrion-Beetles as a Component Part of the Insects Fauna of the Fields in the Uničov Plain. Acta Universitatis Palackianae Olomucensis, Facultas Rerum Naturalium, 28, 159–187.</w:t>
      </w:r>
    </w:p>
    <w:p w:rsidR="00BF1CB8" w:rsidRPr="005340EE" w:rsidRDefault="00BF1CB8" w:rsidP="007566B8">
      <w:pPr>
        <w:pStyle w:val="Citace1"/>
        <w:ind w:left="284" w:hanging="284"/>
      </w:pPr>
      <w:r w:rsidRPr="005340EE">
        <w:lastRenderedPageBreak/>
        <w:t>PIELOU, E.C. 1975: Ecological diversity. Wiley-Interscience, New York.</w:t>
      </w:r>
    </w:p>
    <w:p w:rsidR="00BF1CB8" w:rsidRPr="005340EE" w:rsidRDefault="00BF1CB8" w:rsidP="007566B8">
      <w:pPr>
        <w:pStyle w:val="Citace1"/>
        <w:ind w:left="284" w:hanging="284"/>
      </w:pPr>
      <w:r w:rsidRPr="005340EE">
        <w:t>PUKOWSKI, E. 1933: Oekologische Untersuchungen an Necrophorus F. Zeitschrift für Morphologie und Oekologie der Tiere, 27, 518–186.</w:t>
      </w:r>
    </w:p>
    <w:p w:rsidR="00BF1CB8" w:rsidRPr="005340EE" w:rsidRDefault="00BF1CB8" w:rsidP="007566B8">
      <w:pPr>
        <w:pStyle w:val="Citace1"/>
        <w:ind w:left="284" w:hanging="284"/>
      </w:pPr>
      <w:r w:rsidRPr="005340EE">
        <w:t>R CORE TEAM. 2014: R: A language and Environment for Statistical Computing.</w:t>
      </w:r>
    </w:p>
    <w:p w:rsidR="00BF1CB8" w:rsidRPr="005340EE" w:rsidRDefault="00BF1CB8" w:rsidP="007566B8">
      <w:pPr>
        <w:pStyle w:val="Citace1"/>
        <w:ind w:left="284" w:hanging="284"/>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rsidR="00BF1CB8" w:rsidRPr="005340EE" w:rsidRDefault="00BF1CB8" w:rsidP="007566B8">
      <w:pPr>
        <w:pStyle w:val="Citace1"/>
        <w:ind w:left="284" w:hanging="284"/>
      </w:pPr>
      <w:r w:rsidRPr="005340EE">
        <w:t>RŮŽIČKA, J. 1994: Seasonal activity and habitat associations of Silphidae and Leiodidae: Cholevinae (Coleoptera) in central Bohemia. Acta Societatis Zoologicae Bohemicae, 58, 67–78.</w:t>
      </w:r>
    </w:p>
    <w:p w:rsidR="00BF1CB8" w:rsidRPr="005340EE" w:rsidRDefault="00BF1CB8" w:rsidP="007566B8">
      <w:pPr>
        <w:pStyle w:val="Citace1"/>
        <w:ind w:left="284" w:hanging="284"/>
      </w:pPr>
      <w:r w:rsidRPr="005340EE">
        <w:t>RŮŽIČKA, J. 1999: Beetle communities (Insecta: Coleoptera) of rock debris on the Boreč hill (Czech Republic: České středohoří mts). Acta Societatis Zoologicae Bohemicae, 63, 315–330.</w:t>
      </w:r>
    </w:p>
    <w:p w:rsidR="00BF1CB8" w:rsidRPr="005340EE" w:rsidRDefault="00BF1CB8" w:rsidP="007566B8">
      <w:pPr>
        <w:pStyle w:val="Citace1"/>
        <w:ind w:left="284" w:hanging="284"/>
      </w:pPr>
      <w:r w:rsidRPr="005340EE">
        <w:t>RŮŽIČKA, J. 2000: Beetle communities (Insecta: Coleoptera) of rock debris on the Kamenec hill (Czech Republic: České středohoří mts). Acta Universitatis Purkynianae, Studia Biologica, 4, 175–182.</w:t>
      </w:r>
    </w:p>
    <w:p w:rsidR="00BF1CB8" w:rsidRPr="005340EE" w:rsidRDefault="00BF1CB8" w:rsidP="007566B8">
      <w:pPr>
        <w:pStyle w:val="Citace1"/>
        <w:ind w:left="284" w:hanging="284"/>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rsidR="00BF1CB8" w:rsidRPr="005340EE" w:rsidRDefault="00BF1CB8" w:rsidP="007566B8">
      <w:pPr>
        <w:pStyle w:val="Citace1"/>
        <w:ind w:left="284" w:hanging="284"/>
      </w:pPr>
      <w:r w:rsidRPr="005340EE">
        <w:t>RŮŽIČKA, J. 2005b: Icones Insectorum Europae Centralis. Coleoptera: Agyrtidae, Silphidae. Folia Heyrovskyana, Ser. B, 3, 1–9.</w:t>
      </w:r>
    </w:p>
    <w:p w:rsidR="00BF1CB8" w:rsidRPr="005340EE" w:rsidRDefault="00BF1CB8" w:rsidP="007566B8">
      <w:pPr>
        <w:pStyle w:val="Citace1"/>
        <w:ind w:left="284" w:hanging="284"/>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rsidR="00BF1CB8" w:rsidRPr="005340EE" w:rsidRDefault="00BF1CB8" w:rsidP="007566B8">
      <w:pPr>
        <w:pStyle w:val="Citace1"/>
        <w:ind w:left="284" w:hanging="284"/>
      </w:pPr>
      <w:r w:rsidRPr="005340EE">
        <w:lastRenderedPageBreak/>
        <w:t>RŮŽIČKA, J., HÁVA, J. &amp; SCHNEIDER, J. 2004: Revision of Palaearctic and Oriental Oiceoptoma (Coleoptera: Silphidae). Acta Societatis Zoologicae Bohemicae, 68, 30–51.</w:t>
      </w:r>
    </w:p>
    <w:p w:rsidR="00BF1CB8" w:rsidRPr="005340EE" w:rsidRDefault="00BF1CB8" w:rsidP="007566B8">
      <w:pPr>
        <w:pStyle w:val="Citace1"/>
        <w:ind w:left="284" w:hanging="284"/>
      </w:pPr>
      <w:r w:rsidRPr="005340EE">
        <w:t>RŮŽIČKA, J. &amp; SCHNEIDER, J. 2004: Silphidae. In Catalogue of Palaearctic Coleoptera, Vol. 2 (ed. by Löbl, I. &amp; Smetana, A.). Apollo Books, Stenstrup, pp. 229–237.</w:t>
      </w:r>
    </w:p>
    <w:p w:rsidR="00BF1CB8" w:rsidRPr="005340EE" w:rsidRDefault="00BF1CB8" w:rsidP="007566B8">
      <w:pPr>
        <w:pStyle w:val="Citace1"/>
        <w:ind w:left="284" w:hanging="284"/>
      </w:pPr>
      <w:r w:rsidRPr="005340EE">
        <w:t>SCOTT, M.P. 1998: The Ecology and Behavior of Burying Beetles. Annual Review of Entomology, 43, 595–618.</w:t>
      </w:r>
    </w:p>
    <w:p w:rsidR="00BF1CB8" w:rsidRPr="005340EE" w:rsidRDefault="00BF1CB8" w:rsidP="007566B8">
      <w:pPr>
        <w:pStyle w:val="Citace1"/>
        <w:ind w:left="284" w:hanging="284"/>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rsidR="00BF1CB8" w:rsidRPr="005340EE" w:rsidRDefault="00BF1CB8" w:rsidP="007566B8">
      <w:pPr>
        <w:pStyle w:val="Citace1"/>
        <w:ind w:left="284" w:hanging="284"/>
      </w:pPr>
      <w:r w:rsidRPr="005340EE">
        <w:t>SIKES, D. 2008: Carrion beetles (Coleoptera: Silphidae). In Encyclopedia of Entomology. Volume 1: A - C (ed. by Capinera, J.L.). Springer, Berlin, pp. 749–758.</w:t>
      </w:r>
    </w:p>
    <w:p w:rsidR="00BF1CB8" w:rsidRPr="005340EE" w:rsidRDefault="00BF1CB8" w:rsidP="007566B8">
      <w:pPr>
        <w:pStyle w:val="Citace1"/>
        <w:ind w:left="284" w:hanging="284"/>
      </w:pPr>
      <w:r w:rsidRPr="005340EE">
        <w:t>SIKES, D.S. &amp; VENABLES, C. 2013: Molecular phylogeny of the burying beetles (Coleoptera: Silphidae: Nicrophorinae). Molecular Phylogenetics and Evolution, 69, 552–65.</w:t>
      </w:r>
    </w:p>
    <w:p w:rsidR="00BF1CB8" w:rsidRPr="005340EE" w:rsidRDefault="00BF1CB8" w:rsidP="007566B8">
      <w:pPr>
        <w:pStyle w:val="Citace1"/>
        <w:ind w:left="284" w:hanging="284"/>
      </w:pPr>
      <w:r w:rsidRPr="005340EE">
        <w:t>ŠUSTEK, Z. 1981: Keys to identification of insects 2: Carrion beetles of Czechoslovakia (Coleoptera: Silphidae). Zprávy Československé Společnosti Entomologické při ČSAV, 2, 1–47.</w:t>
      </w:r>
    </w:p>
    <w:p w:rsidR="00BF1CB8" w:rsidRPr="005340EE" w:rsidRDefault="00BF1CB8" w:rsidP="007566B8">
      <w:pPr>
        <w:pStyle w:val="Citace1"/>
        <w:ind w:left="284" w:hanging="284"/>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rsidR="00BF1CB8" w:rsidRPr="005340EE" w:rsidRDefault="00BF1CB8" w:rsidP="007566B8">
      <w:pPr>
        <w:pStyle w:val="Citace1"/>
        <w:ind w:left="284" w:hanging="284"/>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rsidR="00BF1CB8" w:rsidRPr="005340EE" w:rsidRDefault="00BF1CB8" w:rsidP="007566B8">
      <w:pPr>
        <w:pStyle w:val="Citace1"/>
        <w:ind w:left="284" w:hanging="284"/>
      </w:pPr>
      <w:r w:rsidRPr="005340EE">
        <w:t xml:space="preserve">WALKER, T.L. &amp; HOBACK, W.W. 2007: Effects of Invasive Eastern Redcedar on Capture Rates of Nicrophorus americanus and Other Silphidae. Environmental entomology, 36, 297–307. </w:t>
      </w:r>
    </w:p>
    <w:p w:rsidR="00A65B62" w:rsidRDefault="00A65B62" w:rsidP="009540E3">
      <w:pPr>
        <w:ind w:firstLine="0"/>
      </w:pPr>
    </w:p>
    <w:p w:rsidR="00BF1CB8" w:rsidRPr="005340EE" w:rsidRDefault="00BF1CB8" w:rsidP="009540E3">
      <w:pPr>
        <w:ind w:firstLine="0"/>
      </w:pPr>
      <w:r w:rsidRPr="005340EE">
        <w:t>Fig. 1. Locations of the areas studied in the Czech Republic, which are indicated by black dots on a faunistic grid map (Jakubec &amp; Růžička, 2012).</w:t>
      </w:r>
    </w:p>
    <w:p w:rsidR="00BF1CB8" w:rsidRPr="005340EE" w:rsidRDefault="00BF1CB8" w:rsidP="009540E3">
      <w:pPr>
        <w:ind w:firstLine="0"/>
      </w:pPr>
      <w:r w:rsidRPr="005340EE">
        <w:t>Fig. 2. Distribution of the localities (black dots) based on soil type (CE = chernozem; FL = fluvisol) in the South Moravian region (Cenia, 2015).</w:t>
      </w:r>
    </w:p>
    <w:p w:rsidR="00BF1CB8" w:rsidRPr="005340EE" w:rsidRDefault="00BF1CB8" w:rsidP="009540E3">
      <w:pPr>
        <w:ind w:firstLine="0"/>
      </w:pPr>
      <w:r w:rsidRPr="005340EE">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rsidR="00BF1CB8" w:rsidRPr="005340EE" w:rsidRDefault="00BF1CB8" w:rsidP="009540E3">
      <w:pPr>
        <w:ind w:firstLine="0"/>
      </w:pPr>
      <w:r w:rsidRPr="005340EE">
        <w:t>Fig 4. Partial CCA ordination diagram with carrion beetles and statistically significant environmental variables (CE – chernozem, FL – fluvisol, zm – Zea mays, hv – Hordeum vulgare, ha – Heliantus annus).</w:t>
      </w:r>
    </w:p>
    <w:p w:rsidR="00F40DA2" w:rsidRDefault="00BF1CB8" w:rsidP="009540E3">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140B2C" w:rsidRDefault="00140B2C" w:rsidP="009540E3">
      <w:pPr>
        <w:ind w:firstLine="0"/>
        <w:jc w:val="left"/>
      </w:pPr>
    </w:p>
    <w:p w:rsidR="00140B2C" w:rsidRPr="005340EE" w:rsidRDefault="00140B2C" w:rsidP="009540E3">
      <w:pPr>
        <w:ind w:firstLine="0"/>
        <w:jc w:val="left"/>
        <w:sectPr w:rsidR="00140B2C" w:rsidRPr="005340EE" w:rsidSect="00D51BE7">
          <w:headerReference w:type="default" r:id="rId16"/>
          <w:pgSz w:w="12240" w:h="15840"/>
          <w:pgMar w:top="1417" w:right="1417" w:bottom="1417" w:left="1417" w:header="708" w:footer="708" w:gutter="0"/>
          <w:cols w:space="708"/>
          <w:docGrid w:linePitch="360"/>
        </w:sectPr>
      </w:pPr>
    </w:p>
    <w:p w:rsidR="00773EC0" w:rsidRDefault="00363A67" w:rsidP="009540E3">
      <w:pPr>
        <w:pStyle w:val="Nadpis1"/>
        <w:ind w:firstLine="0"/>
      </w:pPr>
      <w:bookmarkStart w:id="25" w:name="_Toc428570063"/>
      <w:r w:rsidRPr="005340EE">
        <w:lastRenderedPageBreak/>
        <w:t>B</w:t>
      </w:r>
      <w:r w:rsidRPr="005340EE">
        <w:tab/>
      </w:r>
      <w:r w:rsidR="00773EC0">
        <w:t xml:space="preserve">Thermal summation model and instar determination of all developmental stages of </w:t>
      </w:r>
      <w:r w:rsidR="00844BBE" w:rsidRPr="00844BBE">
        <w:rPr>
          <w:i/>
        </w:rPr>
        <w:t>Sciodrepoides watsoni</w:t>
      </w:r>
      <w:r w:rsidR="00773EC0">
        <w:t xml:space="preserve"> (Coleoptera: Cholevinae)</w:t>
      </w:r>
      <w:bookmarkEnd w:id="25"/>
    </w:p>
    <w:p w:rsidR="00A7583F" w:rsidRPr="005340EE" w:rsidRDefault="00A7583F" w:rsidP="00A7583F">
      <w:pPr>
        <w:ind w:firstLine="0"/>
      </w:pPr>
    </w:p>
    <w:p w:rsidR="00A7583F" w:rsidRPr="005340EE" w:rsidRDefault="00A7583F" w:rsidP="00A7583F">
      <w:pPr>
        <w:ind w:firstLine="0"/>
        <w:rPr>
          <w:b/>
        </w:rPr>
      </w:pPr>
      <w:r>
        <w:rPr>
          <w:b/>
        </w:rPr>
        <w:t>Pavel JAKUBEC</w:t>
      </w:r>
    </w:p>
    <w:p w:rsidR="00A7583F" w:rsidRPr="005340EE" w:rsidRDefault="00A7583F" w:rsidP="00A7583F">
      <w:pPr>
        <w:ind w:firstLine="0"/>
      </w:pPr>
    </w:p>
    <w:p w:rsidR="00A7583F" w:rsidRDefault="00A7583F" w:rsidP="00A7583F">
      <w:pPr>
        <w:ind w:firstLine="0"/>
        <w:rPr>
          <w:b/>
        </w:rPr>
      </w:pPr>
      <w:r>
        <w:rPr>
          <w:b/>
        </w:rPr>
        <w:t>Submitted to PeerJ</w:t>
      </w:r>
    </w:p>
    <w:p w:rsidR="00A7583F" w:rsidRPr="005340EE" w:rsidRDefault="00A7583F" w:rsidP="00A7583F">
      <w:pPr>
        <w:ind w:firstLine="0"/>
      </w:pPr>
    </w:p>
    <w:p w:rsidR="00A7583F" w:rsidRPr="005340EE" w:rsidRDefault="00A7583F" w:rsidP="00A7583F">
      <w:pPr>
        <w:ind w:firstLine="0"/>
        <w:rPr>
          <w:b/>
          <w:szCs w:val="24"/>
        </w:rPr>
      </w:pPr>
      <w:r w:rsidRPr="005340EE">
        <w:rPr>
          <w:b/>
        </w:rPr>
        <w:t>Key words.</w:t>
      </w:r>
      <w:r w:rsidRPr="005340EE">
        <w:t xml:space="preserve"> </w:t>
      </w:r>
      <w:r w:rsidRPr="00C72F60">
        <w:rPr>
          <w:szCs w:val="24"/>
        </w:rPr>
        <w:t xml:space="preserve">Coleoptera, </w:t>
      </w:r>
      <w:r>
        <w:rPr>
          <w:szCs w:val="24"/>
        </w:rPr>
        <w:t>Leiodidae, Cholevinae, development, thermal summation model, forensic entomology, instar determination, Hol</w:t>
      </w:r>
      <w:r w:rsidRPr="00C72F60">
        <w:rPr>
          <w:szCs w:val="24"/>
        </w:rPr>
        <w:t>arctic region</w:t>
      </w:r>
    </w:p>
    <w:p w:rsidR="00A7583F" w:rsidRPr="005340EE" w:rsidRDefault="00A7583F" w:rsidP="00A7583F">
      <w:pPr>
        <w:ind w:firstLine="0"/>
        <w:rPr>
          <w:b/>
          <w:szCs w:val="24"/>
        </w:rPr>
      </w:pPr>
    </w:p>
    <w:p w:rsidR="00773EC0" w:rsidRPr="00773EC0" w:rsidRDefault="00773EC0" w:rsidP="009540E3">
      <w:pPr>
        <w:ind w:firstLine="0"/>
      </w:pPr>
      <w:r w:rsidRPr="008609C0">
        <w:rPr>
          <w:b/>
        </w:rPr>
        <w:t>Abstract</w:t>
      </w:r>
      <w:r w:rsidR="008609C0" w:rsidRPr="008609C0">
        <w:rPr>
          <w:b/>
        </w:rPr>
        <w:t>.</w:t>
      </w:r>
      <w:r w:rsidR="008609C0">
        <w:t xml:space="preserve"> </w:t>
      </w:r>
      <w:r w:rsidRPr="00773EC0">
        <w:t xml:space="preserve">Necrophagous beetles are underrepresented in forensic entomology studies despite their undeniable utility for the field. In our article we would like to address this problem and provide information regarding developmental biology and instar determination of </w:t>
      </w:r>
      <w:r w:rsidR="00844BBE" w:rsidRPr="00844BBE">
        <w:rPr>
          <w:i/>
        </w:rPr>
        <w:t>Sciodrepoides watsoni</w:t>
      </w:r>
      <w:r w:rsidRPr="00773EC0">
        <w:t xml:space="preserve">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rsidR="00773EC0" w:rsidRPr="00773EC0" w:rsidRDefault="00831321" w:rsidP="009540E3">
      <w:pPr>
        <w:pStyle w:val="Nadpis2"/>
      </w:pPr>
      <w:bookmarkStart w:id="26" w:name="_Toc428570064"/>
      <w:r>
        <w:lastRenderedPageBreak/>
        <w:t>B</w:t>
      </w:r>
      <w:r w:rsidR="007E0EF1">
        <w:t>. 1</w:t>
      </w:r>
      <w:r w:rsidR="007C4D98">
        <w:tab/>
      </w:r>
      <w:r w:rsidR="00773EC0" w:rsidRPr="00773EC0">
        <w:t>Introduction</w:t>
      </w:r>
      <w:bookmarkEnd w:id="26"/>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established models lack actual data for their further use and application. Nice example is commonly used thermal summation model (Richards &amp; Villet, 2008). This model, which is based on assumption that development of immature stages is linear, is known for several decades (Higley et al., 1986), but it is still not established for the majority of forensically important species of invertebrates, which would be a great contribution to legal investigation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a; Velásquez &amp; Viloria, 2009; Ridgeway et al., 2014).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lthough, using beetles for PMImin estimation has several benefits compared to flies. Beetles tend to have longer development therefore they can be found on and around the carrion for longer period of time (Villet, 2011). They also do not form a maggot ball like flies and they can be reared individually so they are easier to handle in laboratory conditions (Midgley et al., 2010). But we think that the biggest advantage is possibility to cross validate PMImin estimates between species and groups, like flies and mites. This is important mainly in cases when one of these groups or species could have been affected by external factors (restricted access to body, too high or low temperature, etc.) and give biased estimate (Šuláková 2014, pers. comm.).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we mentioned above, statistically robust thermal summation models are known only for a three species of necrophagous beetles, all of them belong to family Silphidae. Namely </w:t>
      </w:r>
      <w:r w:rsidRPr="000003C2">
        <w:rPr>
          <w:rFonts w:asciiTheme="minorHAnsi" w:hAnsiTheme="minorHAnsi"/>
          <w:i/>
          <w:szCs w:val="24"/>
        </w:rPr>
        <w:t>Thanatophilus micans</w:t>
      </w:r>
      <w:r w:rsidRPr="007566B8">
        <w:rPr>
          <w:rFonts w:asciiTheme="minorHAnsi" w:hAnsiTheme="minorHAnsi"/>
          <w:szCs w:val="24"/>
        </w:rPr>
        <w:t xml:space="preserve"> (Fabricius, 1794) (Ridgeway et al., 2014), </w:t>
      </w:r>
      <w:r w:rsidRPr="000003C2">
        <w:rPr>
          <w:rFonts w:asciiTheme="minorHAnsi" w:hAnsiTheme="minorHAnsi"/>
          <w:i/>
          <w:szCs w:val="24"/>
        </w:rPr>
        <w:t>T. mutilatus</w:t>
      </w:r>
      <w:r w:rsidRPr="007566B8">
        <w:rPr>
          <w:rFonts w:asciiTheme="minorHAnsi" w:hAnsiTheme="minorHAnsi"/>
          <w:szCs w:val="24"/>
        </w:rPr>
        <w:t xml:space="preserve"> (Castelneau, 1840) </w:t>
      </w:r>
      <w:r w:rsidRPr="007566B8">
        <w:rPr>
          <w:rFonts w:asciiTheme="minorHAnsi" w:hAnsiTheme="minorHAnsi"/>
          <w:szCs w:val="24"/>
        </w:rPr>
        <w:lastRenderedPageBreak/>
        <w:t xml:space="preserve">(Ridgeway et al., 2014) and </w:t>
      </w:r>
      <w:r w:rsidRPr="000003C2">
        <w:rPr>
          <w:rFonts w:asciiTheme="minorHAnsi" w:hAnsiTheme="minorHAnsi"/>
          <w:i/>
          <w:szCs w:val="24"/>
        </w:rPr>
        <w:t>Oxelytrum discicolle</w:t>
      </w:r>
      <w:r w:rsidRPr="007566B8">
        <w:rPr>
          <w:rFonts w:asciiTheme="minorHAnsi" w:hAnsiTheme="minorHAnsi"/>
          <w:szCs w:val="24"/>
        </w:rPr>
        <w:t xml:space="preserve"> (Brullé, 1840) (Velásquez &amp; Viloria, 2009). </w:t>
      </w:r>
      <w:r w:rsidRPr="000003C2">
        <w:rPr>
          <w:rFonts w:asciiTheme="minorHAnsi" w:hAnsiTheme="minorHAnsi"/>
          <w:i/>
          <w:szCs w:val="24"/>
        </w:rPr>
        <w:t>T. micans</w:t>
      </w:r>
      <w:r w:rsidRPr="007566B8">
        <w:rPr>
          <w:rFonts w:asciiTheme="minorHAnsi" w:hAnsiTheme="minorHAnsi"/>
          <w:szCs w:val="24"/>
        </w:rPr>
        <w:t xml:space="preserve"> occurs mainly in Africa and reaches to Yemen on Arabian Peninsula (Schawaller, 1981; Růžička &amp; Schneider, 2004), </w:t>
      </w:r>
      <w:r w:rsidRPr="000003C2">
        <w:rPr>
          <w:rFonts w:asciiTheme="minorHAnsi" w:hAnsiTheme="minorHAnsi"/>
          <w:i/>
          <w:szCs w:val="24"/>
        </w:rPr>
        <w:t>T. mutilatus</w:t>
      </w:r>
      <w:r w:rsidRPr="007566B8">
        <w:rPr>
          <w:rFonts w:asciiTheme="minorHAnsi" w:hAnsiTheme="minorHAnsi"/>
          <w:szCs w:val="24"/>
        </w:rPr>
        <w:t xml:space="preserve"> has geographic distribution restricted to South Africa region (Schawaller, 1981, 1987) and </w:t>
      </w:r>
      <w:r w:rsidRPr="000003C2">
        <w:rPr>
          <w:rFonts w:asciiTheme="minorHAnsi" w:hAnsiTheme="minorHAnsi"/>
          <w:i/>
          <w:szCs w:val="24"/>
        </w:rPr>
        <w:t>O. discicolle</w:t>
      </w:r>
      <w:r w:rsidRPr="007566B8">
        <w:rPr>
          <w:rFonts w:asciiTheme="minorHAnsi" w:hAnsiTheme="minorHAnsi"/>
          <w:szCs w:val="24"/>
        </w:rPr>
        <w:t xml:space="preserve"> inhabits Central and South America (Peck &amp; Anderson, 1985). This leaves North America, Europe and most of Asia as territory without single beetle with known thermal summation model.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w:t>
      </w:r>
      <w:r w:rsidR="000B0A6E" w:rsidRPr="000B0A6E">
        <w:rPr>
          <w:rFonts w:asciiTheme="minorHAnsi" w:hAnsiTheme="minorHAnsi"/>
          <w:szCs w:val="24"/>
        </w:rPr>
        <w:t>size-based</w:t>
      </w:r>
      <w:r w:rsidRPr="007566B8">
        <w:rPr>
          <w:rFonts w:asciiTheme="minorHAnsi" w:hAnsiTheme="minorHAnsi"/>
          <w:szCs w:val="24"/>
        </w:rPr>
        <w:t xml:space="preserve"> models were developed instead (Midgley &amp; Villet, 2009b; Velásquez &amp; Viloria, 2010; Fratczak &amp; Matuszewski, 2014), but larval instars of only two European species can be identified in this way, namely </w:t>
      </w:r>
      <w:r w:rsidRPr="005E6C9A">
        <w:rPr>
          <w:rFonts w:asciiTheme="minorHAnsi" w:hAnsiTheme="minorHAnsi"/>
          <w:i/>
          <w:szCs w:val="24"/>
        </w:rPr>
        <w:t>Necrodes</w:t>
      </w:r>
      <w:r w:rsidRPr="007566B8">
        <w:rPr>
          <w:rFonts w:asciiTheme="minorHAnsi" w:hAnsiTheme="minorHAnsi"/>
          <w:szCs w:val="24"/>
        </w:rPr>
        <w:t xml:space="preserve"> </w:t>
      </w:r>
      <w:r w:rsidRPr="005E6C9A">
        <w:rPr>
          <w:rFonts w:asciiTheme="minorHAnsi" w:hAnsiTheme="minorHAnsi"/>
          <w:i/>
          <w:szCs w:val="24"/>
        </w:rPr>
        <w:t>littoralis</w:t>
      </w:r>
      <w:r w:rsidRPr="007566B8">
        <w:rPr>
          <w:rFonts w:asciiTheme="minorHAnsi" w:hAnsiTheme="minorHAnsi"/>
          <w:szCs w:val="24"/>
        </w:rPr>
        <w:t xml:space="preserve"> (Linnaeus, 1758) (Silphidae) and </w:t>
      </w:r>
      <w:r w:rsidRPr="005E6C9A">
        <w:rPr>
          <w:rFonts w:asciiTheme="minorHAnsi" w:hAnsiTheme="minorHAnsi"/>
          <w:i/>
          <w:szCs w:val="24"/>
        </w:rPr>
        <w:t>Creophilus</w:t>
      </w:r>
      <w:r w:rsidRPr="007566B8">
        <w:rPr>
          <w:rFonts w:asciiTheme="minorHAnsi" w:hAnsiTheme="minorHAnsi"/>
          <w:szCs w:val="24"/>
        </w:rPr>
        <w:t xml:space="preserve"> </w:t>
      </w:r>
      <w:r w:rsidRPr="005E6C9A">
        <w:rPr>
          <w:rFonts w:asciiTheme="minorHAnsi" w:hAnsiTheme="minorHAnsi"/>
          <w:i/>
          <w:szCs w:val="24"/>
        </w:rPr>
        <w:t>maxillosus</w:t>
      </w:r>
      <w:r w:rsidRPr="007566B8">
        <w:rPr>
          <w:rFonts w:asciiTheme="minorHAnsi" w:hAnsiTheme="minorHAnsi"/>
          <w:szCs w:val="24"/>
        </w:rPr>
        <w:t xml:space="preserve"> (Linnaeus, 1758) (Staphylinidae) (Fratczak &amp; Matuszewski, 2014).</w:t>
      </w:r>
    </w:p>
    <w:p w:rsidR="007566B8" w:rsidRPr="007566B8" w:rsidRDefault="00844BBE" w:rsidP="007566B8">
      <w:pPr>
        <w:ind w:firstLine="0"/>
        <w:rPr>
          <w:rFonts w:asciiTheme="minorHAnsi" w:hAnsiTheme="minorHAnsi"/>
          <w:szCs w:val="24"/>
        </w:rPr>
      </w:pPr>
      <w:r w:rsidRPr="00844BBE">
        <w:rPr>
          <w:rFonts w:asciiTheme="minorHAnsi" w:hAnsiTheme="minorHAnsi"/>
          <w:i/>
          <w:szCs w:val="24"/>
        </w:rPr>
        <w:t>Sciodrepoides watsoni</w:t>
      </w:r>
      <w:r w:rsidR="007566B8" w:rsidRPr="007566B8">
        <w:rPr>
          <w:rFonts w:asciiTheme="minorHAnsi" w:hAnsiTheme="minorHAnsi"/>
          <w:szCs w:val="24"/>
        </w:rPr>
        <w:t xml:space="preserve"> (Spence, 1813) is one of the most widespread and abundant species of necrophagous beetles in Holarctic region (Peck &amp; Cook, 2002; Perreau, 2004). Robust occurrence data are available especially for Europe (see Fig. 1). This saprophagous beetle belongs to subfamily Cholevinae (Leiodidae) and is rather </w:t>
      </w:r>
      <w:r w:rsidR="00214C5A" w:rsidRPr="007566B8">
        <w:rPr>
          <w:rFonts w:asciiTheme="minorHAnsi" w:hAnsiTheme="minorHAnsi"/>
          <w:szCs w:val="24"/>
        </w:rPr>
        <w:t>inconspicuous;</w:t>
      </w:r>
      <w:r w:rsidR="007566B8" w:rsidRPr="007566B8">
        <w:rPr>
          <w:rFonts w:asciiTheme="minorHAnsi" w:hAnsiTheme="minorHAnsi"/>
          <w:szCs w:val="24"/>
        </w:rPr>
        <w:t xml:space="preserve"> because the whole body is brown and about 3 millimeters long (Szymczakowski, 1961; Perreau, 2004) (see Fig. 2). Adults can be fairly easily distinguished from the other European species of genus </w:t>
      </w:r>
      <w:r w:rsidR="007566B8" w:rsidRPr="005E6C9A">
        <w:rPr>
          <w:rFonts w:asciiTheme="minorHAnsi" w:hAnsiTheme="minorHAnsi"/>
          <w:i/>
          <w:szCs w:val="24"/>
        </w:rPr>
        <w:t>Sciodrepoides</w:t>
      </w:r>
      <w:r w:rsidR="007566B8" w:rsidRPr="007566B8">
        <w:rPr>
          <w:rFonts w:asciiTheme="minorHAnsi" w:hAnsiTheme="minorHAnsi"/>
          <w:szCs w:val="24"/>
        </w:rPr>
        <w:t xml:space="preserve"> by shape of antennal segments (Szymczakowski, 1961). The main peak of activity is during the warmer parts of the year (late spring and summer) (Růžička, 1994). All stages can be found on decaying corpses of vertebrates in various types of habitats where they feed and develop (Růžička, 1994; Peck &amp; Cook, 2002; Topp, 200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is also partially possible thanks to (Kilian &amp; Mądra, 2015), but they found morphological differences only between the first and second instar, which is not enough for future application for PMImin estimation.</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would like to improve the utility of </w:t>
      </w:r>
      <w:r w:rsidR="00844BBE" w:rsidRPr="00844BBE">
        <w:rPr>
          <w:rFonts w:asciiTheme="minorHAnsi" w:hAnsiTheme="minorHAnsi"/>
          <w:i/>
          <w:szCs w:val="24"/>
        </w:rPr>
        <w:t>S. watsoni</w:t>
      </w:r>
      <w:r w:rsidRPr="007566B8">
        <w:rPr>
          <w:rFonts w:asciiTheme="minorHAnsi" w:hAnsiTheme="minorHAnsi"/>
          <w:szCs w:val="24"/>
        </w:rPr>
        <w:t xml:space="preserve"> for PMImin estimation by finding the parameters of its thermal summation model and also offering a new method for identifying larval stages based on combination of morphological features mentioned by (Kilian &amp; Mądra, 2015) and the </w:t>
      </w:r>
      <w:r w:rsidR="000B0A6E" w:rsidRPr="000B0A6E">
        <w:rPr>
          <w:rFonts w:asciiTheme="minorHAnsi" w:hAnsiTheme="minorHAnsi"/>
          <w:szCs w:val="24"/>
        </w:rPr>
        <w:t>size-based</w:t>
      </w:r>
      <w:r w:rsidRPr="007566B8">
        <w:rPr>
          <w:rFonts w:asciiTheme="minorHAnsi" w:hAnsiTheme="minorHAnsi"/>
          <w:szCs w:val="24"/>
        </w:rPr>
        <w:t xml:space="preserve"> characters.</w:t>
      </w:r>
    </w:p>
    <w:p w:rsidR="007566B8" w:rsidRPr="007566B8" w:rsidRDefault="00025079" w:rsidP="00025079">
      <w:pPr>
        <w:pStyle w:val="Nadpis2"/>
      </w:pPr>
      <w:bookmarkStart w:id="27" w:name="_Toc428570065"/>
      <w:r>
        <w:t>B.2</w:t>
      </w:r>
      <w:r>
        <w:tab/>
      </w:r>
      <w:r w:rsidR="007566B8" w:rsidRPr="007566B8">
        <w:t>Material and Methods</w:t>
      </w:r>
      <w:bookmarkEnd w:id="27"/>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Laboratory colony was started with adults of </w:t>
      </w:r>
      <w:r w:rsidR="00844BBE" w:rsidRPr="00844BBE">
        <w:rPr>
          <w:rFonts w:asciiTheme="minorHAnsi" w:hAnsiTheme="minorHAnsi"/>
          <w:i/>
          <w:szCs w:val="24"/>
        </w:rPr>
        <w:t>S. watsoni</w:t>
      </w:r>
      <w:r w:rsidRPr="007566B8">
        <w:rPr>
          <w:rFonts w:asciiTheme="minorHAnsi" w:hAnsiTheme="minorHAnsi"/>
          <w:szCs w:val="24"/>
        </w:rPr>
        <w:t xml:space="preserve">, which were collected in spring of 2012 and/or 2013 from five localities in the Czech Republic (Prague - Suchdol (15 May – 12 April 2012, 15 May – 12 April 2013), Běstvina (7 – 11 April 2012, 6 – 10 April 2013), Domažlice (28 May – 12 April 2013) and Klatovy (14 – 28 May 201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nd placed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w:t>
      </w:r>
      <w:r w:rsidRPr="007566B8">
        <w:rPr>
          <w:rFonts w:asciiTheme="minorHAnsi" w:hAnsiTheme="minorHAnsi"/>
          <w:szCs w:val="24"/>
        </w:rPr>
        <w:lastRenderedPageBreak/>
        <w:t xml:space="preserve">same locality were kept together regardless of capture date to eliminate cross-breeding of different populations. These groups were formed to produce new progeny, which we than observed throughout of their development (breeding experimen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se groups were kept in Petri dishes with the layer of soil and small piece (approx. 5x5 mm) of fish meat (Scomber scombrus) as a food source. The content of the dish was lightly sprayed with tap water every day and food was provided ad libitum and changed if we spotted any sign of fungal growth.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w:t>
      </w:r>
      <w:r w:rsidR="00844BBE" w:rsidRPr="00844BBE">
        <w:rPr>
          <w:rFonts w:asciiTheme="minorHAnsi" w:hAnsiTheme="minorHAnsi"/>
          <w:i/>
          <w:szCs w:val="24"/>
        </w:rPr>
        <w:t>S. watsoni</w:t>
      </w:r>
      <w:r w:rsidRPr="007566B8">
        <w:rPr>
          <w:rFonts w:asciiTheme="minorHAnsi" w:hAnsiTheme="minorHAnsi"/>
          <w:szCs w:val="24"/>
        </w:rPr>
        <w:t xml:space="preserve"> are very small and adults tended to hide them in the substrate, we struggled to find them right after laying. Due to that our estimation of egg and L1 development for the first year were inconsistent and we did not use them for model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o minimize this error we chose different approach for the second year (2013). We rather transferred the whole breeding group to a new Petri dish every day. The old dishes were </w:t>
      </w:r>
      <w:r w:rsidRPr="007566B8">
        <w:rPr>
          <w:rFonts w:asciiTheme="minorHAnsi" w:hAnsiTheme="minorHAnsi"/>
          <w:szCs w:val="24"/>
        </w:rPr>
        <w:lastRenderedPageBreak/>
        <w:t>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It happened sometimes that we were unable to find some larva in the Petri dish. In that case we treated the dish as full and put it back into its treatment and tried another day. If the larvae changed instars before we found it, we counted both instars as NAs and we tried to keep track of it all the time in the next stag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w:t>
      </w:r>
      <w:r w:rsidR="00844BBE" w:rsidRPr="00844BBE">
        <w:rPr>
          <w:rFonts w:asciiTheme="minorHAnsi" w:hAnsiTheme="minorHAnsi"/>
          <w:i/>
          <w:szCs w:val="24"/>
        </w:rPr>
        <w:t>S. watsoni</w:t>
      </w:r>
      <w:r w:rsidRPr="007566B8">
        <w:rPr>
          <w:rFonts w:asciiTheme="minorHAnsi" w:hAnsiTheme="minorHAnsi"/>
          <w:szCs w:val="24"/>
        </w:rPr>
        <w:t xml:space="preserve"> larvae is not strongly sclerotized (see Fig. 3),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ost stable and reliable feature for the 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t>
      </w:r>
      <w:r w:rsidRPr="007566B8">
        <w:rPr>
          <w:rFonts w:asciiTheme="minorHAnsi" w:hAnsiTheme="minorHAnsi"/>
          <w:szCs w:val="24"/>
        </w:rPr>
        <w:lastRenderedPageBreak/>
        <w:t>width of living larvae do not change on the pictures captured from above, but length varies a lot.</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calibrated by precise ruler.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844BBE">
        <w:rPr>
          <w:rFonts w:asciiTheme="minorHAnsi" w:hAnsiTheme="minorHAnsi"/>
          <w:szCs w:val="24"/>
        </w:rPr>
        <w:t xml:space="preserve"> </w:t>
      </w:r>
      <w:r w:rsidRPr="007566B8">
        <w:rPr>
          <w:rFonts w:asciiTheme="minorHAnsi" w:hAnsiTheme="minorHAnsi"/>
          <w:szCs w:val="24"/>
        </w:rPr>
        <w:t xml:space="preserve">= k +tD) where D is duration of development, T is environmental temperature (°C). This formula was developed by (Ikemoto &amp; Takai, 2000) and is commonly used for estimation of thermal summation parameters and their standard errors in forensic entomology (e.g. (Midgley &amp; Villet, 2009a; Ridgeway et al., 2014)). (Ikemoto &amp; Takai, 2000) method is based on standard linearized formula (1/D = — (t/k) + (1/k)T), but it weights out the data points in lower and upper part of the temperature range to obtain more reliable estimates of the parameter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rsidR="007566B8" w:rsidRPr="007566B8" w:rsidRDefault="00025079" w:rsidP="00025079">
      <w:pPr>
        <w:pStyle w:val="Nadpis2"/>
      </w:pPr>
      <w:bookmarkStart w:id="28" w:name="_Toc428570066"/>
      <w:r>
        <w:t>B.3</w:t>
      </w:r>
      <w:r>
        <w:tab/>
      </w:r>
      <w:r w:rsidR="007566B8" w:rsidRPr="007566B8">
        <w:t>Results</w:t>
      </w:r>
      <w:bookmarkEnd w:id="28"/>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total, we were able to catch 81 adult specimens of </w:t>
      </w:r>
      <w:r w:rsidR="00844BBE" w:rsidRPr="00844BBE">
        <w:rPr>
          <w:rFonts w:asciiTheme="minorHAnsi" w:hAnsiTheme="minorHAnsi"/>
          <w:i/>
          <w:szCs w:val="24"/>
        </w:rPr>
        <w:t>S. watsoni</w:t>
      </w:r>
      <w:r w:rsidRPr="007566B8">
        <w:rPr>
          <w:rFonts w:asciiTheme="minorHAnsi" w:hAnsiTheme="minorHAnsi"/>
          <w:szCs w:val="24"/>
        </w:rPr>
        <w:t xml:space="preserve">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In the breeding experiment we observed, directly or indirectly, and recorded duration of the development of all </w:t>
      </w:r>
      <w:r w:rsidR="00844BBE" w:rsidRPr="00844BBE">
        <w:rPr>
          <w:rFonts w:asciiTheme="minorHAnsi" w:hAnsiTheme="minorHAnsi"/>
          <w:i/>
          <w:szCs w:val="24"/>
        </w:rPr>
        <w:t>S. watsoni</w:t>
      </w:r>
      <w:r w:rsidRPr="007566B8">
        <w:rPr>
          <w:rFonts w:asciiTheme="minorHAnsi" w:hAnsiTheme="minorHAnsi"/>
          <w:szCs w:val="24"/>
        </w:rPr>
        <w:t xml:space="preserve"> stages, namely egg, three larval instars (L1, L2 and L3) and pupae. These observations were made on 399 specimens in total starting with the first instar larva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4) and only 23 individuals developed until adulthoo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development times differed between stages (Fig. 5) and the mean development time decreased with increasing temperature (Fig. 6), except for L2 and L3 instars in 25°C treatment. The sum of effective temperatures (k) and lower developmental threshold (t) values were calculated for all developmental stages of </w:t>
      </w:r>
      <w:r w:rsidR="00844BBE" w:rsidRPr="00844BBE">
        <w:rPr>
          <w:rFonts w:asciiTheme="minorHAnsi" w:hAnsiTheme="minorHAnsi"/>
          <w:i/>
          <w:szCs w:val="24"/>
        </w:rPr>
        <w:t>S. watsoni</w:t>
      </w:r>
      <w:r w:rsidRPr="007566B8">
        <w:rPr>
          <w:rFonts w:asciiTheme="minorHAnsi" w:hAnsiTheme="minorHAnsi"/>
          <w:szCs w:val="24"/>
        </w:rPr>
        <w:t xml:space="preserve"> with their expected errors (see Table 1 and Fig. 7).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created small chamber where they pupate. Cannibalism of any kind or hostility between individuals was not record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width of the head appears to be a good character for the instar determination (see Table 2 and Fig. 8). Standard deviations are well separated and there is only a small overlap </w:t>
      </w:r>
      <w:r w:rsidRPr="007566B8">
        <w:rPr>
          <w:rFonts w:asciiTheme="minorHAnsi" w:hAnsiTheme="minorHAnsi"/>
          <w:szCs w:val="24"/>
        </w:rPr>
        <w:lastRenderedPageBreak/>
        <w:t xml:space="preserve">between 75th and 25th quintiles across all instars. We recorded some extreme values on the both sides of the spectrum, but they were very rare. </w:t>
      </w:r>
    </w:p>
    <w:p w:rsidR="007566B8" w:rsidRPr="007566B8" w:rsidRDefault="007566B8" w:rsidP="007566B8">
      <w:pPr>
        <w:ind w:firstLine="0"/>
        <w:rPr>
          <w:rFonts w:asciiTheme="minorHAnsi" w:hAnsiTheme="minorHAnsi"/>
          <w:szCs w:val="24"/>
        </w:rPr>
      </w:pPr>
    </w:p>
    <w:p w:rsidR="007566B8" w:rsidRPr="007566B8" w:rsidRDefault="00025079" w:rsidP="00025079">
      <w:pPr>
        <w:pStyle w:val="Nadpis2"/>
      </w:pPr>
      <w:bookmarkStart w:id="29" w:name="_Toc428570067"/>
      <w:r>
        <w:t>B.4</w:t>
      </w:r>
      <w:r>
        <w:tab/>
      </w:r>
      <w:r w:rsidR="007566B8" w:rsidRPr="007566B8">
        <w:t>Discussion</w:t>
      </w:r>
      <w:bookmarkEnd w:id="29"/>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w:t>
      </w:r>
      <w:r w:rsidR="00844BBE" w:rsidRPr="00844BBE">
        <w:rPr>
          <w:rFonts w:asciiTheme="minorHAnsi" w:hAnsiTheme="minorHAnsi"/>
          <w:i/>
          <w:szCs w:val="24"/>
        </w:rPr>
        <w:t>S. watsoni</w:t>
      </w:r>
      <w:r w:rsidRPr="007566B8">
        <w:rPr>
          <w:rFonts w:asciiTheme="minorHAnsi" w:hAnsiTheme="minorHAnsi"/>
          <w:szCs w:val="24"/>
        </w:rPr>
        <w:t xml:space="preserve"> are tiny and we could simply overlook them during our controls in the Petri dish's substrate even under the binocular microscop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estimated number of individuals in the box was close to one hundr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think that photographing process was not so intrusive to be responsible for such high mortality rates thus it is more likely that separation from other larvae and adult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had to change our methodology of egg extraction for the second year due to the fact that eggs could be easily overlooked in the substrate and beetles refused to lay their eggs in offered </w:t>
      </w:r>
      <w:r w:rsidRPr="007566B8">
        <w:rPr>
          <w:rFonts w:asciiTheme="minorHAnsi" w:hAnsiTheme="minorHAnsi"/>
          <w:szCs w:val="24"/>
        </w:rPr>
        <w:lastRenderedPageBreak/>
        <w:t>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development time decreased with increasing temperature (Fig. 6),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w:t>
      </w:r>
      <w:r w:rsidR="00844BBE"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you can see on Fig. 8 and Table 3, all instars have some overlap in the head widths. This is especially true for the first and second instar. It would not do us any good to measure more </w:t>
      </w:r>
      <w:r w:rsidRPr="007566B8">
        <w:rPr>
          <w:rFonts w:asciiTheme="minorHAnsi" w:hAnsiTheme="minorHAnsi"/>
          <w:szCs w:val="24"/>
        </w:rPr>
        <w:lastRenderedPageBreak/>
        <w:t>characters, because they are correlated, but we offer different solution. First instar larva has only primary setae on its body, but after molt to the second instar a secondary set of setae will emerge and they are present unchanged also on the third instar larvae. Thus chaetotaxy can be used for the discrimination of the first and second instar larvae. For additional differential diagnosis of those morphological characters, see (Kilian &amp; Mądra, 2015).</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established developmental parameters for </w:t>
      </w:r>
      <w:r w:rsidR="00844BBE"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000B0A6E"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7566B8" w:rsidRPr="007566B8" w:rsidRDefault="007566B8" w:rsidP="007566B8">
      <w:pPr>
        <w:ind w:firstLine="0"/>
        <w:rPr>
          <w:rFonts w:asciiTheme="minorHAnsi" w:hAnsiTheme="minorHAnsi"/>
          <w:szCs w:val="24"/>
        </w:rPr>
      </w:pPr>
    </w:p>
    <w:p w:rsidR="007566B8" w:rsidRPr="005340EE" w:rsidRDefault="007566B8" w:rsidP="007566B8">
      <w:pPr>
        <w:ind w:firstLine="0"/>
      </w:pPr>
      <w:r w:rsidRPr="005340EE">
        <w:t>ACKNOWLEDGEMENTS</w:t>
      </w:r>
    </w:p>
    <w:p w:rsidR="007566B8" w:rsidRDefault="007566B8" w:rsidP="007566B8">
      <w:pPr>
        <w:ind w:firstLine="0"/>
        <w:rPr>
          <w:rFonts w:asciiTheme="minorHAnsi" w:hAnsiTheme="minorHAnsi"/>
          <w:szCs w:val="24"/>
        </w:rPr>
      </w:pPr>
      <w:r w:rsidRPr="007566B8">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from Czech University of Life Sciences Prague: T. Račáková, J. Pšajdl and M. Slachová. They took care of the experiment in times I could not. Project was supported by the Internal Grant Agency of Faculty of Environmental Sciences, CULS Prague (no. 421101312313020154221).</w:t>
      </w:r>
    </w:p>
    <w:p w:rsidR="007566B8" w:rsidRPr="007566B8" w:rsidRDefault="007566B8" w:rsidP="007566B8">
      <w:pPr>
        <w:ind w:firstLine="0"/>
        <w:rPr>
          <w:rFonts w:asciiTheme="minorHAnsi" w:hAnsiTheme="minorHAnsi"/>
          <w:szCs w:val="24"/>
        </w:rPr>
      </w:pPr>
    </w:p>
    <w:p w:rsidR="007566B8" w:rsidRPr="007566B8" w:rsidRDefault="00025079" w:rsidP="007566B8">
      <w:pPr>
        <w:pStyle w:val="Nadpis2"/>
      </w:pPr>
      <w:bookmarkStart w:id="30" w:name="_Toc428570068"/>
      <w:r>
        <w:t>B.5</w:t>
      </w:r>
      <w:r>
        <w:tab/>
      </w:r>
      <w:r w:rsidR="007566B8" w:rsidRPr="007566B8">
        <w:t>References</w:t>
      </w:r>
      <w:bookmarkEnd w:id="30"/>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BAQUÉ, M., FILMANN, N., VERHOFF, M.A. &amp; AMENDT, J. 2015b: Establishment of developmental charts for the larvae of the blow fly Calliphora vicina using quantile regression. Forensic Science International, 248, 1–9.</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ENGLER, I. 1981: Vergleichende Untersuchungen zur jahreszeitlichen Einpassung von Catopiden (Col.) in ihren Lebensraum. Zoologische Jahrbücher. Abteilung für Systematik, Geographie und Biologie der Tiere, 109, 399–43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FRATCZAK, K. &amp; MATUSZEWSKI, S. 2014: Instar determination in forensically useful beetles Necrodes littoralis (Silphidae) and Creophilus maxillosus (Staphylinidae). Forensic Science International, 241, 20–2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GBIF. 2015: </w:t>
      </w:r>
      <w:r w:rsidR="00844BBE" w:rsidRPr="00844BBE">
        <w:rPr>
          <w:rFonts w:asciiTheme="minorHAnsi" w:hAnsiTheme="minorHAnsi"/>
          <w:i/>
          <w:szCs w:val="24"/>
        </w:rPr>
        <w:t>Sciodrepoides watsoni</w:t>
      </w:r>
      <w:r w:rsidRPr="007566B8">
        <w:rPr>
          <w:rFonts w:asciiTheme="minorHAnsi" w:hAnsiTheme="minorHAnsi"/>
          <w:szCs w:val="24"/>
        </w:rPr>
        <w:t xml:space="preserve"> [WWW Document]. URL http://www.gbif.org/species/4445042 [accessed on 201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HIGLEY, L.G., PEDIGO, L.P. &amp; OSTLIE, K.R. 1986: Degday: A Program for Calculating Degree-days, and Assumptions Behind the Degree-day Approach. Environmental Entomology, 15, 999–101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KAHLE, D. &amp; WICKHAM, H. 2013: ggmap : Spatial Visualization with. The R Journal, 5, 144–1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KILIAN, A. &amp; MĄDRA, A. 2015: Comments on the biology of </w:t>
      </w:r>
      <w:r w:rsidR="00844BBE" w:rsidRPr="00844BBE">
        <w:rPr>
          <w:rFonts w:asciiTheme="minorHAnsi" w:hAnsiTheme="minorHAnsi"/>
          <w:i/>
          <w:szCs w:val="24"/>
        </w:rPr>
        <w:t>Sciodrepoides watsoni</w:t>
      </w:r>
      <w:r w:rsidRPr="007566B8">
        <w:rPr>
          <w:rFonts w:asciiTheme="minorHAnsi" w:hAnsiTheme="minorHAnsi"/>
          <w:szCs w:val="24"/>
        </w:rPr>
        <w:t xml:space="preserve"> watsoni (Spence, 1813) with descriptions of larvae and pupa (Coleoptera: Leiodidae: Cholevinae). Zootaxa, 3955, 45–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MATUSZEWSKI, S. 2011: Estimating the pre-appearance interval from temperature in Necrodes littoralis L. (Coleoptera: Silphidae). Forensic Science International, 212, 180–18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MIDGLEY, J.M. &amp; VILLET, M.H. 2009a: Development of Thanatophilus micans (Fabricius 1794) (Coleoptera: Silphidae) at constant temperatures. International Journal of Legal Medicine, 123, 285–29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MIDGLEY, J.M. &amp; VILLET, M.H. 2009b: Effect of the killing method on post-mortem change in length of larvae of Thanatophilus micans (Fabricius 1794) (Coleoptera: Silphidae) stored in 70% ethanol. International Journal of Legal Medicine, 123, 103–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NABITY, P.D., HIGLEY, L.G. &amp; HENG-MOSS, T.M. 2006: Effects of temperature on development of Phormia regina (Diptera: Calliphoridae) and use of developmental data in determining time intervals in forensic entomology. Journal of Medical Entomology, 43, 1276–8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 1975: The life cycle of a Kentucky cave beetle, Ptomaphagus hirtus, (Coleoptera; Leiodidae; Catopinae). International Journal of Speleology, 7, 7–1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 &amp; ANDERSON, R. 1985: Taxonomy, phylogeny and biogeography of the carrion beetles of Latin America (Coleoptera: Silphidae). Quaestiones Entomologicae, 21, 247–31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B. &amp; COOK, J. 2002: Systematics, distributions, and bionomics of the small carrion beetles (Coleoptera: Leiodidae: Cholevinae: Cholevini) of North America. The Canadian Entomologist, 134, 723–78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RREAU, M. 2004: Family Leiodidae Fleming, 1821. In Catalogue of Palaearctic Coleoptera Hydrophiloidea Histeroidea Staphylinoidea (ed. by Löbl, I. &amp; Smetana, A.). Apollo Books, Steensrup, pp. 133–203.</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 CORE TEAM. 2015: R: A Language and Environmnet for Statistical Computing.</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IDGEWAY, J. A., MIDGLEY, J.M., COLLETT, I.J. &amp; VILLET, M.H. 2014: Advantages of using development models of the carrion beetles Thanatophilus micans (Fabricius) and T. mutilatus (Castelneau) (Coleoptera: Silphidae) for estimating minimum post mortem intervals, verified with case data. International Journal of Legal Medicine, 128, 207–220.</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RICHARDS, C.S., CROUS, K.L. &amp; VILLET, M.H. 2009: Models of development for blowfly sister species Chrysomya chloropyga and Chrysomya putoria. Medical and Veterinary Entomology, 23, 56–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ICHARDS, C.S. &amp; VILLET, M.H. 2008: Factors affecting accuracy and precision of thermal summation models of insect development used to estimate post-mortem intervals. International Journal of Legal Medicine, 122, 401–40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ŮŽIČKA, J. 1994: Seasonal activity and habitat associations of Silphidae and Leiodidae: Cholevinae (Coleoptera) in central Bohemia. Acta Societatis Zoologicae Bohemoslovicae.</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CHAWALLER, W. 1981: Taxonomie und Faunistik der Gattung Thanatophilus (Coleoptera: Silphidae). Stutgarter Beiträge zur Naturkunde, Serie A (Biologie), 351, 1–2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CHAWALLER, W. 1987: Faunistische und systematische Daten zur Silphidae-Fauna Südafrikas (Coleoptera: Silphidae). Entomofauna, 8, 277–28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TARONE, A.M. &amp; FORAN, D.R. 2011: Gene expression during blow fly development: improving the precision of age estimates in forensic entomology. Journal of Forensic Sciences, 56, S112–2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TARONE, A.M., PICARD, C.J., SPIEGELMAN, C. &amp; FORAN, D.R. 2011: Population and Temperature Effects on Lucilia sericata (Diptera: Calliphoridae) Body Size and Minimum Development Time. Journal of Medical Entomology, 48, 1062–106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TOPP, W. 2003: Phenotypic plasticity and development of cold-season insects (Coleoptera: Leiodidae) and their response to climatic change. European Journal of Entomology, 100, 233–243.</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ELÁSQUEZ, Y. &amp; VILORIA, A.L. 2009: Effects of temperature on the development of the Neotropical carrion beetle Oxelytrum discicolle (Brullé, 1840) (Coleoptera: Silphidae). Forensic Science International, 185, 107–109.</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ELÁSQUEZ, Y. &amp; VILORIA, A.L. 2010: Instar determination of the neotropical beetle Oxelytrum discicolle (Coleoptera: Silphidae). Journal of Medical Entomology, 47, 723–72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ILLET, M. 2011: African carrion ecosystems and their insect communities in relation to forensic entomology. Pest Technol.</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COOK, D.F., HUNG, W.-F. &amp; DADOUR, I.R. 2014: Survival and development of the forensically important blow fly, Calliphora varifrons (Diptera: Calliphoridae) at constant temperatures. Forensic Science, Medicine, and Pathology, 10, 314–2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SPAFFORD, H. &amp; DADOUR, I.R. 2010b: Temperature-dependant development of Nasonia vitripennis on five forensically important carrion fly species. Entomologia Experimentalis et Applicata, 135, 37–4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WICKHAM, H. 2009: ggplot2: elegant graphics for data analysis.</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 xml:space="preserve">ZUHA, R.M. &amp; OMAR, B. 2014: Developmental rate, size, and sexual dimorphism of Megaselia scalaris (Loew) (Diptera: Phoridae): its possible implications in forensic entomology. Parasitology Research, 113, 2285–94.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able 1: Developmental characteristics (sum of effective temperatures (k), lower developmental threshold (t)) of observed stages of </w:t>
      </w:r>
      <w:r w:rsidR="00844BBE" w:rsidRPr="00844BBE">
        <w:rPr>
          <w:rFonts w:asciiTheme="minorHAnsi" w:hAnsiTheme="minorHAnsi"/>
          <w:i/>
          <w:szCs w:val="24"/>
        </w:rPr>
        <w:t>S. watsoni</w:t>
      </w:r>
      <w:r w:rsidRPr="007566B8">
        <w:rPr>
          <w:rFonts w:asciiTheme="minorHAnsi" w:hAnsiTheme="minorHAnsi"/>
          <w:szCs w:val="24"/>
        </w:rPr>
        <w:t xml:space="preserve"> (shown as means and standard errors). Number of observations in each class is provided (N).</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Stage</w:t>
      </w:r>
      <w:r w:rsidRPr="007566B8">
        <w:rPr>
          <w:rFonts w:asciiTheme="minorHAnsi" w:hAnsiTheme="minorHAnsi"/>
          <w:szCs w:val="24"/>
        </w:rPr>
        <w:tab/>
        <w:t>Egg</w:t>
      </w:r>
      <w:r w:rsidRPr="007566B8">
        <w:rPr>
          <w:rFonts w:asciiTheme="minorHAnsi" w:hAnsiTheme="minorHAnsi"/>
          <w:szCs w:val="24"/>
        </w:rPr>
        <w:tab/>
        <w:t>L1</w:t>
      </w:r>
      <w:r w:rsidRPr="007566B8">
        <w:rPr>
          <w:rFonts w:asciiTheme="minorHAnsi" w:hAnsiTheme="minorHAnsi"/>
          <w:szCs w:val="24"/>
        </w:rPr>
        <w:tab/>
        <w:t>L2</w:t>
      </w:r>
      <w:r w:rsidRPr="007566B8">
        <w:rPr>
          <w:rFonts w:asciiTheme="minorHAnsi" w:hAnsiTheme="minorHAnsi"/>
          <w:szCs w:val="24"/>
        </w:rPr>
        <w:tab/>
        <w:t>L3</w:t>
      </w:r>
      <w:r w:rsidRPr="007566B8">
        <w:rPr>
          <w:rFonts w:asciiTheme="minorHAnsi" w:hAnsiTheme="minorHAnsi"/>
          <w:szCs w:val="24"/>
        </w:rPr>
        <w:tab/>
        <w:t>Pupa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k</w:t>
      </w:r>
      <w:r w:rsidRPr="007566B8">
        <w:rPr>
          <w:rFonts w:asciiTheme="minorHAnsi" w:hAnsiTheme="minorHAnsi"/>
          <w:szCs w:val="24"/>
        </w:rPr>
        <w:tab/>
        <w:t>929.354 ±49.111</w:t>
      </w:r>
      <w:r w:rsidRPr="007566B8">
        <w:rPr>
          <w:rFonts w:asciiTheme="minorHAnsi" w:hAnsiTheme="minorHAnsi"/>
          <w:szCs w:val="24"/>
        </w:rPr>
        <w:tab/>
        <w:t>233.683 ±27.031</w:t>
      </w:r>
      <w:r w:rsidRPr="007566B8">
        <w:rPr>
          <w:rFonts w:asciiTheme="minorHAnsi" w:hAnsiTheme="minorHAnsi"/>
          <w:szCs w:val="24"/>
        </w:rPr>
        <w:tab/>
        <w:t>243.945 ±45.301</w:t>
      </w:r>
      <w:r w:rsidRPr="007566B8">
        <w:rPr>
          <w:rFonts w:asciiTheme="minorHAnsi" w:hAnsiTheme="minorHAnsi"/>
          <w:szCs w:val="24"/>
        </w:rPr>
        <w:tab/>
        <w:t>2602.996 ±297.464</w:t>
      </w:r>
      <w:r w:rsidRPr="007566B8">
        <w:rPr>
          <w:rFonts w:asciiTheme="minorHAnsi" w:hAnsiTheme="minorHAnsi"/>
          <w:szCs w:val="24"/>
        </w:rPr>
        <w:tab/>
        <w:t>1207.431 ±489.288</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t</w:t>
      </w:r>
      <w:r w:rsidRPr="007566B8">
        <w:rPr>
          <w:rFonts w:asciiTheme="minorHAnsi" w:hAnsiTheme="minorHAnsi"/>
          <w:szCs w:val="24"/>
        </w:rPr>
        <w:tab/>
        <w:t>11.400 ±0.368</w:t>
      </w:r>
      <w:r w:rsidRPr="007566B8">
        <w:rPr>
          <w:rFonts w:asciiTheme="minorHAnsi" w:hAnsiTheme="minorHAnsi"/>
          <w:szCs w:val="24"/>
        </w:rPr>
        <w:tab/>
        <w:t>15.437 ±0.305</w:t>
      </w:r>
      <w:r w:rsidRPr="007566B8">
        <w:rPr>
          <w:rFonts w:asciiTheme="minorHAnsi" w:hAnsiTheme="minorHAnsi"/>
          <w:szCs w:val="24"/>
        </w:rPr>
        <w:tab/>
        <w:t>15.689 ±0.410</w:t>
      </w:r>
      <w:r w:rsidRPr="007566B8">
        <w:rPr>
          <w:rFonts w:asciiTheme="minorHAnsi" w:hAnsiTheme="minorHAnsi"/>
          <w:szCs w:val="24"/>
        </w:rPr>
        <w:tab/>
        <w:t>9.375 ±0.846</w:t>
      </w:r>
      <w:r w:rsidRPr="007566B8">
        <w:rPr>
          <w:rFonts w:asciiTheme="minorHAnsi" w:hAnsiTheme="minorHAnsi"/>
          <w:szCs w:val="24"/>
        </w:rPr>
        <w:tab/>
        <w:t>12.535 ±1.624</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N</w:t>
      </w:r>
      <w:r w:rsidRPr="007566B8">
        <w:rPr>
          <w:rFonts w:asciiTheme="minorHAnsi" w:hAnsiTheme="minorHAnsi"/>
          <w:szCs w:val="24"/>
        </w:rPr>
        <w:tab/>
        <w:t>222</w:t>
      </w:r>
      <w:r w:rsidRPr="007566B8">
        <w:rPr>
          <w:rFonts w:asciiTheme="minorHAnsi" w:hAnsiTheme="minorHAnsi"/>
          <w:szCs w:val="24"/>
        </w:rPr>
        <w:tab/>
        <w:t>173</w:t>
      </w:r>
      <w:r w:rsidRPr="007566B8">
        <w:rPr>
          <w:rFonts w:asciiTheme="minorHAnsi" w:hAnsiTheme="minorHAnsi"/>
          <w:szCs w:val="24"/>
        </w:rPr>
        <w:tab/>
        <w:t>208</w:t>
      </w:r>
      <w:r w:rsidRPr="007566B8">
        <w:rPr>
          <w:rFonts w:asciiTheme="minorHAnsi" w:hAnsiTheme="minorHAnsi"/>
          <w:szCs w:val="24"/>
        </w:rPr>
        <w:tab/>
        <w:t>29</w:t>
      </w:r>
      <w:r w:rsidRPr="007566B8">
        <w:rPr>
          <w:rFonts w:asciiTheme="minorHAnsi" w:hAnsiTheme="minorHAnsi"/>
          <w:szCs w:val="24"/>
        </w:rPr>
        <w:tab/>
        <w:t>12</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able 2: The head widths (in millimeters) of all three larval instars of </w:t>
      </w:r>
      <w:r w:rsidR="00844BBE" w:rsidRPr="00844BBE">
        <w:rPr>
          <w:rFonts w:asciiTheme="minorHAnsi" w:hAnsiTheme="minorHAnsi"/>
          <w:i/>
          <w:szCs w:val="24"/>
        </w:rPr>
        <w:t>S. watsoni</w:t>
      </w:r>
      <w:r w:rsidRPr="007566B8">
        <w:rPr>
          <w:rFonts w:asciiTheme="minorHAnsi" w:hAnsiTheme="minorHAnsi"/>
          <w:szCs w:val="24"/>
        </w:rPr>
        <w:t>.</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Instar</w:t>
      </w:r>
      <w:r w:rsidRPr="007566B8">
        <w:rPr>
          <w:rFonts w:asciiTheme="minorHAnsi" w:hAnsiTheme="minorHAnsi"/>
          <w:szCs w:val="24"/>
        </w:rPr>
        <w:tab/>
        <w:t xml:space="preserve">max. </w:t>
      </w:r>
      <w:r w:rsidRPr="007566B8">
        <w:rPr>
          <w:rFonts w:asciiTheme="minorHAnsi" w:hAnsiTheme="minorHAnsi"/>
          <w:szCs w:val="24"/>
        </w:rPr>
        <w:tab/>
        <w:t>min.</w:t>
      </w:r>
      <w:r w:rsidRPr="007566B8">
        <w:rPr>
          <w:rFonts w:asciiTheme="minorHAnsi" w:hAnsiTheme="minorHAnsi"/>
          <w:szCs w:val="24"/>
        </w:rPr>
        <w:tab/>
        <w:t>mean</w:t>
      </w:r>
      <w:r w:rsidRPr="007566B8">
        <w:rPr>
          <w:rFonts w:asciiTheme="minorHAnsi" w:hAnsiTheme="minorHAnsi"/>
          <w:szCs w:val="24"/>
        </w:rPr>
        <w:tab/>
        <w:t>stand. dev.</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1</w:t>
      </w:r>
      <w:r w:rsidRPr="007566B8">
        <w:rPr>
          <w:rFonts w:asciiTheme="minorHAnsi" w:hAnsiTheme="minorHAnsi"/>
          <w:szCs w:val="24"/>
        </w:rPr>
        <w:tab/>
        <w:t>0.392</w:t>
      </w:r>
      <w:r w:rsidRPr="007566B8">
        <w:rPr>
          <w:rFonts w:asciiTheme="minorHAnsi" w:hAnsiTheme="minorHAnsi"/>
          <w:szCs w:val="24"/>
        </w:rPr>
        <w:tab/>
        <w:t>0.270</w:t>
      </w:r>
      <w:r w:rsidRPr="007566B8">
        <w:rPr>
          <w:rFonts w:asciiTheme="minorHAnsi" w:hAnsiTheme="minorHAnsi"/>
          <w:szCs w:val="24"/>
        </w:rPr>
        <w:tab/>
        <w:t>0.329</w:t>
      </w:r>
      <w:r w:rsidRPr="007566B8">
        <w:rPr>
          <w:rFonts w:asciiTheme="minorHAnsi" w:hAnsiTheme="minorHAnsi"/>
          <w:szCs w:val="24"/>
        </w:rPr>
        <w:tab/>
        <w:t>0.017</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2</w:t>
      </w:r>
      <w:r w:rsidRPr="007566B8">
        <w:rPr>
          <w:rFonts w:asciiTheme="minorHAnsi" w:hAnsiTheme="minorHAnsi"/>
          <w:szCs w:val="24"/>
        </w:rPr>
        <w:tab/>
        <w:t>0.479</w:t>
      </w:r>
      <w:r w:rsidRPr="007566B8">
        <w:rPr>
          <w:rFonts w:asciiTheme="minorHAnsi" w:hAnsiTheme="minorHAnsi"/>
          <w:szCs w:val="24"/>
        </w:rPr>
        <w:tab/>
        <w:t>0.350</w:t>
      </w:r>
      <w:r w:rsidRPr="007566B8">
        <w:rPr>
          <w:rFonts w:asciiTheme="minorHAnsi" w:hAnsiTheme="minorHAnsi"/>
          <w:szCs w:val="24"/>
        </w:rPr>
        <w:tab/>
        <w:t>0.421</w:t>
      </w:r>
      <w:r w:rsidRPr="007566B8">
        <w:rPr>
          <w:rFonts w:asciiTheme="minorHAnsi" w:hAnsiTheme="minorHAnsi"/>
          <w:szCs w:val="24"/>
        </w:rPr>
        <w:tab/>
        <w:t>0.021</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3</w:t>
      </w:r>
      <w:r w:rsidRPr="007566B8">
        <w:rPr>
          <w:rFonts w:asciiTheme="minorHAnsi" w:hAnsiTheme="minorHAnsi"/>
          <w:szCs w:val="24"/>
        </w:rPr>
        <w:tab/>
        <w:t>0.582</w:t>
      </w:r>
      <w:r w:rsidRPr="007566B8">
        <w:rPr>
          <w:rFonts w:asciiTheme="minorHAnsi" w:hAnsiTheme="minorHAnsi"/>
          <w:szCs w:val="24"/>
        </w:rPr>
        <w:tab/>
        <w:t>0.451</w:t>
      </w:r>
      <w:r w:rsidRPr="007566B8">
        <w:rPr>
          <w:rFonts w:asciiTheme="minorHAnsi" w:hAnsiTheme="minorHAnsi"/>
          <w:szCs w:val="24"/>
        </w:rPr>
        <w:tab/>
        <w:t>0.522</w:t>
      </w:r>
      <w:r w:rsidRPr="007566B8">
        <w:rPr>
          <w:rFonts w:asciiTheme="minorHAnsi" w:hAnsiTheme="minorHAnsi"/>
          <w:szCs w:val="24"/>
        </w:rPr>
        <w:tab/>
        <w:t>0.021</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1: Occurrence of </w:t>
      </w:r>
      <w:r w:rsidR="00844BBE" w:rsidRPr="00844BBE">
        <w:rPr>
          <w:rFonts w:asciiTheme="minorHAnsi" w:hAnsiTheme="minorHAnsi"/>
          <w:i/>
          <w:szCs w:val="24"/>
        </w:rPr>
        <w:t>S. watsoni</w:t>
      </w:r>
      <w:r w:rsidRPr="007566B8">
        <w:rPr>
          <w:rFonts w:asciiTheme="minorHAnsi" w:hAnsiTheme="minorHAnsi"/>
          <w:szCs w:val="24"/>
        </w:rPr>
        <w:t xml:space="preserve"> in Europe based on our own observations and records from the GBIF database (GBIF, 2015). Underlying map generated by package ggmap (Kahle &amp; Wickham, 2013).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2: Habitus of the </w:t>
      </w:r>
      <w:r w:rsidR="00844BBE" w:rsidRPr="00844BBE">
        <w:rPr>
          <w:rFonts w:asciiTheme="minorHAnsi" w:hAnsiTheme="minorHAnsi"/>
          <w:i/>
          <w:szCs w:val="24"/>
        </w:rPr>
        <w:t>S. watsoni</w:t>
      </w:r>
      <w:r w:rsidRPr="007566B8">
        <w:rPr>
          <w:rFonts w:asciiTheme="minorHAnsi" w:hAnsiTheme="minorHAnsi"/>
          <w:szCs w:val="24"/>
        </w:rPr>
        <w:t xml:space="preserve"> male from dorsal view.</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Fig.3: Dorsal (A), lateral (B) and ventral (C) side of the third larval instar of </w:t>
      </w:r>
      <w:r w:rsidR="00844BBE" w:rsidRPr="00844BBE">
        <w:rPr>
          <w:rFonts w:asciiTheme="minorHAnsi" w:hAnsiTheme="minorHAnsi"/>
          <w:i/>
          <w:szCs w:val="24"/>
        </w:rPr>
        <w:t>S. watsoni</w:t>
      </w:r>
      <w:r w:rsidRPr="007566B8">
        <w:rPr>
          <w:rFonts w:asciiTheme="minorHAnsi" w:hAnsiTheme="minorHAnsi"/>
          <w:szCs w:val="24"/>
        </w:rPr>
        <w:t>. Point, where the measurement ofthe head width was done, is shown (a).</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4: Mortality rates between developmental stages of </w:t>
      </w:r>
      <w:r w:rsidR="00844BBE" w:rsidRPr="00844BBE">
        <w:rPr>
          <w:rFonts w:asciiTheme="minorHAnsi" w:hAnsiTheme="minorHAnsi"/>
          <w:i/>
          <w:szCs w:val="24"/>
        </w:rPr>
        <w:t>S. watsoni</w:t>
      </w:r>
      <w:r w:rsidRPr="007566B8">
        <w:rPr>
          <w:rFonts w:asciiTheme="minorHAnsi" w:hAnsiTheme="minorHAnsi"/>
          <w:szCs w:val="24"/>
        </w:rPr>
        <w:t xml:space="preserve">. The 28°C treatment is not shown, because breading did not occur.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5: Observed range of development times of </w:t>
      </w:r>
      <w:r w:rsidR="00844BBE" w:rsidRPr="00844BBE">
        <w:rPr>
          <w:rFonts w:asciiTheme="minorHAnsi" w:hAnsiTheme="minorHAnsi"/>
          <w:i/>
          <w:szCs w:val="24"/>
        </w:rPr>
        <w:t>S. watsoni</w:t>
      </w:r>
      <w:r w:rsidRPr="007566B8">
        <w:rPr>
          <w:rFonts w:asciiTheme="minorHAnsi" w:hAnsiTheme="minorHAnsi"/>
          <w:szCs w:val="24"/>
        </w:rPr>
        <w:t xml:space="preserve">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6: Bar plot of mean development time (in hours) of all observed stages (2012 data were excluded for egg and L1) of </w:t>
      </w:r>
      <w:r w:rsidR="00844BBE" w:rsidRPr="00844BBE">
        <w:rPr>
          <w:rFonts w:asciiTheme="minorHAnsi" w:hAnsiTheme="minorHAnsi"/>
          <w:i/>
          <w:szCs w:val="24"/>
        </w:rPr>
        <w:t>S. watsoni</w:t>
      </w:r>
      <w:r w:rsidRPr="007566B8">
        <w:rPr>
          <w:rFonts w:asciiTheme="minorHAnsi" w:hAnsiTheme="minorHAnsi"/>
          <w:szCs w:val="24"/>
        </w:rPr>
        <w:t xml:space="preserve"> over the whole range of experimental temperature except the 28°C, where beetles did not breed successfully.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7: Major axis regression for all stages of development in </w:t>
      </w:r>
      <w:r w:rsidR="00844BBE" w:rsidRPr="00844BBE">
        <w:rPr>
          <w:rFonts w:asciiTheme="minorHAnsi" w:hAnsiTheme="minorHAnsi"/>
          <w:i/>
          <w:szCs w:val="24"/>
        </w:rPr>
        <w:t>S. watsoni</w:t>
      </w:r>
      <w:r w:rsidRPr="007566B8">
        <w:rPr>
          <w:rFonts w:asciiTheme="minorHAnsi" w:hAnsiTheme="minorHAnsi"/>
          <w:szCs w:val="24"/>
        </w:rPr>
        <w:t>. Black line shows median and grey area around is standard error. DT is the time in days to reach the stage multiplied by the constant rearing temperature. 2012 data were excluded for egg and L1.</w:t>
      </w:r>
    </w:p>
    <w:p w:rsid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8: Box plot graph of lengths of all three instars (L1,L2 and L3) of the </w:t>
      </w:r>
      <w:r w:rsidR="00844BBE" w:rsidRPr="00844BBE">
        <w:rPr>
          <w:rFonts w:asciiTheme="minorHAnsi" w:hAnsiTheme="minorHAnsi"/>
          <w:i/>
          <w:szCs w:val="24"/>
        </w:rPr>
        <w:t>S. watsoni</w:t>
      </w:r>
      <w:r w:rsidRPr="007566B8">
        <w:rPr>
          <w:rFonts w:asciiTheme="minorHAnsi" w:hAnsiTheme="minorHAnsi"/>
          <w:szCs w:val="24"/>
        </w:rPr>
        <w:t xml:space="preserve"> larvae. The horizontal lines within the boxes indicate median values. The upper and lower boxes indicate the 75th and 25th percentiles, respectively. Whiskers indicate the values with the 1.5 interquartile ranges. Small, black dots are outliers.</w:t>
      </w:r>
    </w:p>
    <w:p w:rsidR="00F40DA2" w:rsidRPr="005340EE" w:rsidRDefault="00F40DA2" w:rsidP="009540E3">
      <w:pPr>
        <w:ind w:firstLine="0"/>
      </w:pPr>
    </w:p>
    <w:p w:rsidR="00F40DA2" w:rsidRPr="005340EE" w:rsidRDefault="00F40DA2" w:rsidP="009540E3">
      <w:pPr>
        <w:ind w:firstLine="0"/>
      </w:pPr>
    </w:p>
    <w:p w:rsidR="00F40DA2" w:rsidRPr="005340EE" w:rsidRDefault="00F40DA2" w:rsidP="009540E3">
      <w:pPr>
        <w:ind w:firstLine="0"/>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D4499B" w:rsidP="009540E3">
      <w:pPr>
        <w:pStyle w:val="Nadpis1"/>
        <w:ind w:firstLine="0"/>
      </w:pPr>
      <w:bookmarkStart w:id="31" w:name="_Toc428570069"/>
      <w:r>
        <w:lastRenderedPageBreak/>
        <w:t>C</w:t>
      </w:r>
      <w:r w:rsidR="00363A67" w:rsidRPr="005340EE">
        <w:tab/>
      </w:r>
      <w:r w:rsidR="0020325F" w:rsidRPr="005340EE">
        <w:t>Distribution of open landscape carrion beetles (Coleoptera: Silphidae) in selected lowlands of the Czech Republic</w:t>
      </w:r>
      <w:bookmarkEnd w:id="31"/>
    </w:p>
    <w:p w:rsidR="009652C4" w:rsidRPr="005340EE" w:rsidRDefault="009652C4" w:rsidP="009540E3">
      <w:pPr>
        <w:ind w:firstLine="0"/>
      </w:pPr>
    </w:p>
    <w:p w:rsidR="009652C4" w:rsidRPr="005340EE" w:rsidRDefault="009652C4" w:rsidP="009540E3">
      <w:pPr>
        <w:ind w:firstLine="0"/>
      </w:pPr>
      <w:r w:rsidRPr="005340EE">
        <w:rPr>
          <w:b/>
        </w:rPr>
        <w:t>Rozšíření mrchožroutovitých brouků (Coleoptera: Silphidae) otevřené krajiny ve vybraných nížinných oblastech České republiky</w:t>
      </w:r>
    </w:p>
    <w:p w:rsidR="00C72F60" w:rsidRPr="005340EE" w:rsidRDefault="00C72F60" w:rsidP="00C72F60">
      <w:pPr>
        <w:ind w:firstLine="0"/>
      </w:pPr>
    </w:p>
    <w:p w:rsidR="00C72F60" w:rsidRPr="005340EE" w:rsidRDefault="00C72F60" w:rsidP="00C72F60">
      <w:pPr>
        <w:ind w:firstLine="0"/>
        <w:rPr>
          <w:b/>
        </w:rPr>
      </w:pPr>
      <w:r w:rsidRPr="005340EE">
        <w:rPr>
          <w:b/>
        </w:rPr>
        <w:t>Pavel JAKUBEC &amp; Jan RŮŽIČKA</w:t>
      </w:r>
    </w:p>
    <w:p w:rsidR="00C72F60" w:rsidRPr="005340EE" w:rsidRDefault="00C72F60" w:rsidP="00C72F60">
      <w:pPr>
        <w:ind w:firstLine="0"/>
      </w:pPr>
    </w:p>
    <w:p w:rsidR="00C72F60" w:rsidRPr="005340EE" w:rsidRDefault="00C72F60" w:rsidP="00C72F60">
      <w:pPr>
        <w:ind w:firstLine="0"/>
        <w:rPr>
          <w:b/>
        </w:rPr>
      </w:pPr>
      <w:r>
        <w:rPr>
          <w:b/>
        </w:rPr>
        <w:t>Printed in</w:t>
      </w:r>
      <w:r w:rsidRPr="005340EE">
        <w:rPr>
          <w:b/>
        </w:rPr>
        <w:t xml:space="preserve"> </w:t>
      </w:r>
      <w:r>
        <w:rPr>
          <w:b/>
        </w:rPr>
        <w:t>Klapalekiana</w:t>
      </w:r>
    </w:p>
    <w:p w:rsidR="00C72F60" w:rsidRPr="005340EE" w:rsidRDefault="00C72F60" w:rsidP="00C72F60">
      <w:pPr>
        <w:ind w:firstLine="0"/>
      </w:pPr>
    </w:p>
    <w:p w:rsidR="0020325F" w:rsidRPr="005340EE" w:rsidRDefault="00C72F60" w:rsidP="009540E3">
      <w:pPr>
        <w:ind w:firstLine="0"/>
        <w:rPr>
          <w:b/>
          <w:szCs w:val="24"/>
        </w:rPr>
      </w:pPr>
      <w:r w:rsidRPr="005340EE">
        <w:rPr>
          <w:b/>
        </w:rPr>
        <w:t>Key words.</w:t>
      </w:r>
      <w:r w:rsidRPr="005340EE">
        <w:t xml:space="preserve"> </w:t>
      </w:r>
      <w:r w:rsidR="0020325F" w:rsidRPr="00C72F60">
        <w:rPr>
          <w:szCs w:val="24"/>
        </w:rPr>
        <w:t>Coleoptera, Silphidae, distribution, open habitats, Bohemia, Moravia, Czech Republic, Palaearctic region</w:t>
      </w:r>
    </w:p>
    <w:p w:rsidR="0020325F" w:rsidRPr="005340EE" w:rsidRDefault="0020325F" w:rsidP="009540E3">
      <w:pPr>
        <w:ind w:firstLine="0"/>
        <w:rPr>
          <w:b/>
          <w:szCs w:val="24"/>
        </w:rPr>
      </w:pPr>
    </w:p>
    <w:p w:rsidR="0020325F" w:rsidRPr="005340EE" w:rsidRDefault="0020325F" w:rsidP="009540E3">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2" w:name="_Toc428570070"/>
      <w:r>
        <w:rPr>
          <w:rFonts w:ascii="Calibri" w:hAnsi="Calibri"/>
        </w:rPr>
        <w:lastRenderedPageBreak/>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32"/>
    </w:p>
    <w:p w:rsidR="0020325F" w:rsidRPr="005340EE" w:rsidRDefault="0020325F" w:rsidP="009540E3">
      <w:pPr>
        <w:ind w:firstLine="0"/>
        <w:rPr>
          <w:b/>
          <w:szCs w:val="24"/>
        </w:rPr>
      </w:pPr>
    </w:p>
    <w:p w:rsidR="005B4317" w:rsidRPr="005340EE" w:rsidRDefault="005B4317" w:rsidP="009540E3">
      <w:pPr>
        <w:ind w:firstLine="0"/>
      </w:pPr>
      <w:r w:rsidRPr="005340EE">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rsidR="005B4317" w:rsidRPr="005340EE" w:rsidRDefault="005B4317" w:rsidP="009540E3">
      <w:pPr>
        <w:ind w:firstLine="0"/>
      </w:pPr>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9540E3">
      <w:pPr>
        <w:ind w:firstLine="0"/>
      </w:pPr>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9540E3">
      <w:pPr>
        <w:ind w:firstLine="0"/>
      </w:pPr>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rsidR="0020325F" w:rsidRPr="005340EE" w:rsidRDefault="005B4317" w:rsidP="009540E3">
      <w:pPr>
        <w:ind w:firstLine="0"/>
      </w:pPr>
      <w:r w:rsidRPr="005340EE">
        <w:t xml:space="preserve">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w:t>
      </w:r>
      <w:r w:rsidRPr="005340EE">
        <w:lastRenderedPageBreak/>
        <w:t>samostatně, zde chceme shrnout a komentovat nashromážděná faunistická data, včetně údajů o vzácněji sbíraných druzích mrchožroutovitých brouků, zejména hrobaříků.</w:t>
      </w:r>
    </w:p>
    <w:p w:rsidR="0020325F" w:rsidRPr="005340EE" w:rsidRDefault="00A55D14" w:rsidP="009540E3">
      <w:pPr>
        <w:pStyle w:val="Nadpis2"/>
        <w:ind w:firstLine="0"/>
        <w:rPr>
          <w:rFonts w:ascii="Calibri" w:hAnsi="Calibri"/>
        </w:rPr>
      </w:pPr>
      <w:bookmarkStart w:id="33" w:name="_Toc428570071"/>
      <w:r>
        <w:rPr>
          <w:rFonts w:ascii="Calibri" w:hAnsi="Calibri"/>
        </w:rPr>
        <w:t>C</w:t>
      </w:r>
      <w:r w:rsidR="001E1F97" w:rsidRPr="005340EE">
        <w:rPr>
          <w:rFonts w:ascii="Calibri" w:hAnsi="Calibri"/>
        </w:rPr>
        <w:t>.2</w:t>
      </w:r>
      <w:r w:rsidR="001E1F97" w:rsidRPr="005340EE">
        <w:rPr>
          <w:rFonts w:ascii="Calibri" w:hAnsi="Calibri"/>
        </w:rPr>
        <w:tab/>
        <w:t>Materiál a metodika</w:t>
      </w:r>
      <w:bookmarkEnd w:id="33"/>
    </w:p>
    <w:p w:rsidR="0020325F" w:rsidRPr="005340EE" w:rsidRDefault="0020325F" w:rsidP="009540E3">
      <w:pPr>
        <w:ind w:firstLine="0"/>
        <w:rPr>
          <w:b/>
          <w:szCs w:val="24"/>
        </w:rPr>
      </w:pPr>
    </w:p>
    <w:p w:rsidR="005B4317" w:rsidRPr="005340EE" w:rsidRDefault="0020325F" w:rsidP="009540E3">
      <w:pPr>
        <w:ind w:firstLine="0"/>
      </w:pPr>
      <w:r w:rsidRPr="005340EE">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rsidR="005B4317" w:rsidRPr="005340EE" w:rsidRDefault="005B4317" w:rsidP="009540E3">
      <w:pPr>
        <w:ind w:firstLine="0"/>
      </w:pPr>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9540E3">
      <w:pPr>
        <w:ind w:firstLine="0"/>
      </w:pPr>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rsidR="005B4317" w:rsidRPr="005340EE" w:rsidRDefault="005B4317" w:rsidP="009540E3">
      <w:pPr>
        <w:ind w:firstLine="0"/>
      </w:pPr>
      <w:r w:rsidRPr="005340EE">
        <w:t xml:space="preserve">V okolí Loun a Kutné Hory byly pasti instalovány v letech 2008 a 2009, v Zábřehu na Moravě a v Židlochovicích pouze v roce 2009. </w:t>
      </w:r>
    </w:p>
    <w:p w:rsidR="005B4317" w:rsidRPr="005340EE" w:rsidRDefault="005B4317" w:rsidP="009540E3">
      <w:pPr>
        <w:ind w:firstLine="0"/>
      </w:pPr>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9540E3">
      <w:pPr>
        <w:ind w:firstLine="0"/>
      </w:pPr>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4" w:name="_Toc428570072"/>
      <w:r>
        <w:rPr>
          <w:rFonts w:ascii="Calibri" w:hAnsi="Calibri"/>
        </w:rPr>
        <w:lastRenderedPageBreak/>
        <w:t>C</w:t>
      </w:r>
      <w:r w:rsidR="001E1F97" w:rsidRPr="005340EE">
        <w:rPr>
          <w:rFonts w:ascii="Calibri" w:hAnsi="Calibri"/>
        </w:rPr>
        <w:t xml:space="preserve">.2.1 </w:t>
      </w:r>
      <w:r w:rsidR="0020325F" w:rsidRPr="005340EE">
        <w:rPr>
          <w:rFonts w:ascii="Calibri" w:hAnsi="Calibri"/>
        </w:rPr>
        <w:t>Termíny expozice zemních pastí</w:t>
      </w:r>
      <w:bookmarkEnd w:id="34"/>
    </w:p>
    <w:p w:rsidR="0020325F" w:rsidRPr="005340EE" w:rsidRDefault="0020325F" w:rsidP="009540E3">
      <w:pPr>
        <w:ind w:firstLine="0"/>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9540E3">
      <w:pPr>
        <w:ind w:firstLine="0"/>
        <w:jc w:val="left"/>
        <w:rPr>
          <w:szCs w:val="24"/>
        </w:rPr>
      </w:pPr>
      <w:r w:rsidRPr="005340EE">
        <w:rPr>
          <w:i/>
          <w:szCs w:val="24"/>
        </w:rPr>
        <w:t>Kutná Hora 2009</w:t>
      </w:r>
      <w:r w:rsidRPr="005340EE">
        <w:rPr>
          <w:szCs w:val="24"/>
        </w:rPr>
        <w:t xml:space="preserve"> – jaro 2009: 17.V.–31.V.2009, léto 2009: 5.VII.–19.VII.2009, podzim 2009: 13. IX.–27.IX. 2009.</w:t>
      </w:r>
    </w:p>
    <w:p w:rsidR="0020325F" w:rsidRPr="005340EE" w:rsidRDefault="0020325F" w:rsidP="009540E3">
      <w:pPr>
        <w:ind w:firstLine="0"/>
        <w:jc w:val="left"/>
        <w:rPr>
          <w:szCs w:val="24"/>
        </w:rPr>
      </w:pPr>
      <w:r w:rsidRPr="005340EE">
        <w:rPr>
          <w:i/>
          <w:szCs w:val="24"/>
        </w:rPr>
        <w:t>Louny 2008</w:t>
      </w:r>
      <w:r w:rsidRPr="005340EE">
        <w:rPr>
          <w:szCs w:val="24"/>
        </w:rPr>
        <w:t xml:space="preserve"> – jaro 2008: 10.V.–31.V.2008, léto 2008: 4.VII.–6.VII.2008, podzim 2008: 16.IX.–29.IX.2008.</w:t>
      </w:r>
    </w:p>
    <w:p w:rsidR="0020325F" w:rsidRPr="005340EE" w:rsidRDefault="0020325F" w:rsidP="009540E3">
      <w:pPr>
        <w:ind w:firstLine="0"/>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9540E3">
      <w:pPr>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9540E3">
      <w:pPr>
        <w:ind w:firstLine="0"/>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5" w:name="_Toc428570073"/>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35"/>
    </w:p>
    <w:p w:rsidR="0020325F" w:rsidRPr="005340EE" w:rsidRDefault="0020325F" w:rsidP="009540E3">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Kutná Hora 2008</w:t>
      </w:r>
    </w:p>
    <w:p w:rsidR="0020325F" w:rsidRPr="005340EE" w:rsidRDefault="0020325F" w:rsidP="009540E3">
      <w:pPr>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w:t>
      </w:r>
      <w:r w:rsidRPr="005340EE">
        <w:rPr>
          <w:szCs w:val="24"/>
        </w:rPr>
        <w:lastRenderedPageBreak/>
        <w:t xml:space="preserve">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Kutná Hora 2009</w:t>
      </w:r>
    </w:p>
    <w:p w:rsidR="0020325F" w:rsidRPr="005340EE" w:rsidRDefault="0020325F" w:rsidP="009540E3">
      <w:pPr>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Louny 2008</w:t>
      </w:r>
    </w:p>
    <w:p w:rsidR="0020325F" w:rsidRPr="005340EE" w:rsidRDefault="0020325F" w:rsidP="009540E3">
      <w:pPr>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Louny 2009</w:t>
      </w:r>
    </w:p>
    <w:p w:rsidR="0020325F" w:rsidRPr="005340EE" w:rsidRDefault="0020325F" w:rsidP="009540E3">
      <w:pPr>
        <w:ind w:firstLine="0"/>
        <w:jc w:val="left"/>
        <w:rPr>
          <w:szCs w:val="24"/>
        </w:rPr>
      </w:pPr>
      <w:r w:rsidRPr="005340EE">
        <w:rPr>
          <w:b/>
          <w:szCs w:val="24"/>
        </w:rPr>
        <w:lastRenderedPageBreak/>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Židlochovice 2009</w:t>
      </w:r>
    </w:p>
    <w:p w:rsidR="0020325F" w:rsidRPr="005340EE" w:rsidRDefault="0020325F" w:rsidP="009540E3">
      <w:pPr>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lastRenderedPageBreak/>
        <w:t>Zábřeh 2009</w:t>
      </w:r>
    </w:p>
    <w:p w:rsidR="0020325F" w:rsidRPr="005340EE" w:rsidRDefault="0020325F" w:rsidP="009540E3">
      <w:pPr>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6" w:name="_Toc428570074"/>
      <w:r>
        <w:rPr>
          <w:rFonts w:ascii="Calibri" w:hAnsi="Calibri"/>
        </w:rPr>
        <w:t>C</w:t>
      </w:r>
      <w:r w:rsidR="001E1F97" w:rsidRPr="005340EE">
        <w:rPr>
          <w:rFonts w:ascii="Calibri" w:hAnsi="Calibri"/>
        </w:rPr>
        <w:t>.3</w:t>
      </w:r>
      <w:r w:rsidR="001E1F97" w:rsidRPr="005340EE">
        <w:rPr>
          <w:rFonts w:ascii="Calibri" w:hAnsi="Calibri"/>
        </w:rPr>
        <w:tab/>
        <w:t>Výsledky</w:t>
      </w:r>
      <w:bookmarkEnd w:id="36"/>
    </w:p>
    <w:p w:rsidR="0020325F" w:rsidRPr="005340EE" w:rsidRDefault="0020325F" w:rsidP="009540E3">
      <w:pPr>
        <w:ind w:firstLine="0"/>
        <w:rPr>
          <w:szCs w:val="24"/>
        </w:rPr>
      </w:pPr>
    </w:p>
    <w:p w:rsidR="0020325F" w:rsidRPr="005340EE" w:rsidRDefault="0020325F" w:rsidP="009540E3">
      <w:pPr>
        <w:ind w:firstLine="0"/>
      </w:pPr>
      <w:r w:rsidRPr="005340EE">
        <w:t>V rámci této práce bylo sebráno 15 druhů mrchožroutovitých brouků (Coleoptera: Silphidae) v 71 234 exemplářích na 84 lokalitách ve čtyřech oblastech ČR.</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szCs w:val="24"/>
        </w:rPr>
        <w:lastRenderedPageBreak/>
        <w:t>Tabulka 1. Počet exemplářů jednotlivých druhů mrchožroutů ve čtyřech sledovaných oblastech České republiky.</w:t>
      </w:r>
    </w:p>
    <w:p w:rsidR="0020325F" w:rsidRPr="005340EE" w:rsidRDefault="0020325F" w:rsidP="009540E3">
      <w:pPr>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9540E3">
      <w:pPr>
        <w:ind w:firstLine="0"/>
        <w:jc w:val="left"/>
        <w:rPr>
          <w:szCs w:val="24"/>
        </w:rPr>
      </w:pPr>
    </w:p>
    <w:p w:rsidR="0020325F" w:rsidRPr="005340EE" w:rsidRDefault="0020325F" w:rsidP="009540E3">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rsidR="0020325F" w:rsidRPr="005340EE" w:rsidRDefault="0020325F" w:rsidP="009540E3">
      <w:pPr>
        <w:ind w:firstLine="0"/>
      </w:pPr>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7" w:name="_Toc428570075"/>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37"/>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szCs w:val="24"/>
        </w:rPr>
        <w:t>podčeleď Nicrophorinae</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9540E3">
      <w:pPr>
        <w:ind w:firstLine="0"/>
      </w:pPr>
      <w:bookmarkStart w:id="38" w:name="OLE_LINK5"/>
      <w:r w:rsidRPr="005340EE">
        <w:rPr>
          <w:b/>
        </w:rPr>
        <w:t>Rozšíření a ekologie.</w:t>
      </w:r>
      <w:r w:rsidRPr="005340EE">
        <w:t xml:space="preserve"> </w:t>
      </w:r>
      <w:bookmarkEnd w:id="38"/>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9540E3">
      <w:pPr>
        <w:ind w:firstLine="0"/>
      </w:pPr>
      <w:r w:rsidRPr="005340EE">
        <w:rPr>
          <w:b/>
        </w:rPr>
        <w:t xml:space="preserve">Rozšíření a ekologie. </w:t>
      </w:r>
      <w:r w:rsidR="005B4317" w:rsidRPr="005340EE">
        <w:t>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lokality s recentním hojným výskytem – v Čechách severně od Žabovřesk nad Ohří (5550) a na Moravě v okolí Kyjova (7068). V obou případech se jedná o luční ekosystémy (J. Růžička, nepubl.). Stejně jako N. antennatus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9540E3">
      <w:pPr>
        <w:ind w:firstLine="0"/>
      </w:pPr>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w:t>
      </w:r>
      <w:r w:rsidRPr="005340EE">
        <w:rPr>
          <w:szCs w:val="24"/>
        </w:rPr>
        <w:lastRenderedPageBreak/>
        <w:t xml:space="preserve">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9540E3">
      <w:pPr>
        <w:ind w:firstLine="0"/>
      </w:pPr>
      <w:r w:rsidRPr="005340EE">
        <w:rPr>
          <w:b/>
        </w:rPr>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Růžička, 1994; Kočárek &amp; Benko, 1997; Vysoký, 2007). Ve studovaných oblastech početný </w:t>
      </w:r>
      <w:r w:rsidRPr="005340EE">
        <w:t>výskyt.</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rsidR="0020325F" w:rsidRPr="005340EE" w:rsidRDefault="0020325F" w:rsidP="009540E3">
      <w:pPr>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9540E3">
      <w:pPr>
        <w:ind w:firstLine="0"/>
      </w:pPr>
      <w:r w:rsidRPr="005340EE">
        <w:rPr>
          <w:b/>
        </w:rPr>
        <w:lastRenderedPageBreak/>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w:t>
      </w:r>
      <w:r w:rsidRPr="005340EE">
        <w:rPr>
          <w:szCs w:val="24"/>
        </w:rPr>
        <w:lastRenderedPageBreak/>
        <w:t xml:space="preserve">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9540E3">
      <w:pPr>
        <w:ind w:firstLine="0"/>
      </w:pPr>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w:t>
      </w:r>
      <w:r w:rsidRPr="005340EE">
        <w:rPr>
          <w:szCs w:val="24"/>
        </w:rPr>
        <w:lastRenderedPageBreak/>
        <w:t xml:space="preserve">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w:t>
      </w:r>
      <w:r w:rsidRPr="005340EE">
        <w:rPr>
          <w:szCs w:val="24"/>
        </w:rPr>
        <w:lastRenderedPageBreak/>
        <w:t xml:space="preserve">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w:t>
      </w:r>
      <w:r w:rsidRPr="005340EE">
        <w:rPr>
          <w:szCs w:val="24"/>
        </w:rPr>
        <w:lastRenderedPageBreak/>
        <w:t>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9540E3">
      <w:pPr>
        <w:ind w:firstLine="0"/>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9540E3">
      <w:pPr>
        <w:ind w:firstLine="0"/>
      </w:pPr>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5340EE">
        <w:t>výskyt.</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szCs w:val="24"/>
        </w:rPr>
        <w:t>podčeleď Silphinae</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9540E3">
      <w:pPr>
        <w:ind w:firstLine="0"/>
      </w:pPr>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9540E3">
      <w:pPr>
        <w:ind w:firstLine="0"/>
      </w:pPr>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lastRenderedPageBreak/>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9540E3">
      <w:pPr>
        <w:ind w:firstLine="0"/>
      </w:pPr>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w:t>
      </w:r>
      <w:r w:rsidRPr="005340EE">
        <w:rPr>
          <w:szCs w:val="24"/>
        </w:rPr>
        <w:lastRenderedPageBreak/>
        <w:t xml:space="preserve">(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9540E3">
      <w:pPr>
        <w:ind w:firstLine="0"/>
      </w:pPr>
      <w:r w:rsidRPr="005340EE">
        <w:rPr>
          <w:b/>
        </w:rPr>
        <w:t>Rozšíření a ekologie.</w:t>
      </w:r>
      <w:r w:rsidRPr="005340EE">
        <w:t xml:space="preserve"> Palearktický druh se </w:t>
      </w:r>
      <w:r w:rsidR="005B4317" w:rsidRPr="005340EE">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w:t>
      </w:r>
      <w:r w:rsidRPr="005340EE">
        <w:rPr>
          <w:szCs w:val="24"/>
        </w:rPr>
        <w:lastRenderedPageBreak/>
        <w:t xml:space="preserve">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9540E3">
      <w:pPr>
        <w:ind w:firstLine="0"/>
      </w:pPr>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w:t>
      </w:r>
      <w:r w:rsidRPr="005340EE">
        <w:rPr>
          <w:szCs w:val="24"/>
        </w:rPr>
        <w:lastRenderedPageBreak/>
        <w:t xml:space="preserve">(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9540E3">
      <w:pPr>
        <w:ind w:firstLine="0"/>
      </w:pPr>
      <w:r w:rsidRPr="005340EE">
        <w:rPr>
          <w:b/>
        </w:rPr>
        <w:t>Rozšíření a ekologie.</w:t>
      </w:r>
      <w:r w:rsidRPr="005340EE">
        <w:t xml:space="preserve"> Transpalearktický </w:t>
      </w:r>
      <w:r w:rsidR="005B4317" w:rsidRPr="005340EE">
        <w:t>druh, rozšířený od Evropy do Japonska, včetně velké části Číny (Růžička &amp; Schneider, 2004). U nás hojný druh (např. Vysoký 2007, mapka), preferující otevřené biotopy (Růžička, 1994; Kočárek &amp; Benko, 1997). Ve studovaných oblastech rozšířený druh, často</w:t>
      </w:r>
      <w:r w:rsidRPr="005340EE">
        <w:t xml:space="preserve"> početné 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w:t>
      </w:r>
      <w:r w:rsidRPr="005340EE">
        <w:rPr>
          <w:szCs w:val="24"/>
        </w:rPr>
        <w:lastRenderedPageBreak/>
        <w:t xml:space="preserve">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457 f*f*, léto 2009, 5 m*m*, 4 f*f*, podzim 2009, 12 m*m*, 10 f*f*; 22 – Vrdy II. (6058d), jaro 2009, 357 m*m*, 432 f*f*, léto 2009, 297 m*m*, 253 f*f*; 23 – Vinice (6058d), jaro 2009, 405 </w:t>
      </w:r>
      <w:r w:rsidRPr="005340EE">
        <w:rPr>
          <w:szCs w:val="24"/>
        </w:rPr>
        <w:lastRenderedPageBreak/>
        <w:t xml:space="preserve">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9540E3">
      <w:pPr>
        <w:ind w:firstLine="0"/>
      </w:pPr>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w:t>
      </w:r>
      <w:r w:rsidR="005B4317" w:rsidRPr="005340EE">
        <w:lastRenderedPageBreak/>
        <w:t xml:space="preserve">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9" w:name="_Toc428570076"/>
      <w:r>
        <w:rPr>
          <w:rFonts w:ascii="Calibri" w:hAnsi="Calibri"/>
        </w:rPr>
        <w:t>C</w:t>
      </w:r>
      <w:r w:rsidR="001E1F97" w:rsidRPr="005340EE">
        <w:rPr>
          <w:rFonts w:ascii="Calibri" w:hAnsi="Calibri"/>
        </w:rPr>
        <w:t>.4</w:t>
      </w:r>
      <w:r w:rsidR="001E1F97" w:rsidRPr="005340EE">
        <w:rPr>
          <w:rFonts w:ascii="Calibri" w:hAnsi="Calibri"/>
        </w:rPr>
        <w:tab/>
        <w:t>Diskuse</w:t>
      </w:r>
      <w:bookmarkEnd w:id="39"/>
    </w:p>
    <w:p w:rsidR="0020325F" w:rsidRPr="005340EE" w:rsidRDefault="0020325F" w:rsidP="009540E3">
      <w:pPr>
        <w:ind w:firstLine="0"/>
        <w:jc w:val="left"/>
        <w:rPr>
          <w:szCs w:val="24"/>
        </w:rPr>
      </w:pPr>
    </w:p>
    <w:p w:rsidR="0020325F" w:rsidRPr="005340EE" w:rsidRDefault="0020325F" w:rsidP="009540E3">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20325F" w:rsidRPr="005340EE" w:rsidRDefault="0020325F" w:rsidP="009540E3">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20325F" w:rsidRPr="005340EE" w:rsidRDefault="0020325F" w:rsidP="009540E3">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20325F" w:rsidRPr="005340EE" w:rsidRDefault="0020325F" w:rsidP="009540E3">
      <w:pPr>
        <w:ind w:firstLine="0"/>
        <w:jc w:val="left"/>
        <w:rPr>
          <w:szCs w:val="24"/>
        </w:rPr>
      </w:pPr>
    </w:p>
    <w:p w:rsidR="0020325F" w:rsidRPr="005340EE" w:rsidRDefault="0020325F" w:rsidP="009540E3">
      <w:pPr>
        <w:ind w:firstLine="0"/>
      </w:pPr>
      <w:r w:rsidRPr="005340EE">
        <w:rPr>
          <w:b/>
        </w:rPr>
        <w:lastRenderedPageBreak/>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9540E3">
      <w:pPr>
        <w:ind w:firstLine="0"/>
        <w:jc w:val="left"/>
        <w:rPr>
          <w:b/>
          <w:szCs w:val="24"/>
        </w:rPr>
      </w:pPr>
    </w:p>
    <w:p w:rsidR="0020325F" w:rsidRPr="005340EE" w:rsidRDefault="00A55D14" w:rsidP="009540E3">
      <w:pPr>
        <w:pStyle w:val="Nadpis2"/>
        <w:ind w:firstLine="0"/>
        <w:rPr>
          <w:rFonts w:ascii="Calibri" w:hAnsi="Calibri"/>
        </w:rPr>
      </w:pPr>
      <w:bookmarkStart w:id="40" w:name="_Toc428570077"/>
      <w:r>
        <w:rPr>
          <w:rFonts w:ascii="Calibri" w:hAnsi="Calibri"/>
        </w:rPr>
        <w:t>C</w:t>
      </w:r>
      <w:r w:rsidR="001E1F97" w:rsidRPr="005340EE">
        <w:rPr>
          <w:rFonts w:ascii="Calibri" w:hAnsi="Calibri"/>
        </w:rPr>
        <w:t>.5</w:t>
      </w:r>
      <w:r w:rsidR="001E1F97" w:rsidRPr="005340EE">
        <w:rPr>
          <w:rFonts w:ascii="Calibri" w:hAnsi="Calibri"/>
        </w:rPr>
        <w:tab/>
        <w:t>Použitá literatura</w:t>
      </w:r>
      <w:bookmarkEnd w:id="40"/>
    </w:p>
    <w:p w:rsidR="0020325F" w:rsidRPr="005340EE" w:rsidRDefault="0020325F" w:rsidP="009540E3">
      <w:pPr>
        <w:ind w:firstLine="0"/>
        <w:jc w:val="center"/>
        <w:rPr>
          <w:szCs w:val="24"/>
        </w:rPr>
      </w:pPr>
    </w:p>
    <w:p w:rsidR="0020325F" w:rsidRPr="005340EE" w:rsidRDefault="0020325F" w:rsidP="009540E3">
      <w:pPr>
        <w:pStyle w:val="Citace1"/>
        <w:ind w:left="284" w:hanging="284"/>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9540E3">
      <w:pPr>
        <w:pStyle w:val="Citace1"/>
        <w:ind w:left="284" w:hanging="284"/>
      </w:pPr>
      <w:r w:rsidRPr="005340EE">
        <w:rPr>
          <w:caps/>
        </w:rPr>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9540E3">
      <w:pPr>
        <w:pStyle w:val="Citace1"/>
        <w:ind w:left="284" w:hanging="284"/>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9540E3">
      <w:pPr>
        <w:pStyle w:val="Citace1"/>
        <w:ind w:left="284" w:hanging="284"/>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9540E3">
      <w:pPr>
        <w:pStyle w:val="Citace1"/>
        <w:ind w:left="284" w:hanging="284"/>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9540E3">
      <w:pPr>
        <w:pStyle w:val="Citace1"/>
        <w:ind w:left="284" w:hanging="284"/>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w:t>
      </w:r>
      <w:r w:rsidRPr="005340EE">
        <w:lastRenderedPageBreak/>
        <w:t xml:space="preserve">of beetles (Coleoptera) in the Vývěry Punkvy National Nature Reserve in 1991–2010). Klapalekiana </w:t>
      </w:r>
      <w:r w:rsidRPr="005340EE">
        <w:rPr>
          <w:b/>
          <w:bCs/>
        </w:rPr>
        <w:t>48</w:t>
      </w:r>
      <w:r w:rsidRPr="005340EE">
        <w:t>: 29–73 (in Czech, English abstract).</w:t>
      </w:r>
    </w:p>
    <w:p w:rsidR="0020325F" w:rsidRPr="005340EE" w:rsidRDefault="0020325F" w:rsidP="009540E3">
      <w:pPr>
        <w:pStyle w:val="Citace1"/>
        <w:ind w:left="284" w:hanging="284"/>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9540E3">
      <w:pPr>
        <w:pStyle w:val="Citace1"/>
        <w:ind w:left="284" w:hanging="284"/>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9540E3">
      <w:pPr>
        <w:pStyle w:val="Citace1"/>
        <w:ind w:left="284" w:hanging="284"/>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9540E3">
      <w:pPr>
        <w:pStyle w:val="Citace1"/>
        <w:ind w:left="284" w:hanging="284"/>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w:t>
      </w:r>
      <w:r w:rsidRPr="005340EE">
        <w:lastRenderedPageBreak/>
        <w:t xml:space="preserve">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9540E3">
      <w:pPr>
        <w:pStyle w:val="Citace1"/>
        <w:ind w:left="284" w:hanging="284"/>
      </w:pPr>
      <w:r w:rsidRPr="005340EE">
        <w:t xml:space="preserve">KÖHLER F. &amp; KLAUSNITZER B. (eds) 1998: Verzeichnis der Käfer Deutschlands. Entomologische Nachrichten und Berichte (Dresden) </w:t>
      </w:r>
      <w:r w:rsidRPr="005340EE">
        <w:rPr>
          <w:b/>
        </w:rPr>
        <w:t>Supplement 4</w:t>
      </w:r>
      <w:r w:rsidRPr="005340EE">
        <w:t>: 1–185.</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9540E3">
      <w:pPr>
        <w:pStyle w:val="Citace1"/>
        <w:ind w:left="284" w:hanging="284"/>
      </w:pPr>
      <w:r w:rsidRPr="005340EE">
        <w:rPr>
          <w:caps/>
        </w:rPr>
        <w:lastRenderedPageBreak/>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9540E3">
      <w:pPr>
        <w:pStyle w:val="Citace1"/>
        <w:ind w:left="284" w:hanging="284"/>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rsidR="0020325F" w:rsidRPr="005340EE" w:rsidRDefault="0020325F" w:rsidP="009540E3">
      <w:pPr>
        <w:pStyle w:val="Citace1"/>
        <w:ind w:left="284" w:hanging="284"/>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rsidR="0020325F" w:rsidRPr="005340EE" w:rsidRDefault="0020325F" w:rsidP="009540E3">
      <w:pPr>
        <w:pStyle w:val="Citace1"/>
        <w:ind w:left="284" w:hanging="284"/>
        <w:rPr>
          <w:lang w:eastAsia="ja-JP"/>
        </w:rPr>
      </w:pPr>
      <w:r w:rsidRPr="005340EE">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9540E3">
      <w:pPr>
        <w:pStyle w:val="Citace1"/>
        <w:ind w:left="284" w:hanging="284"/>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9540E3">
      <w:pPr>
        <w:pStyle w:val="Citace1"/>
        <w:ind w:left="284" w:hanging="284"/>
      </w:pPr>
      <w:r w:rsidRPr="005340EE">
        <w:rPr>
          <w:caps/>
        </w:rPr>
        <w:lastRenderedPageBreak/>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9540E3">
      <w:pPr>
        <w:pStyle w:val="Citace1"/>
        <w:ind w:left="284" w:hanging="284"/>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rsidR="0020325F" w:rsidRPr="005340EE" w:rsidRDefault="0020325F" w:rsidP="009540E3">
      <w:pPr>
        <w:pStyle w:val="Citace1"/>
        <w:ind w:left="284" w:hanging="284"/>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rsidR="0020325F" w:rsidRPr="005340EE" w:rsidRDefault="0020325F" w:rsidP="009540E3">
      <w:pPr>
        <w:pStyle w:val="Citace1"/>
        <w:ind w:left="284" w:hanging="284"/>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rsidR="0020325F" w:rsidRPr="005340EE" w:rsidRDefault="0020325F" w:rsidP="009540E3">
      <w:pPr>
        <w:pStyle w:val="Citace1"/>
        <w:ind w:left="284" w:hanging="284"/>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9540E3">
      <w:pPr>
        <w:pStyle w:val="Citace1"/>
        <w:ind w:left="284" w:hanging="284"/>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9540E3">
      <w:pPr>
        <w:pStyle w:val="Citace1"/>
        <w:ind w:left="284" w:hanging="284"/>
      </w:pPr>
      <w:r w:rsidRPr="005340EE">
        <w:rPr>
          <w:caps/>
        </w:rPr>
        <w:lastRenderedPageBreak/>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9540E3">
      <w:pPr>
        <w:pStyle w:val="Normlnweb"/>
        <w:spacing w:before="0" w:beforeAutospacing="0" w:after="0" w:afterAutospacing="0" w:line="360" w:lineRule="auto"/>
        <w:ind w:left="480" w:firstLine="0"/>
        <w:rPr>
          <w:rFonts w:ascii="Calibri" w:hAnsi="Calibri"/>
          <w:lang w:val="en-US"/>
        </w:rPr>
      </w:pPr>
    </w:p>
    <w:p w:rsidR="0020325F" w:rsidRPr="005340EE" w:rsidRDefault="00A55D14" w:rsidP="009540E3">
      <w:pPr>
        <w:pStyle w:val="Nadpis2"/>
        <w:ind w:firstLine="0"/>
        <w:rPr>
          <w:rFonts w:ascii="Calibri" w:hAnsi="Calibri"/>
          <w:lang w:eastAsia="ja-JP"/>
        </w:rPr>
      </w:pPr>
      <w:bookmarkStart w:id="41" w:name="_Toc428570078"/>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41"/>
    </w:p>
    <w:p w:rsidR="0020325F" w:rsidRPr="005340EE" w:rsidRDefault="0020325F" w:rsidP="009540E3">
      <w:pPr>
        <w:pStyle w:val="Normlnweb"/>
        <w:spacing w:before="0" w:beforeAutospacing="0" w:after="0" w:afterAutospacing="0" w:line="360" w:lineRule="auto"/>
        <w:ind w:left="480" w:firstLine="0"/>
        <w:rPr>
          <w:rFonts w:ascii="Calibri" w:hAnsi="Calibri"/>
          <w:lang w:val="en-US" w:eastAsia="ja-JP"/>
        </w:rPr>
      </w:pPr>
    </w:p>
    <w:p w:rsidR="0020325F" w:rsidRPr="005340EE" w:rsidRDefault="0020325F" w:rsidP="009540E3">
      <w:pPr>
        <w:ind w:firstLine="0"/>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9540E3">
      <w:pPr>
        <w:ind w:firstLine="0"/>
      </w:pPr>
      <w:r w:rsidRPr="005340EE">
        <w:t>Beetles were collected using 420 pitfall traps with a 1:1 water: ethylene glycol solution, and baited with ripe cheese and fish.</w:t>
      </w:r>
    </w:p>
    <w:p w:rsidR="0020325F" w:rsidRPr="005340EE" w:rsidRDefault="0020325F" w:rsidP="009540E3">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9540E3">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9540E3">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9540E3">
      <w:pPr>
        <w:ind w:firstLine="0"/>
      </w:pPr>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9540E3">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w:t>
      </w:r>
      <w:r w:rsidRPr="005340EE">
        <w:lastRenderedPageBreak/>
        <w:t xml:space="preserve">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20325F" w:rsidRPr="005340EE" w:rsidRDefault="0020325F" w:rsidP="009540E3">
      <w:pPr>
        <w:ind w:firstLine="0"/>
      </w:pPr>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9540E3">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w:t>
      </w:r>
      <w:r w:rsidRPr="005340EE">
        <w:lastRenderedPageBreak/>
        <w:t xml:space="preserve">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9540E3">
      <w:pPr>
        <w:ind w:firstLine="0"/>
      </w:pPr>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9540E3">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w:t>
      </w:r>
      <w:r w:rsidRPr="005340EE">
        <w:lastRenderedPageBreak/>
        <w:t xml:space="preserve">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20325F" w:rsidRPr="005340EE" w:rsidRDefault="0020325F" w:rsidP="009540E3">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
    <w:p w:rsidR="0020325F" w:rsidRPr="005340EE" w:rsidRDefault="0020325F" w:rsidP="009540E3">
      <w:pPr>
        <w:pStyle w:val="Normlnweb"/>
        <w:spacing w:before="0" w:beforeAutospacing="0" w:after="0" w:afterAutospacing="0" w:line="360" w:lineRule="auto"/>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pStyle w:val="Normlnweb"/>
        <w:spacing w:before="0" w:beforeAutospacing="0" w:after="0" w:afterAutospacing="0" w:line="360" w:lineRule="auto"/>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ind w:firstLine="0"/>
        <w:jc w:val="left"/>
        <w:rPr>
          <w:szCs w:val="24"/>
        </w:rPr>
      </w:pPr>
    </w:p>
    <w:p w:rsidR="008538C6" w:rsidRPr="005340EE" w:rsidRDefault="008538C6" w:rsidP="009540E3">
      <w:pPr>
        <w:ind w:firstLine="0"/>
        <w:sectPr w:rsidR="008538C6" w:rsidRPr="005340EE" w:rsidSect="00D51BE7">
          <w:headerReference w:type="default" r:id="rId18"/>
          <w:pgSz w:w="12240" w:h="15840"/>
          <w:pgMar w:top="1417" w:right="1417" w:bottom="1417" w:left="1417" w:header="708" w:footer="708" w:gutter="0"/>
          <w:cols w:space="708"/>
          <w:docGrid w:linePitch="360"/>
        </w:sectPr>
      </w:pPr>
    </w:p>
    <w:p w:rsidR="00417179" w:rsidRPr="005340EE" w:rsidRDefault="00CE05BE" w:rsidP="009540E3">
      <w:pPr>
        <w:pStyle w:val="Nadpis1"/>
        <w:ind w:firstLine="0"/>
      </w:pPr>
      <w:bookmarkStart w:id="42" w:name="_Toc428570079"/>
      <w:r>
        <w:lastRenderedPageBreak/>
        <w:t>4.</w:t>
      </w:r>
      <w:r>
        <w:tab/>
      </w:r>
      <w:r w:rsidR="00417179" w:rsidRPr="005340EE">
        <w:t>Principal conclusions of the thesis</w:t>
      </w:r>
      <w:bookmarkEnd w:id="42"/>
    </w:p>
    <w:p w:rsidR="00417179" w:rsidRDefault="00417179" w:rsidP="009540E3">
      <w:pPr>
        <w:ind w:firstLine="0"/>
      </w:pPr>
    </w:p>
    <w:p w:rsidR="00CE05BE" w:rsidRDefault="00CE05BE" w:rsidP="009540E3">
      <w:pPr>
        <w:ind w:firstLine="0"/>
      </w:pPr>
    </w:p>
    <w:p w:rsidR="00CE05BE" w:rsidRDefault="00CE05BE" w:rsidP="009540E3">
      <w:pPr>
        <w:ind w:firstLine="0"/>
        <w:sectPr w:rsidR="00CE05BE" w:rsidSect="00D51BE7">
          <w:headerReference w:type="default" r:id="rId19"/>
          <w:pgSz w:w="12240" w:h="15840"/>
          <w:pgMar w:top="1417" w:right="1417" w:bottom="1417" w:left="1417" w:header="708" w:footer="708" w:gutter="0"/>
          <w:cols w:space="708"/>
          <w:docGrid w:linePitch="360"/>
        </w:sectPr>
      </w:pPr>
    </w:p>
    <w:p w:rsidR="006B68DC" w:rsidRPr="005340EE" w:rsidRDefault="00587DF1" w:rsidP="009540E3">
      <w:pPr>
        <w:pStyle w:val="Nadpis1"/>
        <w:ind w:firstLine="0"/>
      </w:pPr>
      <w:bookmarkStart w:id="43" w:name="_Toc428570080"/>
      <w:r>
        <w:lastRenderedPageBreak/>
        <w:t>5</w:t>
      </w:r>
      <w:r w:rsidR="00AD3D8B">
        <w:t>.</w:t>
      </w:r>
      <w:r w:rsidR="00AD3D8B">
        <w:tab/>
      </w:r>
      <w:r w:rsidR="008D597B" w:rsidRPr="005340EE">
        <w:t>References</w:t>
      </w:r>
      <w:bookmarkEnd w:id="43"/>
    </w:p>
    <w:p w:rsidR="008F152C" w:rsidRPr="008F152C" w:rsidRDefault="009940B3">
      <w:pPr>
        <w:pStyle w:val="Normlnweb"/>
        <w:divId w:val="1871186473"/>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8F152C" w:rsidRPr="008F152C">
        <w:rPr>
          <w:rFonts w:ascii="Calibri" w:hAnsi="Calibri"/>
          <w:smallCaps/>
          <w:noProof/>
          <w:sz w:val="26"/>
        </w:rPr>
        <w:t>Abell, D.H., Wasti, S.S. &amp; Hart</w:t>
      </w:r>
      <w:r w:rsidR="008F152C" w:rsidRPr="008F152C">
        <w:rPr>
          <w:rFonts w:ascii="Calibri" w:hAnsi="Calibri"/>
          <w:smallCaps/>
          <w:noProof/>
          <w:sz w:val="26"/>
        </w:rPr>
        <w:lastRenderedPageBreak/>
        <w:t>mann, G.C.</w:t>
      </w:r>
      <w:r w:rsidR="008F152C" w:rsidRPr="008F152C">
        <w:rPr>
          <w:rFonts w:ascii="Calibri" w:hAnsi="Calibri"/>
          <w:noProof/>
          <w:sz w:val="26"/>
        </w:rPr>
        <w:t xml:space="preserve"> 1982: Saprophagous Arthropod Fauna Associated with Turtle Carrion. </w:t>
      </w:r>
      <w:r w:rsidR="008F152C" w:rsidRPr="008F152C">
        <w:rPr>
          <w:rFonts w:ascii="Calibri" w:hAnsi="Calibri"/>
          <w:i/>
          <w:iCs/>
          <w:noProof/>
          <w:sz w:val="26"/>
        </w:rPr>
        <w:t>Applied Entomology and Zoology</w:t>
      </w:r>
      <w:r w:rsidR="008F152C" w:rsidRPr="008F152C">
        <w:rPr>
          <w:rFonts w:ascii="Calibri" w:hAnsi="Calibri"/>
          <w:noProof/>
          <w:sz w:val="26"/>
        </w:rPr>
        <w:t xml:space="preserve">, </w:t>
      </w:r>
      <w:r w:rsidR="008F152C" w:rsidRPr="008F152C">
        <w:rPr>
          <w:rFonts w:ascii="Calibri" w:hAnsi="Calibri"/>
          <w:b/>
          <w:bCs/>
          <w:noProof/>
          <w:sz w:val="26"/>
        </w:rPr>
        <w:t>17</w:t>
      </w:r>
      <w:r w:rsidR="008F152C" w:rsidRPr="008F152C">
        <w:rPr>
          <w:rFonts w:ascii="Calibri" w:hAnsi="Calibri"/>
          <w:noProof/>
          <w:sz w:val="26"/>
        </w:rPr>
        <w:t>, 301–30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endt, J., Campobasso, C.P., Gaudry, E., Reiter, C., LeBlanc, H.N. &amp; J. R. Hall, M.</w:t>
      </w:r>
      <w:r w:rsidRPr="008F152C">
        <w:rPr>
          <w:rFonts w:ascii="Calibri" w:hAnsi="Calibri"/>
          <w:noProof/>
          <w:sz w:val="26"/>
        </w:rPr>
        <w:t xml:space="preserve"> 2007: Best practice in forensic entomology - Standards and guideline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1</w:t>
      </w:r>
      <w:r w:rsidRPr="008F152C">
        <w:rPr>
          <w:rFonts w:ascii="Calibri" w:hAnsi="Calibri"/>
          <w:noProof/>
          <w:sz w:val="26"/>
        </w:rPr>
        <w:t>, 90–10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endt, J., Richards, C.S., Campobasso, C.P., Zehner, R. &amp; Hall, M.J.R.</w:t>
      </w:r>
      <w:r w:rsidRPr="008F152C">
        <w:rPr>
          <w:rFonts w:ascii="Calibri" w:hAnsi="Calibri"/>
          <w:noProof/>
          <w:sz w:val="26"/>
        </w:rPr>
        <w:t xml:space="preserve"> 2011: Forensic entomology: Applications and limitations. </w:t>
      </w:r>
      <w:r w:rsidRPr="008F152C">
        <w:rPr>
          <w:rFonts w:ascii="Calibri" w:hAnsi="Calibri"/>
          <w:i/>
          <w:iCs/>
          <w:noProof/>
          <w:sz w:val="26"/>
        </w:rPr>
        <w:t>Forensic Science, Medicine, and Pathology</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79–39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os, T.G.</w:t>
      </w:r>
      <w:r w:rsidRPr="008F152C">
        <w:rPr>
          <w:rFonts w:ascii="Calibri" w:hAnsi="Calibri"/>
          <w:noProof/>
          <w:sz w:val="26"/>
        </w:rPr>
        <w:t xml:space="preserve"> 1968: Some laboratory observations on the rates of development, mortality and oviposition of Dermestes frischii (Kug.) (Col.,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4</w:t>
      </w:r>
      <w:r w:rsidRPr="008F152C">
        <w:rPr>
          <w:rFonts w:ascii="Calibri" w:hAnsi="Calibri"/>
          <w:noProof/>
          <w:sz w:val="26"/>
        </w:rPr>
        <w:t>, 103–11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nderson, R.S.</w:t>
      </w:r>
      <w:r w:rsidRPr="008F152C">
        <w:rPr>
          <w:rFonts w:ascii="Calibri" w:hAnsi="Calibri"/>
          <w:noProof/>
          <w:sz w:val="26"/>
        </w:rPr>
        <w:t xml:space="preserve"> 1982: Resource partitioning in the carrion beetle (Coleoptera: Silphidae) fauna of southern Ontario: ecological and evolutionary considerations. </w:t>
      </w:r>
      <w:r w:rsidRPr="008F152C">
        <w:rPr>
          <w:rFonts w:ascii="Calibri" w:hAnsi="Calibri"/>
          <w:i/>
          <w:iCs/>
          <w:noProof/>
          <w:sz w:val="26"/>
        </w:rPr>
        <w:t>Canadian Journal of Zoology</w:t>
      </w:r>
      <w:r w:rsidRPr="008F152C">
        <w:rPr>
          <w:rFonts w:ascii="Calibri" w:hAnsi="Calibri"/>
          <w:noProof/>
          <w:sz w:val="26"/>
        </w:rPr>
        <w:t xml:space="preserve">, </w:t>
      </w:r>
      <w:r w:rsidRPr="008F152C">
        <w:rPr>
          <w:rFonts w:ascii="Calibri" w:hAnsi="Calibri"/>
          <w:b/>
          <w:bCs/>
          <w:noProof/>
          <w:sz w:val="26"/>
        </w:rPr>
        <w:t>60</w:t>
      </w:r>
      <w:r w:rsidRPr="008F152C">
        <w:rPr>
          <w:rFonts w:ascii="Calibri" w:hAnsi="Calibri"/>
          <w:noProof/>
          <w:sz w:val="26"/>
        </w:rPr>
        <w:t>, 1314–132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amp; Elgar, M. a.</w:t>
      </w:r>
      <w:r w:rsidRPr="008F152C">
        <w:rPr>
          <w:rFonts w:ascii="Calibri" w:hAnsi="Calibri"/>
          <w:noProof/>
          <w:sz w:val="26"/>
        </w:rPr>
        <w:t xml:space="preserve"> 2003a: Yearly activity patterns in southern Victoria (Australia) of seasonally active carrion insects.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32</w:t>
      </w:r>
      <w:r w:rsidRPr="008F152C">
        <w:rPr>
          <w:rFonts w:ascii="Calibri" w:hAnsi="Calibri"/>
          <w:noProof/>
          <w:sz w:val="26"/>
        </w:rPr>
        <w:t>, 173–17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Elgar, M. a., Briggs, C. a. &amp; Ranson, D.L.</w:t>
      </w:r>
      <w:r w:rsidRPr="008F152C">
        <w:rPr>
          <w:rFonts w:ascii="Calibri" w:hAnsi="Calibri"/>
          <w:noProof/>
          <w:sz w:val="26"/>
        </w:rPr>
        <w:t xml:space="preserve"> 2006: Fly pupae and puparia as potential contaminants of forensic entomology samples from sites of body discovery.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0</w:t>
      </w:r>
      <w:r w:rsidRPr="008F152C">
        <w:rPr>
          <w:rFonts w:ascii="Calibri" w:hAnsi="Calibri"/>
          <w:noProof/>
          <w:sz w:val="26"/>
        </w:rPr>
        <w:t>, 364–36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amp; Elgar, M.A.</w:t>
      </w:r>
      <w:r w:rsidRPr="008F152C">
        <w:rPr>
          <w:rFonts w:ascii="Calibri" w:hAnsi="Calibri"/>
          <w:noProof/>
          <w:sz w:val="26"/>
        </w:rPr>
        <w:t xml:space="preserve"> 2003b: Effects of decomposition on</w:t>
      </w:r>
      <w:r w:rsidRPr="008F152C">
        <w:rPr>
          <w:rFonts w:ascii="Calibri" w:hAnsi="Calibri"/>
          <w:noProof/>
          <w:sz w:val="26"/>
        </w:rPr>
        <w:lastRenderedPageBreak/>
        <w:t xml:space="preserve"> carcass attendance in a guild of carrion-breeding flies.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17</w:t>
      </w:r>
      <w:r w:rsidRPr="008F152C">
        <w:rPr>
          <w:rFonts w:ascii="Calibri" w:hAnsi="Calibri"/>
          <w:noProof/>
          <w:sz w:val="26"/>
        </w:rPr>
        <w:t>, 263–27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egon, M., Harper, J.L. &amp; Townsend, C.R.</w:t>
      </w:r>
      <w:r w:rsidRPr="008F152C">
        <w:rPr>
          <w:rFonts w:ascii="Calibri" w:hAnsi="Calibri"/>
          <w:noProof/>
          <w:sz w:val="26"/>
        </w:rPr>
        <w:t xml:space="preserve"> 2006: </w:t>
      </w:r>
      <w:r w:rsidRPr="008F152C">
        <w:rPr>
          <w:rFonts w:ascii="Calibri" w:hAnsi="Calibri"/>
          <w:i/>
          <w:iCs/>
          <w:noProof/>
          <w:sz w:val="26"/>
        </w:rPr>
        <w:t>Ecology: Individuals, Populations and Communities</w:t>
      </w:r>
      <w:r w:rsidRPr="008F152C">
        <w:rPr>
          <w:rFonts w:ascii="Calibri" w:hAnsi="Calibri"/>
          <w:noProof/>
          <w:sz w:val="26"/>
        </w:rPr>
        <w:t>. Blackwell science.</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etz, O., Thayer, M.K. &amp; Newton, A.F.</w:t>
      </w:r>
      <w:r w:rsidRPr="008F152C">
        <w:rPr>
          <w:rFonts w:ascii="Calibri" w:hAnsi="Calibri"/>
          <w:noProof/>
          <w:sz w:val="26"/>
        </w:rPr>
        <w:t xml:space="preserve"> 2003: Comparative morphology and evolutionary pathways of the mouthparts in spore-feeding Staphylinoidea (Coleoptera). </w:t>
      </w:r>
      <w:r w:rsidRPr="008F152C">
        <w:rPr>
          <w:rFonts w:ascii="Calibri" w:hAnsi="Calibri"/>
          <w:i/>
          <w:iCs/>
          <w:noProof/>
          <w:sz w:val="26"/>
        </w:rPr>
        <w:t>Acta Zoologica</w:t>
      </w:r>
      <w:r w:rsidRPr="008F152C">
        <w:rPr>
          <w:rFonts w:ascii="Calibri" w:hAnsi="Calibri"/>
          <w:noProof/>
          <w:sz w:val="26"/>
        </w:rPr>
        <w:t xml:space="preserve">, </w:t>
      </w:r>
      <w:r w:rsidRPr="008F152C">
        <w:rPr>
          <w:rFonts w:ascii="Calibri" w:hAnsi="Calibri"/>
          <w:b/>
          <w:bCs/>
          <w:noProof/>
          <w:sz w:val="26"/>
        </w:rPr>
        <w:t>84</w:t>
      </w:r>
      <w:r w:rsidRPr="008F152C">
        <w:rPr>
          <w:rFonts w:ascii="Calibri" w:hAnsi="Calibri"/>
          <w:noProof/>
          <w:sz w:val="26"/>
        </w:rPr>
        <w:t>, 179–23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ishop, a a, Hoback, W.W., Albrecht, M. &amp; Skinner, K.M.</w:t>
      </w:r>
      <w:r w:rsidRPr="008F152C">
        <w:rPr>
          <w:rFonts w:ascii="Calibri" w:hAnsi="Calibri"/>
          <w:noProof/>
          <w:sz w:val="26"/>
        </w:rPr>
        <w:t xml:space="preserve"> 2002: A comparison of an ecological model and GIS spatial analysis to describe niche partitioning amongst carrion beetles in Nebraska. </w:t>
      </w:r>
      <w:r w:rsidRPr="008F152C">
        <w:rPr>
          <w:rFonts w:ascii="Calibri" w:hAnsi="Calibri"/>
          <w:i/>
          <w:iCs/>
          <w:noProof/>
          <w:sz w:val="26"/>
        </w:rPr>
        <w:t>Transactions in GIS</w:t>
      </w:r>
      <w:r w:rsidRPr="008F152C">
        <w:rPr>
          <w:rFonts w:ascii="Calibri" w:hAnsi="Calibri"/>
          <w:noProof/>
          <w:sz w:val="26"/>
        </w:rPr>
        <w:t xml:space="preserve">, </w:t>
      </w:r>
      <w:r w:rsidRPr="008F152C">
        <w:rPr>
          <w:rFonts w:ascii="Calibri" w:hAnsi="Calibri"/>
          <w:b/>
          <w:bCs/>
          <w:noProof/>
          <w:sz w:val="26"/>
        </w:rPr>
        <w:t>6</w:t>
      </w:r>
      <w:r w:rsidRPr="008F152C">
        <w:rPr>
          <w:rFonts w:ascii="Calibri" w:hAnsi="Calibri"/>
          <w:noProof/>
          <w:sz w:val="26"/>
        </w:rPr>
        <w:t>, 457–47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rewer, M. &amp; Hoff, K.</w:t>
      </w:r>
      <w:r w:rsidRPr="008F152C">
        <w:rPr>
          <w:rFonts w:ascii="Calibri" w:hAnsi="Calibri"/>
          <w:noProof/>
          <w:sz w:val="26"/>
        </w:rPr>
        <w:t xml:space="preserve"> 2002: Degree-day accumulation to time initiation of sampling for alfalfa weevil using on-site, near-site, and regional temperature data, </w:t>
      </w:r>
      <w:r w:rsidRPr="008F152C">
        <w:rPr>
          <w:rFonts w:ascii="Calibri" w:hAnsi="Calibri"/>
          <w:b/>
          <w:bCs/>
          <w:noProof/>
          <w:sz w:val="26"/>
        </w:rPr>
        <w:t>19</w:t>
      </w:r>
      <w:r w:rsidRPr="008F152C">
        <w:rPr>
          <w:rFonts w:ascii="Calibri" w:hAnsi="Calibri"/>
          <w:noProof/>
          <w:sz w:val="26"/>
        </w:rPr>
        <w:t>, 141–14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riere, J., Pracros, P., Roux, A. Le &amp; Pierre, J.</w:t>
      </w:r>
      <w:r w:rsidRPr="008F152C">
        <w:rPr>
          <w:rFonts w:ascii="Calibri" w:hAnsi="Calibri"/>
          <w:noProof/>
          <w:sz w:val="26"/>
        </w:rPr>
        <w:t xml:space="preserve"> 1999: A novel rate model of temperature-dependent development for arthropods.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28</w:t>
      </w:r>
      <w:r w:rsidRPr="008F152C">
        <w:rPr>
          <w:rFonts w:ascii="Calibri" w:hAnsi="Calibri"/>
          <w:noProof/>
          <w:sz w:val="26"/>
        </w:rPr>
        <w:t>, 22–2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 xml:space="preserve">Cai, C.-Y., Thayer, M.K., Engel, M.S., Newton, A.F., Ortega-Blanco, J., Wang, B., </w:t>
      </w:r>
      <w:r w:rsidRPr="008F152C">
        <w:rPr>
          <w:rFonts w:ascii="Calibri" w:hAnsi="Calibri"/>
          <w:i/>
          <w:iCs/>
          <w:smallCaps/>
          <w:noProof/>
          <w:sz w:val="26"/>
        </w:rPr>
        <w:t>et al.</w:t>
      </w:r>
      <w:r w:rsidRPr="008F152C">
        <w:rPr>
          <w:rFonts w:ascii="Calibri" w:hAnsi="Calibri"/>
          <w:noProof/>
          <w:sz w:val="26"/>
        </w:rPr>
        <w:t xml:space="preserve"> 2014: Early origin of parental care in Mesozoic carrion beetles. </w:t>
      </w:r>
      <w:r w:rsidRPr="008F152C">
        <w:rPr>
          <w:rFonts w:ascii="Calibri" w:hAnsi="Calibri"/>
          <w:i/>
          <w:iCs/>
          <w:noProof/>
          <w:sz w:val="26"/>
        </w:rPr>
        <w:t>Proceedings of the National Academy of Sciences of the United States of America</w:t>
      </w:r>
      <w:r w:rsidRPr="008F152C">
        <w:rPr>
          <w:rFonts w:ascii="Calibri" w:hAnsi="Calibri"/>
          <w:noProof/>
          <w:sz w:val="26"/>
        </w:rPr>
        <w:t xml:space="preserve">, </w:t>
      </w:r>
      <w:r w:rsidRPr="008F152C">
        <w:rPr>
          <w:rFonts w:ascii="Calibri" w:hAnsi="Calibri"/>
          <w:b/>
          <w:bCs/>
          <w:noProof/>
          <w:sz w:val="26"/>
        </w:rPr>
        <w:t>111</w:t>
      </w:r>
      <w:r w:rsidRPr="008F152C">
        <w:rPr>
          <w:rFonts w:ascii="Calibri" w:hAnsi="Calibri"/>
          <w:noProof/>
          <w:sz w:val="26"/>
        </w:rPr>
        <w:t>, 14170–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oombs, C.W.</w:t>
      </w:r>
      <w:r w:rsidRPr="008F152C">
        <w:rPr>
          <w:rFonts w:ascii="Calibri" w:hAnsi="Calibri"/>
          <w:noProof/>
          <w:sz w:val="26"/>
        </w:rPr>
        <w:t xml:space="preserve"> 1978: The effect of temperature and relative humidity upon the development and fecundity of Dermestes lardarius L. (Coleoptera,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4</w:t>
      </w:r>
      <w:r w:rsidRPr="008F152C">
        <w:rPr>
          <w:rFonts w:ascii="Calibri" w:hAnsi="Calibri"/>
          <w:noProof/>
          <w:sz w:val="26"/>
        </w:rPr>
        <w:t>, 111–11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oombs, C.W.</w:t>
      </w:r>
      <w:r w:rsidRPr="008F152C">
        <w:rPr>
          <w:rFonts w:ascii="Calibri" w:hAnsi="Calibri"/>
          <w:noProof/>
          <w:sz w:val="26"/>
        </w:rPr>
        <w:t xml:space="preserve"> 1979: The effect of temperature and humidity upon the development and fecundity of Derme</w:t>
      </w:r>
      <w:r w:rsidRPr="008F152C">
        <w:rPr>
          <w:rFonts w:ascii="Calibri" w:hAnsi="Calibri"/>
          <w:noProof/>
          <w:sz w:val="26"/>
        </w:rPr>
        <w:lastRenderedPageBreak/>
        <w:t xml:space="preserve">stes haemorrhoidalis Küster and Dermestes peruvianus Laporte de Castelnau (Coleoptera: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43–5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keirsschieter, J., Frederick, C., Verheggen, F.J., Drugmand, D. &amp; Haubruge, E.</w:t>
      </w:r>
      <w:r w:rsidRPr="008F152C">
        <w:rPr>
          <w:rFonts w:ascii="Calibri" w:hAnsi="Calibri"/>
          <w:noProof/>
          <w:sz w:val="26"/>
        </w:rPr>
        <w:t xml:space="preserve"> 2013: Diversity of forensic rove beetles (Coleoptera, Staphylinidae) associated with decaying pig carcass in a forest biotope. </w:t>
      </w:r>
      <w:r w:rsidRPr="008F152C">
        <w:rPr>
          <w:rFonts w:ascii="Calibri" w:hAnsi="Calibri"/>
          <w:i/>
          <w:iCs/>
          <w:noProof/>
          <w:sz w:val="26"/>
        </w:rPr>
        <w:t>Journal of forensic sciences</w:t>
      </w:r>
      <w:r w:rsidRPr="008F152C">
        <w:rPr>
          <w:rFonts w:ascii="Calibri" w:hAnsi="Calibri"/>
          <w:noProof/>
          <w:sz w:val="26"/>
        </w:rPr>
        <w:t xml:space="preserve">, </w:t>
      </w:r>
      <w:r w:rsidRPr="008F152C">
        <w:rPr>
          <w:rFonts w:ascii="Calibri" w:hAnsi="Calibri"/>
          <w:b/>
          <w:bCs/>
          <w:noProof/>
          <w:sz w:val="26"/>
        </w:rPr>
        <w:t>58</w:t>
      </w:r>
      <w:r w:rsidRPr="008F152C">
        <w:rPr>
          <w:rFonts w:ascii="Calibri" w:hAnsi="Calibri"/>
          <w:noProof/>
          <w:sz w:val="26"/>
        </w:rPr>
        <w:t>, 1032–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keirsschieter, J., Verheggen, F., Lognay, G. &amp; Haubruge, E.</w:t>
      </w:r>
      <w:r w:rsidRPr="008F152C">
        <w:rPr>
          <w:rFonts w:ascii="Calibri" w:hAnsi="Calibri"/>
          <w:noProof/>
          <w:sz w:val="26"/>
        </w:rPr>
        <w:t xml:space="preserve"> 2011: Large carrion beetles (Coleoptera, Silphidae) in Western Europe: a review. </w:t>
      </w:r>
      <w:r w:rsidRPr="008F152C">
        <w:rPr>
          <w:rFonts w:ascii="Calibri" w:hAnsi="Calibri"/>
          <w:i/>
          <w:iCs/>
          <w:noProof/>
          <w:sz w:val="26"/>
        </w:rPr>
        <w:t>Biotechnologie Agronomie Societe et Environnement</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435–4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nlinger, D.L. &amp; Lee, R.E. Eds.</w:t>
      </w:r>
      <w:r w:rsidRPr="008F152C">
        <w:rPr>
          <w:rFonts w:ascii="Calibri" w:hAnsi="Calibri"/>
          <w:noProof/>
          <w:sz w:val="26"/>
        </w:rPr>
        <w:t xml:space="preserve"> 2010: </w:t>
      </w:r>
      <w:r w:rsidRPr="008F152C">
        <w:rPr>
          <w:rFonts w:ascii="Calibri" w:hAnsi="Calibri"/>
          <w:i/>
          <w:iCs/>
          <w:noProof/>
          <w:sz w:val="26"/>
        </w:rPr>
        <w:t>Low Temperature Biology of Insects</w:t>
      </w:r>
      <w:r w:rsidRPr="008F152C">
        <w:rPr>
          <w:rFonts w:ascii="Calibri" w:hAnsi="Calibri"/>
          <w:noProof/>
          <w:sz w:val="26"/>
        </w:rPr>
        <w:t>. Cambridge University Press, New York.</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obler, S. &amp; Müller, J.K.</w:t>
      </w:r>
      <w:r w:rsidRPr="008F152C">
        <w:rPr>
          <w:rFonts w:ascii="Calibri" w:hAnsi="Calibri"/>
          <w:noProof/>
          <w:sz w:val="26"/>
        </w:rPr>
        <w:t xml:space="preserve"> 2000: Resolving phylogeny at the family level by mitochondrial cytochrome oxidase sequences: phylogeny of carrion beetles (Coleoptera, Silphidae). </w:t>
      </w:r>
      <w:r w:rsidRPr="008F152C">
        <w:rPr>
          <w:rFonts w:ascii="Calibri" w:hAnsi="Calibri"/>
          <w:i/>
          <w:iCs/>
          <w:noProof/>
          <w:sz w:val="26"/>
        </w:rPr>
        <w:t>Molecular phylogenetics and evolution</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390–40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ggert, A.-K.</w:t>
      </w:r>
      <w:r w:rsidRPr="008F152C">
        <w:rPr>
          <w:rFonts w:ascii="Calibri" w:hAnsi="Calibri"/>
          <w:noProof/>
          <w:sz w:val="26"/>
        </w:rPr>
        <w:t xml:space="preserve"> 1992: Alternative male mate-finding tactics in burying beetles. </w:t>
      </w:r>
      <w:r w:rsidRPr="008F152C">
        <w:rPr>
          <w:rFonts w:ascii="Calibri" w:hAnsi="Calibri"/>
          <w:i/>
          <w:iCs/>
          <w:noProof/>
          <w:sz w:val="26"/>
        </w:rPr>
        <w:t>Behavioral Ecology</w:t>
      </w:r>
      <w:r w:rsidRPr="008F152C">
        <w:rPr>
          <w:rFonts w:ascii="Calibri" w:hAnsi="Calibri"/>
          <w:noProof/>
          <w:sz w:val="26"/>
        </w:rPr>
        <w:t xml:space="preserve">, </w:t>
      </w:r>
      <w:r w:rsidRPr="008F152C">
        <w:rPr>
          <w:rFonts w:ascii="Calibri" w:hAnsi="Calibri"/>
          <w:b/>
          <w:bCs/>
          <w:noProof/>
          <w:sz w:val="26"/>
        </w:rPr>
        <w:t>3</w:t>
      </w:r>
      <w:r w:rsidRPr="008F152C">
        <w:rPr>
          <w:rFonts w:ascii="Calibri" w:hAnsi="Calibri"/>
          <w:noProof/>
          <w:sz w:val="26"/>
        </w:rPr>
        <w:t>, 243–25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ggert, A.-K. &amp; Müller, J.K.</w:t>
      </w:r>
      <w:r w:rsidRPr="008F152C">
        <w:rPr>
          <w:rFonts w:ascii="Calibri" w:hAnsi="Calibri"/>
          <w:noProof/>
          <w:sz w:val="26"/>
        </w:rPr>
        <w:t xml:space="preserve"> 1992: Joint breeding in female burying beetles. </w:t>
      </w:r>
      <w:r w:rsidRPr="008F152C">
        <w:rPr>
          <w:rFonts w:ascii="Calibri" w:hAnsi="Calibri"/>
          <w:i/>
          <w:iCs/>
          <w:noProof/>
          <w:sz w:val="26"/>
        </w:rPr>
        <w:t>Behavioral Ecology and Sociobiology</w:t>
      </w:r>
      <w:r w:rsidRPr="008F152C">
        <w:rPr>
          <w:rFonts w:ascii="Calibri" w:hAnsi="Calibri"/>
          <w:noProof/>
          <w:sz w:val="26"/>
        </w:rPr>
        <w:t xml:space="preserve">, </w:t>
      </w:r>
      <w:r w:rsidRPr="008F152C">
        <w:rPr>
          <w:rFonts w:ascii="Calibri" w:hAnsi="Calibri"/>
          <w:b/>
          <w:bCs/>
          <w:noProof/>
          <w:sz w:val="26"/>
        </w:rPr>
        <w:t>31</w:t>
      </w:r>
      <w:r w:rsidRPr="008F152C">
        <w:rPr>
          <w:rFonts w:ascii="Calibri" w:hAnsi="Calibri"/>
          <w:noProof/>
          <w:sz w:val="26"/>
        </w:rPr>
        <w:t>, 237–2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ggert, A.-K. &amp; Müller, J.K.</w:t>
      </w:r>
      <w:r w:rsidRPr="008F152C">
        <w:rPr>
          <w:rFonts w:ascii="Calibri" w:hAnsi="Calibri"/>
          <w:noProof/>
          <w:sz w:val="26"/>
        </w:rPr>
        <w:t xml:space="preserve"> 2011: Timing of oviposition enables dominant female burying beetles to destroy brood-parasitic young.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82</w:t>
      </w:r>
      <w:r w:rsidRPr="008F152C">
        <w:rPr>
          <w:rFonts w:ascii="Calibri" w:hAnsi="Calibri"/>
          <w:noProof/>
          <w:sz w:val="26"/>
        </w:rPr>
        <w:t>, 1227–123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ngel, K.C., Hoermann, C. von, Eggert, A.-K., Müller, J.K. &amp; Steiger, S.</w:t>
      </w:r>
      <w:r w:rsidRPr="008F152C">
        <w:rPr>
          <w:rFonts w:ascii="Calibri" w:hAnsi="Calibri"/>
          <w:noProof/>
          <w:sz w:val="26"/>
        </w:rPr>
        <w:t xml:space="preserve"> 2014: When males stop having sex: a</w:t>
      </w:r>
      <w:r w:rsidRPr="008F152C">
        <w:rPr>
          <w:rFonts w:ascii="Calibri" w:hAnsi="Calibri"/>
          <w:noProof/>
          <w:sz w:val="26"/>
        </w:rPr>
        <w:lastRenderedPageBreak/>
        <w:t xml:space="preserve">daptive insect mating tactics during parental care.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90</w:t>
      </w:r>
      <w:r w:rsidRPr="008F152C">
        <w:rPr>
          <w:rFonts w:ascii="Calibri" w:hAnsi="Calibri"/>
          <w:noProof/>
          <w:sz w:val="26"/>
        </w:rPr>
        <w:t>, 245–25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Fratczak, K. &amp; Matuszewski, S.</w:t>
      </w:r>
      <w:r w:rsidRPr="008F152C">
        <w:rPr>
          <w:rFonts w:ascii="Calibri" w:hAnsi="Calibri"/>
          <w:noProof/>
          <w:sz w:val="26"/>
        </w:rPr>
        <w:t xml:space="preserve"> 2014: Instar determination in forensically useful beetles Necrodes littoralis (Silphidae) and Creophilus maxillosus (Staphylin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41</w:t>
      </w:r>
      <w:r w:rsidRPr="008F152C">
        <w:rPr>
          <w:rFonts w:ascii="Calibri" w:hAnsi="Calibri"/>
          <w:noProof/>
          <w:sz w:val="26"/>
        </w:rPr>
        <w:t>, 20–2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Fuller, M.E.</w:t>
      </w:r>
      <w:r w:rsidRPr="008F152C">
        <w:rPr>
          <w:rFonts w:ascii="Calibri" w:hAnsi="Calibri"/>
          <w:noProof/>
          <w:sz w:val="26"/>
        </w:rPr>
        <w:t xml:space="preserve"> 1934: The insect habitants of carrion: a study in animal ecology. </w:t>
      </w:r>
      <w:r w:rsidRPr="008F152C">
        <w:rPr>
          <w:rFonts w:ascii="Calibri" w:hAnsi="Calibri"/>
          <w:i/>
          <w:iCs/>
          <w:noProof/>
          <w:sz w:val="26"/>
        </w:rPr>
        <w:t>Australian Council for Scientific Industrial Research Bulletin</w:t>
      </w:r>
      <w:r w:rsidRPr="008F152C">
        <w:rPr>
          <w:rFonts w:ascii="Calibri" w:hAnsi="Calibri"/>
          <w:noProof/>
          <w:sz w:val="26"/>
        </w:rPr>
        <w:t xml:space="preserve">, </w:t>
      </w:r>
      <w:r w:rsidRPr="008F152C">
        <w:rPr>
          <w:rFonts w:ascii="Calibri" w:hAnsi="Calibri"/>
          <w:b/>
          <w:bCs/>
          <w:noProof/>
          <w:sz w:val="26"/>
        </w:rPr>
        <w:t>82</w:t>
      </w:r>
      <w:r w:rsidRPr="008F152C">
        <w:rPr>
          <w:rFonts w:ascii="Calibri" w:hAnsi="Calibri"/>
          <w:noProof/>
          <w:sz w:val="26"/>
        </w:rPr>
        <w:t>, 1–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alante, E. &amp; Angeles, M.G.</w:t>
      </w:r>
      <w:r w:rsidRPr="008F152C">
        <w:rPr>
          <w:rFonts w:ascii="Calibri" w:hAnsi="Calibri"/>
          <w:noProof/>
          <w:sz w:val="26"/>
        </w:rPr>
        <w:t xml:space="preserve"> 2008: Decomposer Insects. In </w:t>
      </w:r>
      <w:r w:rsidRPr="008F152C">
        <w:rPr>
          <w:rFonts w:ascii="Calibri" w:hAnsi="Calibri"/>
          <w:i/>
          <w:iCs/>
          <w:noProof/>
          <w:sz w:val="26"/>
        </w:rPr>
        <w:t>Encyclopedia of Entomology</w:t>
      </w:r>
      <w:r w:rsidRPr="008F152C">
        <w:rPr>
          <w:rFonts w:ascii="Calibri" w:hAnsi="Calibri"/>
          <w:noProof/>
          <w:sz w:val="26"/>
        </w:rPr>
        <w:t xml:space="preserve"> (ed. by Capinera, J.L.). Springer, pp. 1158–116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iachino, P.M., Vailati, D. &amp; Casale, A.</w:t>
      </w:r>
      <w:r w:rsidRPr="008F152C">
        <w:rPr>
          <w:rFonts w:ascii="Calibri" w:hAnsi="Calibri"/>
          <w:noProof/>
          <w:sz w:val="26"/>
        </w:rPr>
        <w:t xml:space="preserve"> 1998: Major questions in the phylogeny and biogeography of Cholevidae (Coleoptera), with emphasis on the subfamily Leptodirinae.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179–2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off, M.L.</w:t>
      </w:r>
      <w:r w:rsidRPr="008F152C">
        <w:rPr>
          <w:rFonts w:ascii="Calibri" w:hAnsi="Calibri"/>
          <w:noProof/>
          <w:sz w:val="26"/>
        </w:rPr>
        <w:t xml:space="preserve"> 2009: Forensic Entomology. In </w:t>
      </w:r>
      <w:r w:rsidRPr="008F152C">
        <w:rPr>
          <w:rFonts w:ascii="Calibri" w:hAnsi="Calibri"/>
          <w:i/>
          <w:iCs/>
          <w:noProof/>
          <w:sz w:val="26"/>
        </w:rPr>
        <w:t>Encyclopedia of Insects</w:t>
      </w:r>
      <w:r w:rsidRPr="008F152C">
        <w:rPr>
          <w:rFonts w:ascii="Calibri" w:hAnsi="Calibri"/>
          <w:noProof/>
          <w:sz w:val="26"/>
        </w:rPr>
        <w:t xml:space="preserve"> (ed. by Resh, V.H. &amp; Cardé, R.T.). Elsevier, London, pp. 381–38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rebennikov, V. V. &amp; Newton, A.F.</w:t>
      </w:r>
      <w:r w:rsidRPr="008F152C">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8F152C">
        <w:rPr>
          <w:rFonts w:ascii="Calibri" w:hAnsi="Calibri"/>
          <w:i/>
          <w:iCs/>
          <w:noProof/>
          <w:sz w:val="26"/>
        </w:rPr>
        <w:t>Arthropod Systematics &amp; Phylogeny</w:t>
      </w:r>
      <w:r w:rsidRPr="008F152C">
        <w:rPr>
          <w:rFonts w:ascii="Calibri" w:hAnsi="Calibri"/>
          <w:noProof/>
          <w:sz w:val="26"/>
        </w:rPr>
        <w:t xml:space="preserve">, </w:t>
      </w:r>
      <w:r w:rsidRPr="008F152C">
        <w:rPr>
          <w:rFonts w:ascii="Calibri" w:hAnsi="Calibri"/>
          <w:b/>
          <w:bCs/>
          <w:noProof/>
          <w:sz w:val="26"/>
        </w:rPr>
        <w:t>70</w:t>
      </w:r>
      <w:r w:rsidRPr="008F152C">
        <w:rPr>
          <w:rFonts w:ascii="Calibri" w:hAnsi="Calibri"/>
          <w:noProof/>
          <w:sz w:val="26"/>
        </w:rPr>
        <w:t>, 133–1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áva, J. &amp; Růžička, J.</w:t>
      </w:r>
      <w:r w:rsidRPr="008F152C">
        <w:rPr>
          <w:rFonts w:ascii="Calibri" w:hAnsi="Calibri"/>
          <w:noProof/>
          <w:sz w:val="26"/>
        </w:rPr>
        <w:t xml:space="preserve"> 1997: Faunistic records from the Czech Republic - 58. Coleoptera: Silphidae.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33</w:t>
      </w:r>
      <w:r w:rsidRPr="008F152C">
        <w:rPr>
          <w:rFonts w:ascii="Calibri" w:hAnsi="Calibri"/>
          <w:noProof/>
          <w:sz w:val="26"/>
        </w:rPr>
        <w:t>, 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áva, J., Sch</w:t>
      </w:r>
      <w:r w:rsidRPr="008F152C">
        <w:rPr>
          <w:rFonts w:ascii="Calibri" w:hAnsi="Calibri"/>
          <w:smallCaps/>
          <w:noProof/>
          <w:sz w:val="26"/>
        </w:rPr>
        <w:lastRenderedPageBreak/>
        <w:t>neider, J. &amp; Růžička, J.</w:t>
      </w:r>
      <w:r w:rsidRPr="008F152C">
        <w:rPr>
          <w:rFonts w:ascii="Calibri" w:hAnsi="Calibri"/>
          <w:noProof/>
          <w:sz w:val="26"/>
        </w:rPr>
        <w:t xml:space="preserve"> 1999: Four new species of Carrion beetles from China (Coleoptera: Silphidae). </w:t>
      </w:r>
      <w:r w:rsidRPr="008F152C">
        <w:rPr>
          <w:rFonts w:ascii="Calibri" w:hAnsi="Calibri"/>
          <w:i/>
          <w:iCs/>
          <w:noProof/>
          <w:sz w:val="26"/>
        </w:rPr>
        <w:t>Entomological problems</w:t>
      </w:r>
      <w:r w:rsidRPr="008F152C">
        <w:rPr>
          <w:rFonts w:ascii="Calibri" w:hAnsi="Calibri"/>
          <w:noProof/>
          <w:sz w:val="26"/>
        </w:rPr>
        <w:t xml:space="preserve">, </w:t>
      </w:r>
      <w:r w:rsidRPr="008F152C">
        <w:rPr>
          <w:rFonts w:ascii="Calibri" w:hAnsi="Calibri"/>
          <w:b/>
          <w:bCs/>
          <w:noProof/>
          <w:sz w:val="26"/>
        </w:rPr>
        <w:t>30</w:t>
      </w:r>
      <w:r w:rsidRPr="008F152C">
        <w:rPr>
          <w:rFonts w:ascii="Calibri" w:hAnsi="Calibri"/>
          <w:noProof/>
          <w:sz w:val="26"/>
        </w:rPr>
        <w:t>, 67–8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igley, L.G., Pedigo, L.P. &amp; Ostlie, K.R.</w:t>
      </w:r>
      <w:r w:rsidRPr="008F152C">
        <w:rPr>
          <w:rFonts w:ascii="Calibri" w:hAnsi="Calibri"/>
          <w:noProof/>
          <w:sz w:val="26"/>
        </w:rPr>
        <w:t xml:space="preserve"> 1986: Degday: A Program for Calculating Degree-days, and Assumptions Behind the Degree-day Approach.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999–101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oermann, C. von, Ruther, J., Reibe, S., Madea, B. &amp; Ayasse, M.</w:t>
      </w:r>
      <w:r w:rsidRPr="008F152C">
        <w:rPr>
          <w:rFonts w:ascii="Calibri" w:hAnsi="Calibri"/>
          <w:noProof/>
          <w:sz w:val="26"/>
        </w:rPr>
        <w:t xml:space="preserve"> 2011: The importance of carcass volatiles as attractants for the hide beetle Dermestes maculatus (De Geer).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2</w:t>
      </w:r>
      <w:r w:rsidRPr="008F152C">
        <w:rPr>
          <w:rFonts w:ascii="Calibri" w:hAnsi="Calibri"/>
          <w:noProof/>
          <w:sz w:val="26"/>
        </w:rPr>
        <w:t>, 173–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apman, R.F.</w:t>
      </w:r>
      <w:r w:rsidRPr="008F152C">
        <w:rPr>
          <w:rFonts w:ascii="Calibri" w:hAnsi="Calibri"/>
          <w:noProof/>
          <w:sz w:val="26"/>
        </w:rPr>
        <w:t xml:space="preserve"> 2012: </w:t>
      </w:r>
      <w:r w:rsidRPr="008F152C">
        <w:rPr>
          <w:rFonts w:ascii="Calibri" w:hAnsi="Calibri"/>
          <w:i/>
          <w:iCs/>
          <w:noProof/>
          <w:sz w:val="26"/>
        </w:rPr>
        <w:t>The Insects - Structure and Function</w:t>
      </w:r>
      <w:r w:rsidRPr="008F152C">
        <w:rPr>
          <w:rFonts w:ascii="Calibri" w:hAnsi="Calibri"/>
          <w:noProof/>
          <w:sz w:val="26"/>
        </w:rPr>
        <w:t>. Cambridge University Press, Cambridge.</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o, Y.B. &amp; Kwon, Y.J.</w:t>
      </w:r>
      <w:r w:rsidRPr="008F152C">
        <w:rPr>
          <w:rFonts w:ascii="Calibri" w:hAnsi="Calibri"/>
          <w:noProof/>
          <w:sz w:val="26"/>
        </w:rPr>
        <w:t xml:space="preserve"> 1999: New silphids (Coleoptera: Silphidae) from Korea. </w:t>
      </w:r>
      <w:r w:rsidRPr="008F152C">
        <w:rPr>
          <w:rFonts w:ascii="Calibri" w:hAnsi="Calibri"/>
          <w:i/>
          <w:iCs/>
          <w:noProof/>
          <w:sz w:val="26"/>
        </w:rPr>
        <w:t>Korean Journal of Entomology</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221–22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ong, J.-H. &amp; Oetting, R.D.</w:t>
      </w:r>
      <w:r w:rsidRPr="008F152C">
        <w:rPr>
          <w:rFonts w:ascii="Calibri" w:hAnsi="Calibri"/>
          <w:noProof/>
          <w:sz w:val="26"/>
        </w:rPr>
        <w:t xml:space="preserve"> 2006: Influence of temperature and mating status on the development and fecundity of the mealybug parasitoid, Anagyrus sp nov nr. sinope Noyes and Menezes (Hymenoptera : Encyrtidae).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35</w:t>
      </w:r>
      <w:r w:rsidRPr="008F152C">
        <w:rPr>
          <w:rFonts w:ascii="Calibri" w:hAnsi="Calibri"/>
          <w:noProof/>
          <w:sz w:val="26"/>
        </w:rPr>
        <w:t>, 1188–11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da, H., Kagaya, T., Kubota, K. &amp; Abe, T.</w:t>
      </w:r>
      <w:r w:rsidRPr="008F152C">
        <w:rPr>
          <w:rFonts w:ascii="Calibri" w:hAnsi="Calibri"/>
          <w:noProof/>
          <w:sz w:val="26"/>
        </w:rPr>
        <w:t xml:space="preserve"> 2013: Evolutionary Relationships among Food Habit, Loss of Flight , and Reproductive Traits: Life- History Evolution in the Silphinae (Coleoptera : Silphidae). </w:t>
      </w:r>
      <w:r w:rsidRPr="008F152C">
        <w:rPr>
          <w:rFonts w:ascii="Calibri" w:hAnsi="Calibri"/>
          <w:i/>
          <w:iCs/>
          <w:noProof/>
          <w:sz w:val="26"/>
        </w:rPr>
        <w:t>Evolution</w:t>
      </w:r>
      <w:r w:rsidRPr="008F152C">
        <w:rPr>
          <w:rFonts w:ascii="Calibri" w:hAnsi="Calibri"/>
          <w:noProof/>
          <w:sz w:val="26"/>
        </w:rPr>
        <w:t xml:space="preserve">, </w:t>
      </w:r>
      <w:r w:rsidRPr="008F152C">
        <w:rPr>
          <w:rFonts w:ascii="Calibri" w:hAnsi="Calibri"/>
          <w:b/>
          <w:bCs/>
          <w:noProof/>
          <w:sz w:val="26"/>
        </w:rPr>
        <w:t>62</w:t>
      </w:r>
      <w:r w:rsidRPr="008F152C">
        <w:rPr>
          <w:rFonts w:ascii="Calibri" w:hAnsi="Calibri"/>
          <w:noProof/>
          <w:sz w:val="26"/>
        </w:rPr>
        <w:t>, 2065–207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da, H., Kubota, K., Kagaya, T. &amp; Abe, T.</w:t>
      </w:r>
      <w:r w:rsidRPr="008F152C">
        <w:rPr>
          <w:rFonts w:ascii="Calibri" w:hAnsi="Calibri"/>
          <w:noProof/>
          <w:sz w:val="26"/>
        </w:rPr>
        <w:t xml:space="preserve"> 2007: Flight capabilities and feeding habits of silphine beetles: Are flightless species really “carrion beetles”? </w:t>
      </w:r>
      <w:r w:rsidRPr="008F152C">
        <w:rPr>
          <w:rFonts w:ascii="Calibri" w:hAnsi="Calibri"/>
          <w:i/>
          <w:iCs/>
          <w:noProof/>
          <w:sz w:val="26"/>
        </w:rPr>
        <w:t>Ecological Research</w:t>
      </w:r>
      <w:r w:rsidRPr="008F152C">
        <w:rPr>
          <w:rFonts w:ascii="Calibri" w:hAnsi="Calibri"/>
          <w:noProof/>
          <w:sz w:val="26"/>
        </w:rPr>
        <w:t xml:space="preserve">, </w:t>
      </w:r>
      <w:r w:rsidRPr="008F152C">
        <w:rPr>
          <w:rFonts w:ascii="Calibri" w:hAnsi="Calibri"/>
          <w:b/>
          <w:bCs/>
          <w:noProof/>
          <w:sz w:val="26"/>
        </w:rPr>
        <w:t>22</w:t>
      </w:r>
      <w:r w:rsidRPr="008F152C">
        <w:rPr>
          <w:rFonts w:ascii="Calibri" w:hAnsi="Calibri"/>
          <w:noProof/>
          <w:sz w:val="26"/>
        </w:rPr>
        <w:t>, 237–2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moto, T. &amp; Egami, C.</w:t>
      </w:r>
      <w:r w:rsidRPr="008F152C">
        <w:rPr>
          <w:rFonts w:ascii="Calibri" w:hAnsi="Calibri"/>
          <w:noProof/>
          <w:sz w:val="26"/>
        </w:rPr>
        <w:t xml:space="preserve"> 2013: Mathematic</w:t>
      </w:r>
      <w:r w:rsidRPr="008F152C">
        <w:rPr>
          <w:rFonts w:ascii="Calibri" w:hAnsi="Calibri"/>
          <w:noProof/>
          <w:sz w:val="26"/>
        </w:rPr>
        <w:lastRenderedPageBreak/>
        <w:t xml:space="preserve">al elucidation of the Kaufmann effect based on the thermodynamic SSI model. </w:t>
      </w:r>
      <w:r w:rsidRPr="008F152C">
        <w:rPr>
          <w:rFonts w:ascii="Calibri" w:hAnsi="Calibri"/>
          <w:i/>
          <w:iCs/>
          <w:noProof/>
          <w:sz w:val="26"/>
        </w:rPr>
        <w:t>Applied Entomology and Zoology</w:t>
      </w:r>
      <w:r w:rsidRPr="008F152C">
        <w:rPr>
          <w:rFonts w:ascii="Calibri" w:hAnsi="Calibri"/>
          <w:noProof/>
          <w:sz w:val="26"/>
        </w:rPr>
        <w:t xml:space="preserve">, </w:t>
      </w:r>
      <w:r w:rsidRPr="008F152C">
        <w:rPr>
          <w:rFonts w:ascii="Calibri" w:hAnsi="Calibri"/>
          <w:b/>
          <w:bCs/>
          <w:noProof/>
          <w:sz w:val="26"/>
        </w:rPr>
        <w:t>48</w:t>
      </w:r>
      <w:r w:rsidRPr="008F152C">
        <w:rPr>
          <w:rFonts w:ascii="Calibri" w:hAnsi="Calibri"/>
          <w:noProof/>
          <w:sz w:val="26"/>
        </w:rPr>
        <w:t>, 313–32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moto, T. &amp; Takai, K.</w:t>
      </w:r>
      <w:r w:rsidRPr="008F152C">
        <w:rPr>
          <w:rFonts w:ascii="Calibri" w:hAnsi="Calibri"/>
          <w:noProof/>
          <w:sz w:val="26"/>
        </w:rPr>
        <w:t xml:space="preserve"> 2000: A New Linearized Formula for the Law of Total Effective Temperature and the Evaluation of Line-Fitting Methods with Both Variables Subject to Error.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671–68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acob, T.A. &amp; Fleming, D.A.</w:t>
      </w:r>
      <w:r w:rsidRPr="008F152C">
        <w:rPr>
          <w:rFonts w:ascii="Calibri" w:hAnsi="Calibri"/>
          <w:noProof/>
          <w:sz w:val="26"/>
        </w:rPr>
        <w:t xml:space="preserve"> 1980: Some observations of the fertility of eggs of Dermestes lardarius L. and their development periods (Coleoptera: Dermestidae) at various combinations of temperature and relative humidity.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6</w:t>
      </w:r>
      <w:r w:rsidRPr="008F152C">
        <w:rPr>
          <w:rFonts w:ascii="Calibri" w:hAnsi="Calibri"/>
          <w:noProof/>
          <w:sz w:val="26"/>
        </w:rPr>
        <w:t>, 43–4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arošík, V., Honěk, A. &amp; Dixon, A.F.G.</w:t>
      </w:r>
      <w:r w:rsidRPr="008F152C">
        <w:rPr>
          <w:rFonts w:ascii="Calibri" w:hAnsi="Calibri"/>
          <w:noProof/>
          <w:sz w:val="26"/>
        </w:rPr>
        <w:t xml:space="preserve"> 2002: Developmental rate isomorphy in insects and mites. </w:t>
      </w:r>
      <w:r w:rsidRPr="008F152C">
        <w:rPr>
          <w:rFonts w:ascii="Calibri" w:hAnsi="Calibri"/>
          <w:i/>
          <w:iCs/>
          <w:noProof/>
          <w:sz w:val="26"/>
        </w:rPr>
        <w:t>The American naturalist</w:t>
      </w:r>
      <w:r w:rsidRPr="008F152C">
        <w:rPr>
          <w:rFonts w:ascii="Calibri" w:hAnsi="Calibri"/>
          <w:noProof/>
          <w:sz w:val="26"/>
        </w:rPr>
        <w:t xml:space="preserve">, </w:t>
      </w:r>
      <w:r w:rsidRPr="008F152C">
        <w:rPr>
          <w:rFonts w:ascii="Calibri" w:hAnsi="Calibri"/>
          <w:b/>
          <w:bCs/>
          <w:noProof/>
          <w:sz w:val="26"/>
        </w:rPr>
        <w:t>160</w:t>
      </w:r>
      <w:r w:rsidRPr="008F152C">
        <w:rPr>
          <w:rFonts w:ascii="Calibri" w:hAnsi="Calibri"/>
          <w:noProof/>
          <w:sz w:val="26"/>
        </w:rPr>
        <w:t>, 497–51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eannel, R.</w:t>
      </w:r>
      <w:r w:rsidRPr="008F152C">
        <w:rPr>
          <w:rFonts w:ascii="Calibri" w:hAnsi="Calibri"/>
          <w:noProof/>
          <w:sz w:val="26"/>
        </w:rPr>
        <w:t xml:space="preserve"> 1936: </w:t>
      </w:r>
      <w:r w:rsidRPr="008F152C">
        <w:rPr>
          <w:rFonts w:ascii="Calibri" w:hAnsi="Calibri"/>
          <w:i/>
          <w:iCs/>
          <w:noProof/>
          <w:sz w:val="26"/>
        </w:rPr>
        <w:t>Monographie des Catopidae</w:t>
      </w:r>
      <w:r w:rsidRPr="008F152C">
        <w:rPr>
          <w:rFonts w:ascii="Calibri" w:hAnsi="Calibri"/>
          <w:noProof/>
          <w:sz w:val="26"/>
        </w:rPr>
        <w:t>. Mémoires du Muséum national d’Histoire naturelle, Paris.</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urzenski, J., Snethen, D.G., Brust, M.L. &amp; Hoback, W.W.</w:t>
      </w:r>
      <w:r w:rsidRPr="008F152C">
        <w:rPr>
          <w:rFonts w:ascii="Calibri" w:hAnsi="Calibri"/>
          <w:noProof/>
          <w:sz w:val="26"/>
        </w:rPr>
        <w:t xml:space="preserve"> 2011: New records of carrion beetles in Nebraska reveal increased presence of the American burying beetle, Nicrophorus americanus Olivier (Coleoptera: Silphidae). </w:t>
      </w:r>
      <w:r w:rsidRPr="008F152C">
        <w:rPr>
          <w:rFonts w:ascii="Calibri" w:hAnsi="Calibri"/>
          <w:i/>
          <w:iCs/>
          <w:noProof/>
          <w:sz w:val="26"/>
        </w:rPr>
        <w:t>Great Plains Research</w:t>
      </w:r>
      <w:r w:rsidRPr="008F152C">
        <w:rPr>
          <w:rFonts w:ascii="Calibri" w:hAnsi="Calibri"/>
          <w:noProof/>
          <w:sz w:val="26"/>
        </w:rPr>
        <w:t xml:space="preserve">, </w:t>
      </w:r>
      <w:r w:rsidRPr="008F152C">
        <w:rPr>
          <w:rFonts w:ascii="Calibri" w:hAnsi="Calibri"/>
          <w:b/>
          <w:bCs/>
          <w:noProof/>
          <w:sz w:val="26"/>
        </w:rPr>
        <w:t>21</w:t>
      </w:r>
      <w:r w:rsidRPr="008F152C">
        <w:rPr>
          <w:rFonts w:ascii="Calibri" w:hAnsi="Calibri"/>
          <w:noProof/>
          <w:sz w:val="26"/>
        </w:rPr>
        <w:t>, 131–4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urzenski, J.D., Jorgensen, C.F., Bishop, A., Grosse, R., Riens, J. &amp; Hoback, W.W.</w:t>
      </w:r>
      <w:r w:rsidRPr="008F152C">
        <w:rPr>
          <w:rFonts w:ascii="Calibri" w:hAnsi="Calibri"/>
          <w:noProof/>
          <w:sz w:val="26"/>
        </w:rPr>
        <w:t xml:space="preserve"> 2014: Identifying priority conservation areas for the American burying beetle, Nicrophorus americanus (Coleoptera: Silphidae), a habitat generalist. </w:t>
      </w:r>
      <w:r w:rsidRPr="008F152C">
        <w:rPr>
          <w:rFonts w:ascii="Calibri" w:hAnsi="Calibri"/>
          <w:i/>
          <w:iCs/>
          <w:noProof/>
          <w:sz w:val="26"/>
        </w:rPr>
        <w:t>Systematics and Biodiversity</w:t>
      </w:r>
      <w:r w:rsidRPr="008F152C">
        <w:rPr>
          <w:rFonts w:ascii="Calibri" w:hAnsi="Calibri"/>
          <w:noProof/>
          <w:sz w:val="26"/>
        </w:rPr>
        <w:t xml:space="preserve">, </w:t>
      </w:r>
      <w:r w:rsidRPr="008F152C">
        <w:rPr>
          <w:rFonts w:ascii="Calibri" w:hAnsi="Calibri"/>
          <w:b/>
          <w:bCs/>
          <w:noProof/>
          <w:sz w:val="26"/>
        </w:rPr>
        <w:t>12</w:t>
      </w:r>
      <w:r w:rsidRPr="008F152C">
        <w:rPr>
          <w:rFonts w:ascii="Calibri" w:hAnsi="Calibri"/>
          <w:noProof/>
          <w:sz w:val="26"/>
        </w:rPr>
        <w:t>, 149–1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alinová, B., Podskalská, H., Růzicka, J. &amp; Hoskovec, M.</w:t>
      </w:r>
      <w:r w:rsidRPr="008F152C">
        <w:rPr>
          <w:rFonts w:ascii="Calibri" w:hAnsi="Calibri"/>
          <w:noProof/>
          <w:sz w:val="26"/>
        </w:rPr>
        <w:t xml:space="preserve"> 2009: Irresistible bouquet of death--how are burying beetles (Coleoptera: Silphidae: Nicroph</w:t>
      </w:r>
      <w:r w:rsidRPr="008F152C">
        <w:rPr>
          <w:rFonts w:ascii="Calibri" w:hAnsi="Calibri"/>
          <w:noProof/>
          <w:sz w:val="26"/>
        </w:rPr>
        <w:lastRenderedPageBreak/>
        <w:t xml:space="preserve">orus) attracted by carcasses. </w:t>
      </w:r>
      <w:r w:rsidRPr="008F152C">
        <w:rPr>
          <w:rFonts w:ascii="Calibri" w:hAnsi="Calibri"/>
          <w:i/>
          <w:iCs/>
          <w:noProof/>
          <w:sz w:val="26"/>
        </w:rPr>
        <w:t>Die Naturwissenschaften</w:t>
      </w:r>
      <w:r w:rsidRPr="008F152C">
        <w:rPr>
          <w:rFonts w:ascii="Calibri" w:hAnsi="Calibri"/>
          <w:noProof/>
          <w:sz w:val="26"/>
        </w:rPr>
        <w:t xml:space="preserve">, </w:t>
      </w:r>
      <w:r w:rsidRPr="008F152C">
        <w:rPr>
          <w:rFonts w:ascii="Calibri" w:hAnsi="Calibri"/>
          <w:b/>
          <w:bCs/>
          <w:noProof/>
          <w:sz w:val="26"/>
        </w:rPr>
        <w:t>96</w:t>
      </w:r>
      <w:r w:rsidRPr="008F152C">
        <w:rPr>
          <w:rFonts w:ascii="Calibri" w:hAnsi="Calibri"/>
          <w:noProof/>
          <w:sz w:val="26"/>
        </w:rPr>
        <w:t>, 889–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ay, I.R.</w:t>
      </w:r>
      <w:r w:rsidRPr="008F152C">
        <w:rPr>
          <w:rFonts w:ascii="Calibri" w:hAnsi="Calibri"/>
          <w:noProof/>
          <w:sz w:val="26"/>
        </w:rPr>
        <w:t xml:space="preserve"> 2010: Effect of constant temperature on the development of Sceliodes cordalis (Doubleday) (Lepidoptera: Crambidae) on eggplant. </w:t>
      </w:r>
      <w:r w:rsidRPr="008F152C">
        <w:rPr>
          <w:rFonts w:ascii="Calibri" w:hAnsi="Calibri"/>
          <w:i/>
          <w:iCs/>
          <w:noProof/>
          <w:sz w:val="26"/>
        </w:rPr>
        <w:t>Australian Journal of Entomology</w:t>
      </w:r>
      <w:r w:rsidRPr="008F152C">
        <w:rPr>
          <w:rFonts w:ascii="Calibri" w:hAnsi="Calibri"/>
          <w:noProof/>
          <w:sz w:val="26"/>
        </w:rPr>
        <w:t xml:space="preserve">, </w:t>
      </w:r>
      <w:r w:rsidRPr="008F152C">
        <w:rPr>
          <w:rFonts w:ascii="Calibri" w:hAnsi="Calibri"/>
          <w:b/>
          <w:bCs/>
          <w:noProof/>
          <w:sz w:val="26"/>
        </w:rPr>
        <w:t>49</w:t>
      </w:r>
      <w:r w:rsidRPr="008F152C">
        <w:rPr>
          <w:rFonts w:ascii="Calibri" w:hAnsi="Calibri"/>
          <w:noProof/>
          <w:sz w:val="26"/>
        </w:rPr>
        <w:t>, 359–3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hachikov, E.A.</w:t>
      </w:r>
      <w:r w:rsidRPr="008F152C">
        <w:rPr>
          <w:rFonts w:ascii="Calibri" w:hAnsi="Calibri"/>
          <w:noProof/>
          <w:sz w:val="26"/>
        </w:rPr>
        <w:t xml:space="preserve"> 2011: A new species of the genus Phosphuga Leach, 1817 (Coleoptera: Silphidae) from the North-Western Caucasus. </w:t>
      </w:r>
      <w:r w:rsidRPr="008F152C">
        <w:rPr>
          <w:rFonts w:ascii="Calibri" w:hAnsi="Calibri"/>
          <w:i/>
          <w:iCs/>
          <w:noProof/>
          <w:sz w:val="26"/>
        </w:rPr>
        <w:t>Kavkazskii Entomologicheskii Byulleten</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9–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lian, A. &amp; Mądra, A.</w:t>
      </w:r>
      <w:r w:rsidRPr="008F152C">
        <w:rPr>
          <w:rFonts w:ascii="Calibri" w:hAnsi="Calibri"/>
          <w:noProof/>
          <w:sz w:val="26"/>
        </w:rPr>
        <w:t xml:space="preserve"> 2015: Comments on the biology of Sciodrepoides watsoni watsoni (Spence, 1813) with descriptions of larvae and pupa (Coleoptera: Leiodidae: Cholevinae). </w:t>
      </w:r>
      <w:r w:rsidRPr="008F152C">
        <w:rPr>
          <w:rFonts w:ascii="Calibri" w:hAnsi="Calibri"/>
          <w:i/>
          <w:iCs/>
          <w:noProof/>
          <w:sz w:val="26"/>
        </w:rPr>
        <w:t>Zootaxa</w:t>
      </w:r>
      <w:r w:rsidRPr="008F152C">
        <w:rPr>
          <w:rFonts w:ascii="Calibri" w:hAnsi="Calibri"/>
          <w:noProof/>
          <w:sz w:val="26"/>
        </w:rPr>
        <w:t xml:space="preserve">, </w:t>
      </w:r>
      <w:r w:rsidRPr="008F152C">
        <w:rPr>
          <w:rFonts w:ascii="Calibri" w:hAnsi="Calibri"/>
          <w:b/>
          <w:bCs/>
          <w:noProof/>
          <w:sz w:val="26"/>
        </w:rPr>
        <w:t>3955</w:t>
      </w:r>
      <w:r w:rsidRPr="008F152C">
        <w:rPr>
          <w:rFonts w:ascii="Calibri" w:hAnsi="Calibri"/>
          <w:noProof/>
          <w:sz w:val="26"/>
        </w:rPr>
        <w:t>, 45–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pyatkov, V.E. &amp; Lopatina, E.B.</w:t>
      </w:r>
      <w:r w:rsidRPr="008F152C">
        <w:rPr>
          <w:rFonts w:ascii="Calibri" w:hAnsi="Calibri"/>
          <w:noProof/>
          <w:sz w:val="26"/>
        </w:rPr>
        <w:t xml:space="preserve"> 2002: Reaction norm in response to temperature may change to adapt rapid brood development to boreal and subarctic climates in Myrmica ants (Hymenoptera: Formicidae). </w:t>
      </w:r>
      <w:r w:rsidRPr="008F152C">
        <w:rPr>
          <w:rFonts w:ascii="Calibri" w:hAnsi="Calibri"/>
          <w:i/>
          <w:iCs/>
          <w:noProof/>
          <w:sz w:val="26"/>
        </w:rPr>
        <w:t>European Journal of Entomology</w:t>
      </w:r>
      <w:r w:rsidRPr="008F152C">
        <w:rPr>
          <w:rFonts w:ascii="Calibri" w:hAnsi="Calibri"/>
          <w:noProof/>
          <w:sz w:val="26"/>
        </w:rPr>
        <w:t xml:space="preserve">, </w:t>
      </w:r>
      <w:r w:rsidRPr="008F152C">
        <w:rPr>
          <w:rFonts w:ascii="Calibri" w:hAnsi="Calibri"/>
          <w:b/>
          <w:bCs/>
          <w:noProof/>
          <w:sz w:val="26"/>
        </w:rPr>
        <w:t>99</w:t>
      </w:r>
      <w:r w:rsidRPr="008F152C">
        <w:rPr>
          <w:rFonts w:ascii="Calibri" w:hAnsi="Calibri"/>
          <w:noProof/>
          <w:sz w:val="26"/>
        </w:rPr>
        <w:t>, 197–2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pyatkov, V.E. &amp; Lopatina, E.B.</w:t>
      </w:r>
      <w:r w:rsidRPr="008F152C">
        <w:rPr>
          <w:rFonts w:ascii="Calibri" w:hAnsi="Calibri"/>
          <w:noProof/>
          <w:sz w:val="26"/>
        </w:rPr>
        <w:t xml:space="preserve"> 2010: Intraspecific variation of thermal reaction norms for development in insects: New approaches and prospects. </w:t>
      </w:r>
      <w:r w:rsidRPr="008F152C">
        <w:rPr>
          <w:rFonts w:ascii="Calibri" w:hAnsi="Calibri"/>
          <w:i/>
          <w:iCs/>
          <w:noProof/>
          <w:sz w:val="26"/>
        </w:rPr>
        <w:t>Entomological Review</w:t>
      </w:r>
      <w:r w:rsidRPr="008F152C">
        <w:rPr>
          <w:rFonts w:ascii="Calibri" w:hAnsi="Calibri"/>
          <w:noProof/>
          <w:sz w:val="26"/>
        </w:rPr>
        <w:t xml:space="preserve">, </w:t>
      </w:r>
      <w:r w:rsidRPr="008F152C">
        <w:rPr>
          <w:rFonts w:ascii="Calibri" w:hAnsi="Calibri"/>
          <w:b/>
          <w:bCs/>
          <w:noProof/>
          <w:sz w:val="26"/>
        </w:rPr>
        <w:t>90</w:t>
      </w:r>
      <w:r w:rsidRPr="008F152C">
        <w:rPr>
          <w:rFonts w:ascii="Calibri" w:hAnsi="Calibri"/>
          <w:noProof/>
          <w:sz w:val="26"/>
        </w:rPr>
        <w:t>, 163–18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čárek, P.</w:t>
      </w:r>
      <w:r w:rsidRPr="008F152C">
        <w:rPr>
          <w:rFonts w:ascii="Calibri" w:hAnsi="Calibri"/>
          <w:noProof/>
          <w:sz w:val="26"/>
        </w:rPr>
        <w:t xml:space="preserve"> 2001: Diurnal activity rhythms and niche differentiation in a carrion beetle assemblage (Coleoptera: Silphidae) in Opava, the Czech Republic. </w:t>
      </w:r>
      <w:r w:rsidRPr="008F152C">
        <w:rPr>
          <w:rFonts w:ascii="Calibri" w:hAnsi="Calibri"/>
          <w:i/>
          <w:iCs/>
          <w:noProof/>
          <w:sz w:val="26"/>
        </w:rPr>
        <w:t>Biological Rhythm Research</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čárek, P.</w:t>
      </w:r>
      <w:r w:rsidRPr="008F152C">
        <w:rPr>
          <w:rFonts w:ascii="Calibri" w:hAnsi="Calibri"/>
          <w:noProof/>
          <w:sz w:val="26"/>
        </w:rPr>
        <w:t xml:space="preserve"> 2002: Diel activity patterns of carrion-visiting Coleoptera studied by time-sorting pitfall traps. </w:t>
      </w:r>
      <w:r w:rsidRPr="008F152C">
        <w:rPr>
          <w:rFonts w:ascii="Calibri" w:hAnsi="Calibri"/>
          <w:i/>
          <w:iCs/>
          <w:noProof/>
          <w:sz w:val="26"/>
        </w:rPr>
        <w:t>Biologia</w:t>
      </w:r>
      <w:r w:rsidRPr="008F152C">
        <w:rPr>
          <w:rFonts w:ascii="Calibri" w:hAnsi="Calibri"/>
          <w:noProof/>
          <w:sz w:val="26"/>
        </w:rPr>
        <w:t xml:space="preserve">, </w:t>
      </w:r>
      <w:r w:rsidRPr="008F152C">
        <w:rPr>
          <w:rFonts w:ascii="Calibri" w:hAnsi="Calibri"/>
          <w:b/>
          <w:bCs/>
          <w:noProof/>
          <w:sz w:val="26"/>
        </w:rPr>
        <w:t>57</w:t>
      </w:r>
      <w:r w:rsidRPr="008F152C">
        <w:rPr>
          <w:rFonts w:ascii="Calibri" w:hAnsi="Calibri"/>
          <w:noProof/>
          <w:sz w:val="26"/>
        </w:rPr>
        <w:t>, 199–21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čárek, P.</w:t>
      </w:r>
      <w:r w:rsidRPr="008F152C">
        <w:rPr>
          <w:rFonts w:ascii="Calibri" w:hAnsi="Calibri"/>
          <w:noProof/>
          <w:sz w:val="26"/>
        </w:rPr>
        <w:t xml:space="preserve"> 2003: Decomposition and Coleoptera succession on exposed carrion of small mammal in Opava, the Czech Republic. </w:t>
      </w:r>
      <w:r w:rsidRPr="008F152C">
        <w:rPr>
          <w:rFonts w:ascii="Calibri" w:hAnsi="Calibri"/>
          <w:i/>
          <w:iCs/>
          <w:noProof/>
          <w:sz w:val="26"/>
        </w:rPr>
        <w:t>European Journal of Soil Biology</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31–4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z’minykh, V.O.</w:t>
      </w:r>
      <w:r w:rsidRPr="008F152C">
        <w:rPr>
          <w:rFonts w:ascii="Calibri" w:hAnsi="Calibri"/>
          <w:noProof/>
          <w:sz w:val="26"/>
        </w:rPr>
        <w:t xml:space="preserve"> 1995: A new species of carrion beetles</w:t>
      </w:r>
      <w:r w:rsidRPr="008F152C">
        <w:rPr>
          <w:rFonts w:ascii="Calibri" w:hAnsi="Calibri"/>
          <w:noProof/>
          <w:sz w:val="26"/>
        </w:rPr>
        <w:lastRenderedPageBreak/>
        <w:t xml:space="preserve"> of the genus Thanatophilus (Coleoptera, Silphidae) from the southern Urals. </w:t>
      </w:r>
      <w:r w:rsidRPr="008F152C">
        <w:rPr>
          <w:rFonts w:ascii="Calibri" w:hAnsi="Calibri"/>
          <w:i/>
          <w:iCs/>
          <w:noProof/>
          <w:sz w:val="26"/>
        </w:rPr>
        <w:t>Entomologicheskoye Obozreniye</w:t>
      </w:r>
      <w:r w:rsidRPr="008F152C">
        <w:rPr>
          <w:rFonts w:ascii="Calibri" w:hAnsi="Calibri"/>
          <w:noProof/>
          <w:sz w:val="26"/>
        </w:rPr>
        <w:t xml:space="preserve">, </w:t>
      </w:r>
      <w:r w:rsidRPr="008F152C">
        <w:rPr>
          <w:rFonts w:ascii="Calibri" w:hAnsi="Calibri"/>
          <w:b/>
          <w:bCs/>
          <w:noProof/>
          <w:sz w:val="26"/>
        </w:rPr>
        <w:t>74</w:t>
      </w:r>
      <w:r w:rsidRPr="008F152C">
        <w:rPr>
          <w:rFonts w:ascii="Calibri" w:hAnsi="Calibri"/>
          <w:noProof/>
          <w:sz w:val="26"/>
        </w:rPr>
        <w:t>, 133–13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ardeux, F.J., Tejerina, R.H., Quispe, V. &amp; Chavez, T.K.</w:t>
      </w:r>
      <w:r w:rsidRPr="008F152C">
        <w:rPr>
          <w:rFonts w:ascii="Calibri" w:hAnsi="Calibri"/>
          <w:noProof/>
          <w:sz w:val="26"/>
        </w:rPr>
        <w:t xml:space="preserve"> 2008: A physiological time analysis of the duration of the gonotrophic cycle of Anopheles pseudopunctipennis and its implications for malaria transmission in Bolivia. </w:t>
      </w:r>
      <w:r w:rsidRPr="008F152C">
        <w:rPr>
          <w:rFonts w:ascii="Calibri" w:hAnsi="Calibri"/>
          <w:i/>
          <w:iCs/>
          <w:noProof/>
          <w:sz w:val="26"/>
        </w:rPr>
        <w:t>Malaria journal</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1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ewis, T. &amp; Taylor, L.R.</w:t>
      </w:r>
      <w:r w:rsidRPr="008F152C">
        <w:rPr>
          <w:rFonts w:ascii="Calibri" w:hAnsi="Calibri"/>
          <w:noProof/>
          <w:sz w:val="26"/>
        </w:rPr>
        <w:t xml:space="preserve"> 1965: Diurnal periodicity of flight by insects. </w:t>
      </w:r>
      <w:r w:rsidRPr="008F152C">
        <w:rPr>
          <w:rFonts w:ascii="Calibri" w:hAnsi="Calibri"/>
          <w:i/>
          <w:iCs/>
          <w:noProof/>
          <w:sz w:val="26"/>
        </w:rPr>
        <w:t>Transactions of the Entomological Society of London</w:t>
      </w:r>
      <w:r w:rsidRPr="008F152C">
        <w:rPr>
          <w:rFonts w:ascii="Calibri" w:hAnsi="Calibri"/>
          <w:noProof/>
          <w:sz w:val="26"/>
        </w:rPr>
        <w:t xml:space="preserve">, </w:t>
      </w:r>
      <w:r w:rsidRPr="008F152C">
        <w:rPr>
          <w:rFonts w:ascii="Calibri" w:hAnsi="Calibri"/>
          <w:b/>
          <w:bCs/>
          <w:noProof/>
          <w:sz w:val="26"/>
        </w:rPr>
        <w:t>116</w:t>
      </w:r>
      <w:r w:rsidRPr="008F152C">
        <w:rPr>
          <w:rFonts w:ascii="Calibri" w:hAnsi="Calibri"/>
          <w:noProof/>
          <w:sz w:val="26"/>
        </w:rPr>
        <w:t>, 393–47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ooney, C., Caldwell, B.T., Hatten, T., Lorion, C. &amp; Eigenbrode, S.D.</w:t>
      </w:r>
      <w:r w:rsidRPr="008F152C">
        <w:rPr>
          <w:rFonts w:ascii="Calibri" w:hAnsi="Calibri"/>
          <w:noProof/>
          <w:sz w:val="26"/>
        </w:rPr>
        <w:t xml:space="preserve"> 2004: Potential habitat factors influencing carrion beetle communities of Palouse prairie remnants. In </w:t>
      </w:r>
      <w:r w:rsidRPr="008F152C">
        <w:rPr>
          <w:rFonts w:ascii="Calibri" w:hAnsi="Calibri"/>
          <w:i/>
          <w:iCs/>
          <w:noProof/>
          <w:sz w:val="26"/>
        </w:rPr>
        <w:t>Proceedings of the 19th North American Prairie Conference: The Conservation Legacy Lives On...</w:t>
      </w:r>
      <w:r w:rsidRPr="008F152C">
        <w:rPr>
          <w:rFonts w:ascii="Calibri" w:hAnsi="Calibri"/>
          <w:noProof/>
          <w:sz w:val="26"/>
        </w:rPr>
        <w:t xml:space="preserve"> (ed. by Egan, D. &amp; Harrington, J.A.). University of Wisconsin-Madison, Madison.</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ooney, C., Caldwell, T.B. &amp; Eigenbrode, D.S.</w:t>
      </w:r>
      <w:r w:rsidRPr="008F152C">
        <w:rPr>
          <w:rFonts w:ascii="Calibri" w:hAnsi="Calibri"/>
          <w:noProof/>
          <w:sz w:val="26"/>
        </w:rPr>
        <w:t xml:space="preserve"> 2009: When the prairie varies: The importance of site characteristics for strategising insect conservation. </w:t>
      </w:r>
      <w:r w:rsidRPr="008F152C">
        <w:rPr>
          <w:rFonts w:ascii="Calibri" w:hAnsi="Calibri"/>
          <w:i/>
          <w:iCs/>
          <w:noProof/>
          <w:sz w:val="26"/>
        </w:rPr>
        <w:t>Insect Conservation and Diversity</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243–25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w:t>
      </w:r>
      <w:r w:rsidRPr="008F152C">
        <w:rPr>
          <w:rFonts w:ascii="Calibri" w:hAnsi="Calibri"/>
          <w:noProof/>
          <w:sz w:val="26"/>
        </w:rPr>
        <w:t xml:space="preserve"> 2011: Estimating the pre-appearance interval from temperature in Necrodes littoralis L. (Coleoptera: Silph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2</w:t>
      </w:r>
      <w:r w:rsidRPr="008F152C">
        <w:rPr>
          <w:rFonts w:ascii="Calibri" w:hAnsi="Calibri"/>
          <w:noProof/>
          <w:sz w:val="26"/>
        </w:rPr>
        <w:t>, 180–18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Bajerlein, D., Konwerski, S. &amp; Szpila, K.</w:t>
      </w:r>
      <w:r w:rsidRPr="008F152C">
        <w:rPr>
          <w:rFonts w:ascii="Calibri" w:hAnsi="Calibri"/>
          <w:noProof/>
          <w:sz w:val="26"/>
        </w:rPr>
        <w:t xml:space="preserve"> 2010: Insect succession and carrion decomposition in selected forests of Central Europe. Part 1: Pattern and rate of decomposition.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94</w:t>
      </w:r>
      <w:r w:rsidRPr="008F152C">
        <w:rPr>
          <w:rFonts w:ascii="Calibri" w:hAnsi="Calibri"/>
          <w:noProof/>
          <w:sz w:val="26"/>
        </w:rPr>
        <w:t>, 85–9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Bajerlein, D., Konwerski, S. &amp; Szpila, K.</w:t>
      </w:r>
      <w:r w:rsidRPr="008F152C">
        <w:rPr>
          <w:rFonts w:ascii="Calibri" w:hAnsi="Calibri"/>
          <w:noProof/>
          <w:sz w:val="26"/>
        </w:rPr>
        <w:t xml:space="preserve"> 2011: Insect succession and carrion decomposition in selected forests of Central Europe. Part 3: Succession of</w:t>
      </w:r>
      <w:r w:rsidRPr="008F152C">
        <w:rPr>
          <w:rFonts w:ascii="Calibri" w:hAnsi="Calibri"/>
          <w:noProof/>
          <w:sz w:val="26"/>
        </w:rPr>
        <w:lastRenderedPageBreak/>
        <w:t xml:space="preserve"> carrion fauna.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07</w:t>
      </w:r>
      <w:r w:rsidRPr="008F152C">
        <w:rPr>
          <w:rFonts w:ascii="Calibri" w:hAnsi="Calibri"/>
          <w:noProof/>
          <w:sz w:val="26"/>
        </w:rPr>
        <w:t>, 150–16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amp; Szafałowicz, M.</w:t>
      </w:r>
      <w:r w:rsidRPr="008F152C">
        <w:rPr>
          <w:rFonts w:ascii="Calibri" w:hAnsi="Calibri"/>
          <w:noProof/>
          <w:sz w:val="26"/>
        </w:rPr>
        <w:t xml:space="preserve"> 2013: Temperature-dependent appearance of forensically useful beetles on carcasses.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29</w:t>
      </w:r>
      <w:r w:rsidRPr="008F152C">
        <w:rPr>
          <w:rFonts w:ascii="Calibri" w:hAnsi="Calibri"/>
          <w:noProof/>
          <w:sz w:val="26"/>
        </w:rPr>
        <w:t>, 92–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égnin, P.</w:t>
      </w:r>
      <w:r w:rsidRPr="008F152C">
        <w:rPr>
          <w:rFonts w:ascii="Calibri" w:hAnsi="Calibri"/>
          <w:noProof/>
          <w:sz w:val="26"/>
        </w:rPr>
        <w:t xml:space="preserve"> 1894: </w:t>
      </w:r>
      <w:r w:rsidRPr="008F152C">
        <w:rPr>
          <w:rFonts w:ascii="Calibri" w:hAnsi="Calibri"/>
          <w:i/>
          <w:iCs/>
          <w:noProof/>
          <w:sz w:val="26"/>
        </w:rPr>
        <w:t>La faune de cadavres. Application de l´entomologie a la médicine légale.</w:t>
      </w:r>
      <w:r w:rsidRPr="008F152C">
        <w:rPr>
          <w:rFonts w:ascii="Calibri" w:hAnsi="Calibri"/>
          <w:noProof/>
          <w:sz w:val="26"/>
        </w:rPr>
        <w:t xml:space="preserve"> Encyclopdie scientifique des Aides-Memoire, Paris.</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cHugh, J. V. &amp; Liebherr, J.K.</w:t>
      </w:r>
      <w:r w:rsidRPr="008F152C">
        <w:rPr>
          <w:rFonts w:ascii="Calibri" w:hAnsi="Calibri"/>
          <w:noProof/>
          <w:sz w:val="26"/>
        </w:rPr>
        <w:t xml:space="preserve"> 2009: Coleoptera: (Beetles, Weevils, Fireflies). In </w:t>
      </w:r>
      <w:r w:rsidRPr="008F152C">
        <w:rPr>
          <w:rFonts w:ascii="Calibri" w:hAnsi="Calibri"/>
          <w:i/>
          <w:iCs/>
          <w:noProof/>
          <w:sz w:val="26"/>
        </w:rPr>
        <w:t>Encyclopedia of Insects</w:t>
      </w:r>
      <w:r w:rsidRPr="008F152C">
        <w:rPr>
          <w:rFonts w:ascii="Calibri" w:hAnsi="Calibri"/>
          <w:noProof/>
          <w:sz w:val="26"/>
        </w:rPr>
        <w:t xml:space="preserve"> (ed. by Resh, V.H. &amp; Cardé, R.T.). Elsevier, London, pp. 183–20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Richards, C.S. &amp; Villet, M.H.</w:t>
      </w:r>
      <w:r w:rsidRPr="008F152C">
        <w:rPr>
          <w:rFonts w:ascii="Calibri" w:hAnsi="Calibri"/>
          <w:noProof/>
          <w:sz w:val="26"/>
        </w:rPr>
        <w:t xml:space="preserve"> 2010: The Utility of Coleoptera in Forensic Investigations. In </w:t>
      </w:r>
      <w:r w:rsidRPr="008F152C">
        <w:rPr>
          <w:rFonts w:ascii="Calibri" w:hAnsi="Calibri"/>
          <w:i/>
          <w:iCs/>
          <w:noProof/>
          <w:sz w:val="26"/>
        </w:rPr>
        <w:t>Current Concepts in Forensic Entomology</w:t>
      </w:r>
      <w:r w:rsidRPr="008F152C">
        <w:rPr>
          <w:rFonts w:ascii="Calibri" w:hAnsi="Calibri"/>
          <w:noProof/>
          <w:sz w:val="26"/>
        </w:rPr>
        <w:t xml:space="preserve"> (ed. by Amendt, J., Goff, M.L., Campobasso, C.P. &amp; Grassberger, M.). Springer Netherlands, Dordrecht, pp. 57–6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amp; Villet, M.H.</w:t>
      </w:r>
      <w:r w:rsidRPr="008F152C">
        <w:rPr>
          <w:rFonts w:ascii="Calibri" w:hAnsi="Calibri"/>
          <w:noProof/>
          <w:sz w:val="26"/>
        </w:rPr>
        <w:t xml:space="preserve"> 2009a: Development of Thanatophilus micans (Fabricius 1794) (Coleoptera: Silphidae) at constant temperature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3</w:t>
      </w:r>
      <w:r w:rsidRPr="008F152C">
        <w:rPr>
          <w:rFonts w:ascii="Calibri" w:hAnsi="Calibri"/>
          <w:noProof/>
          <w:sz w:val="26"/>
        </w:rPr>
        <w:t>, 285–29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amp; Villet, M.H.</w:t>
      </w:r>
      <w:r w:rsidRPr="008F152C">
        <w:rPr>
          <w:rFonts w:ascii="Calibri" w:hAnsi="Calibri"/>
          <w:noProof/>
          <w:sz w:val="26"/>
        </w:rPr>
        <w:t xml:space="preserve"> 2009b: Effect of the killing method on post-mortem change in length of larvae of Thanatophilus micans (Fabricius 1794) (Coleoptera: Silphidae) stored in 70% ethanol.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3</w:t>
      </w:r>
      <w:r w:rsidRPr="008F152C">
        <w:rPr>
          <w:rFonts w:ascii="Calibri" w:hAnsi="Calibri"/>
          <w:noProof/>
          <w:sz w:val="26"/>
        </w:rPr>
        <w:t>, 103–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üller, J.K., Eggert, A.-K. &amp; Dressel, J.</w:t>
      </w:r>
      <w:r w:rsidRPr="008F152C">
        <w:rPr>
          <w:rFonts w:ascii="Calibri" w:hAnsi="Calibri"/>
          <w:noProof/>
          <w:sz w:val="26"/>
        </w:rPr>
        <w:t xml:space="preserve"> 1990: Intraspecific brood parasitism in the burying beetle, Necrophorus vespilloides (Coleoptera: Silphidae).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40</w:t>
      </w:r>
      <w:r w:rsidRPr="008F152C">
        <w:rPr>
          <w:rFonts w:ascii="Calibri" w:hAnsi="Calibri"/>
          <w:noProof/>
          <w:sz w:val="26"/>
        </w:rPr>
        <w:t>, 491–4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ut</w:t>
      </w:r>
      <w:r w:rsidRPr="008F152C">
        <w:rPr>
          <w:rFonts w:ascii="Calibri" w:hAnsi="Calibri"/>
          <w:smallCaps/>
          <w:noProof/>
          <w:sz w:val="26"/>
        </w:rPr>
        <w:lastRenderedPageBreak/>
        <w:t>hs, E.L.</w:t>
      </w:r>
      <w:r w:rsidRPr="008F152C">
        <w:rPr>
          <w:rFonts w:ascii="Calibri" w:hAnsi="Calibri"/>
          <w:noProof/>
          <w:sz w:val="26"/>
        </w:rPr>
        <w:t xml:space="preserve"> 1991: Substrate Discrimination in Burying Beetles, Nicrophorus orbicollis (Coleoptera: Silphidae). </w:t>
      </w:r>
      <w:r w:rsidRPr="008F152C">
        <w:rPr>
          <w:rFonts w:ascii="Calibri" w:hAnsi="Calibri"/>
          <w:i/>
          <w:iCs/>
          <w:noProof/>
          <w:sz w:val="26"/>
        </w:rPr>
        <w:t>Journal of the Kansas Entomological Society</w:t>
      </w:r>
      <w:r w:rsidRPr="008F152C">
        <w:rPr>
          <w:rFonts w:ascii="Calibri" w:hAnsi="Calibri"/>
          <w:noProof/>
          <w:sz w:val="26"/>
        </w:rPr>
        <w:t xml:space="preserve">, </w:t>
      </w:r>
      <w:r w:rsidRPr="008F152C">
        <w:rPr>
          <w:rFonts w:ascii="Calibri" w:hAnsi="Calibri"/>
          <w:b/>
          <w:bCs/>
          <w:noProof/>
          <w:sz w:val="26"/>
        </w:rPr>
        <w:t>64</w:t>
      </w:r>
      <w:r w:rsidRPr="008F152C">
        <w:rPr>
          <w:rFonts w:ascii="Calibri" w:hAnsi="Calibri"/>
          <w:noProof/>
          <w:sz w:val="26"/>
        </w:rPr>
        <w:t>, 447–45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ewton, A.F.</w:t>
      </w:r>
      <w:r w:rsidRPr="008F152C">
        <w:rPr>
          <w:rFonts w:ascii="Calibri" w:hAnsi="Calibri"/>
          <w:noProof/>
          <w:sz w:val="26"/>
        </w:rPr>
        <w:t xml:space="preserve"> 1998: Phylogenetic problems, current classification and generic catalog of world Leiodidae (including Cholevidae).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41–17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ewton, A.F.</w:t>
      </w:r>
      <w:r w:rsidRPr="008F152C">
        <w:rPr>
          <w:rFonts w:ascii="Calibri" w:hAnsi="Calibri"/>
          <w:noProof/>
          <w:sz w:val="26"/>
        </w:rPr>
        <w:t xml:space="preserve"> 2005: Leiodidae Fleming, 1821. In </w:t>
      </w:r>
      <w:r w:rsidRPr="008F152C">
        <w:rPr>
          <w:rFonts w:ascii="Calibri" w:hAnsi="Calibri"/>
          <w:i/>
          <w:iCs/>
          <w:noProof/>
          <w:sz w:val="26"/>
        </w:rPr>
        <w:t>Handbuch der Zoologie, Band IV Arthropoda: Insecta. Part 38 Coleoptera, Beetles. Vol. 1: Morphology and Systematics.</w:t>
      </w:r>
      <w:r w:rsidRPr="008F152C">
        <w:rPr>
          <w:rFonts w:ascii="Calibri" w:hAnsi="Calibri"/>
          <w:noProof/>
          <w:sz w:val="26"/>
        </w:rPr>
        <w:t xml:space="preserve"> (ed. by Bautel, R.G. &amp; Leschen, R.A.B.). Walter de Gruyter, Berlin, pp. 269–28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1: Sezónní výskyt hrobaříků v polních entomocenózách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2: Příspěvek k faunistice a ekologii hrobaříků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6: Dynamika populací brouků ze skupiny Silphini (Coleoptera).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Ohkawara, K., Suzuki, S. &amp; Katakura, H.</w:t>
      </w:r>
      <w:r w:rsidRPr="008F152C">
        <w:rPr>
          <w:rFonts w:ascii="Calibri" w:hAnsi="Calibri"/>
          <w:noProof/>
          <w:sz w:val="26"/>
        </w:rPr>
        <w:t xml:space="preserve"> </w:t>
      </w:r>
      <w:r w:rsidRPr="008F152C">
        <w:rPr>
          <w:rFonts w:ascii="Calibri" w:hAnsi="Calibri"/>
          <w:noProof/>
          <w:sz w:val="26"/>
        </w:rPr>
        <w:lastRenderedPageBreak/>
        <w:t xml:space="preserve">1998: Competitive interaction and niche differentiation among burying beetles (Silphidae, Nicrophorus) in northern Japan. </w:t>
      </w:r>
      <w:r w:rsidRPr="008F152C">
        <w:rPr>
          <w:rFonts w:ascii="Calibri" w:hAnsi="Calibri"/>
          <w:i/>
          <w:iCs/>
          <w:noProof/>
          <w:sz w:val="26"/>
        </w:rPr>
        <w:t>Entomological Society</w:t>
      </w:r>
      <w:r w:rsidRPr="008F152C">
        <w:rPr>
          <w:rFonts w:ascii="Calibri" w:hAnsi="Calibri"/>
          <w:noProof/>
          <w:sz w:val="26"/>
        </w:rPr>
        <w:t xml:space="preserve">, </w:t>
      </w:r>
      <w:r w:rsidRPr="008F152C">
        <w:rPr>
          <w:rFonts w:ascii="Calibri" w:hAnsi="Calibri"/>
          <w:b/>
          <w:bCs/>
          <w:noProof/>
          <w:sz w:val="26"/>
        </w:rPr>
        <w:t>1</w:t>
      </w:r>
      <w:r w:rsidRPr="008F152C">
        <w:rPr>
          <w:rFonts w:ascii="Calibri" w:hAnsi="Calibri"/>
          <w:noProof/>
          <w:sz w:val="26"/>
        </w:rPr>
        <w:t>, 551–55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Oliva, A.</w:t>
      </w:r>
      <w:r w:rsidRPr="008F152C">
        <w:rPr>
          <w:rFonts w:ascii="Calibri" w:hAnsi="Calibri"/>
          <w:noProof/>
          <w:sz w:val="26"/>
        </w:rPr>
        <w:t xml:space="preserve"> 2012: A new species of Oxelytrum Gistel (Coleoptera, Silphidae) from southern Argentina, with a key to the species of the genus. </w:t>
      </w:r>
      <w:r w:rsidRPr="008F152C">
        <w:rPr>
          <w:rFonts w:ascii="Calibri" w:hAnsi="Calibri"/>
          <w:i/>
          <w:iCs/>
          <w:noProof/>
          <w:sz w:val="26"/>
        </w:rPr>
        <w:t>ZooKeys</w:t>
      </w:r>
      <w:r w:rsidRPr="008F152C">
        <w:rPr>
          <w:rFonts w:ascii="Calibri" w:hAnsi="Calibri"/>
          <w:noProof/>
          <w:sz w:val="26"/>
        </w:rPr>
        <w:t xml:space="preserve">, </w:t>
      </w:r>
      <w:r w:rsidRPr="008F152C">
        <w:rPr>
          <w:rFonts w:ascii="Calibri" w:hAnsi="Calibri"/>
          <w:b/>
          <w:bCs/>
          <w:noProof/>
          <w:sz w:val="26"/>
        </w:rPr>
        <w:t>203</w:t>
      </w:r>
      <w:r w:rsidRPr="008F152C">
        <w:rPr>
          <w:rFonts w:ascii="Calibri" w:hAnsi="Calibri"/>
          <w:noProof/>
          <w:sz w:val="26"/>
        </w:rPr>
        <w:t>, 1–1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aulian, R.</w:t>
      </w:r>
      <w:r w:rsidRPr="008F152C">
        <w:rPr>
          <w:rFonts w:ascii="Calibri" w:hAnsi="Calibri"/>
          <w:noProof/>
          <w:sz w:val="26"/>
        </w:rPr>
        <w:t xml:space="preserve"> 1946: Essai de bionomie quantitative sur les nécrophores. </w:t>
      </w:r>
      <w:r w:rsidRPr="008F152C">
        <w:rPr>
          <w:rFonts w:ascii="Calibri" w:hAnsi="Calibri"/>
          <w:i/>
          <w:iCs/>
          <w:noProof/>
          <w:sz w:val="26"/>
        </w:rPr>
        <w:t>Revue Francoise d´entomologie</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93–9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ayne, J.A.</w:t>
      </w:r>
      <w:r w:rsidRPr="008F152C">
        <w:rPr>
          <w:rFonts w:ascii="Calibri" w:hAnsi="Calibri"/>
          <w:noProof/>
          <w:sz w:val="26"/>
        </w:rPr>
        <w:t xml:space="preserve"> 1965: A Summer Carrion Study of the Baby Pig Sus Scrofa Linnaeus. </w:t>
      </w:r>
      <w:r w:rsidRPr="008F152C">
        <w:rPr>
          <w:rFonts w:ascii="Calibri" w:hAnsi="Calibri"/>
          <w:i/>
          <w:iCs/>
          <w:noProof/>
          <w:sz w:val="26"/>
        </w:rPr>
        <w:t>Ecology</w:t>
      </w:r>
      <w:r w:rsidRPr="008F152C">
        <w:rPr>
          <w:rFonts w:ascii="Calibri" w:hAnsi="Calibri"/>
          <w:noProof/>
          <w:sz w:val="26"/>
        </w:rPr>
        <w:t xml:space="preserve">, </w:t>
      </w:r>
      <w:r w:rsidRPr="008F152C">
        <w:rPr>
          <w:rFonts w:ascii="Calibri" w:hAnsi="Calibri"/>
          <w:b/>
          <w:bCs/>
          <w:noProof/>
          <w:sz w:val="26"/>
        </w:rPr>
        <w:t>46</w:t>
      </w:r>
      <w:r w:rsidRPr="008F152C">
        <w:rPr>
          <w:rFonts w:ascii="Calibri" w:hAnsi="Calibri"/>
          <w:noProof/>
          <w:sz w:val="26"/>
        </w:rPr>
        <w:t>, 592–60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1990: Insecta: Coleoptera Silphidae and the associated families Agyrtidae and Leiodidae. In </w:t>
      </w:r>
      <w:r w:rsidRPr="008F152C">
        <w:rPr>
          <w:rFonts w:ascii="Calibri" w:hAnsi="Calibri"/>
          <w:i/>
          <w:iCs/>
          <w:noProof/>
          <w:sz w:val="26"/>
        </w:rPr>
        <w:t>Soil Biology Guide.</w:t>
      </w:r>
      <w:r w:rsidRPr="008F152C">
        <w:rPr>
          <w:rFonts w:ascii="Calibri" w:hAnsi="Calibri"/>
          <w:noProof/>
          <w:sz w:val="26"/>
        </w:rPr>
        <w:t xml:space="preserve"> (ed. by Dinda, D.L.). John Wiley &amp; Sons, New York, pp. 1113–113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1998: Phylogeny and evolution of subterranean and endogean Cholevidae (=Leiodidae, Cholevinae): an introduction.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11–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2001: Review of the carrion beetles of Australia and New Guinea (Coleoptera: Silphidae). </w:t>
      </w:r>
      <w:r w:rsidRPr="008F152C">
        <w:rPr>
          <w:rFonts w:ascii="Calibri" w:hAnsi="Calibri"/>
          <w:i/>
          <w:iCs/>
          <w:noProof/>
          <w:sz w:val="26"/>
        </w:rPr>
        <w:t>Australian Journal of Entomology</w:t>
      </w:r>
      <w:r w:rsidRPr="008F152C">
        <w:rPr>
          <w:rFonts w:ascii="Calibri" w:hAnsi="Calibri"/>
          <w:noProof/>
          <w:sz w:val="26"/>
        </w:rPr>
        <w:t xml:space="preserve">, </w:t>
      </w:r>
      <w:r w:rsidRPr="008F152C">
        <w:rPr>
          <w:rFonts w:ascii="Calibri" w:hAnsi="Calibri"/>
          <w:b/>
          <w:bCs/>
          <w:noProof/>
          <w:sz w:val="26"/>
        </w:rPr>
        <w:t>40</w:t>
      </w:r>
      <w:r w:rsidRPr="008F152C">
        <w:rPr>
          <w:rFonts w:ascii="Calibri" w:hAnsi="Calibri"/>
          <w:noProof/>
          <w:sz w:val="26"/>
        </w:rPr>
        <w:t>, 93–10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 &amp; Anderson, R.S.</w:t>
      </w:r>
      <w:r w:rsidRPr="008F152C">
        <w:rPr>
          <w:rFonts w:ascii="Calibri" w:hAnsi="Calibri"/>
          <w:noProof/>
          <w:sz w:val="26"/>
        </w:rPr>
        <w:t xml:space="preserve"> 1985: Seasonal activity and habitat associations of adult small carrion beetles in southern Ontario (Coleoptera: Leiodidae: Cholevinae). </w:t>
      </w:r>
      <w:r w:rsidRPr="008F152C">
        <w:rPr>
          <w:rFonts w:ascii="Calibri" w:hAnsi="Calibri"/>
          <w:i/>
          <w:iCs/>
          <w:noProof/>
          <w:sz w:val="26"/>
        </w:rPr>
        <w:t>The Coleopterists Bulletin</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347–35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 &amp; Cook, J.</w:t>
      </w:r>
      <w:r w:rsidRPr="008F152C">
        <w:rPr>
          <w:rFonts w:ascii="Calibri" w:hAnsi="Calibri"/>
          <w:noProof/>
          <w:sz w:val="26"/>
        </w:rPr>
        <w:t xml:space="preserve"> 2002: Systematics, distributions, and bionomics of the small carrion beetles (Coleoptera: Leiodidae: Cholevinae: Cholevini) of North America. </w:t>
      </w:r>
      <w:r w:rsidRPr="008F152C">
        <w:rPr>
          <w:rFonts w:ascii="Calibri" w:hAnsi="Calibri"/>
          <w:i/>
          <w:iCs/>
          <w:noProof/>
          <w:sz w:val="26"/>
        </w:rPr>
        <w:t>The Canadian Entomologist</w:t>
      </w:r>
      <w:r w:rsidRPr="008F152C">
        <w:rPr>
          <w:rFonts w:ascii="Calibri" w:hAnsi="Calibri"/>
          <w:noProof/>
          <w:sz w:val="26"/>
        </w:rPr>
        <w:t xml:space="preserve">, </w:t>
      </w:r>
      <w:r w:rsidRPr="008F152C">
        <w:rPr>
          <w:rFonts w:ascii="Calibri" w:hAnsi="Calibri"/>
          <w:b/>
          <w:bCs/>
          <w:noProof/>
          <w:sz w:val="26"/>
        </w:rPr>
        <w:t>134</w:t>
      </w:r>
      <w:r w:rsidRPr="008F152C">
        <w:rPr>
          <w:rFonts w:ascii="Calibri" w:hAnsi="Calibri"/>
          <w:noProof/>
          <w:sz w:val="26"/>
        </w:rPr>
        <w:t>, 723–78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 &amp; Cook, J.</w:t>
      </w:r>
      <w:r w:rsidRPr="008F152C">
        <w:rPr>
          <w:rFonts w:ascii="Calibri" w:hAnsi="Calibri"/>
          <w:noProof/>
          <w:sz w:val="26"/>
        </w:rPr>
        <w:t xml:space="preserve"> 2007: Sy</w:t>
      </w:r>
      <w:r w:rsidRPr="008F152C">
        <w:rPr>
          <w:rFonts w:ascii="Calibri" w:hAnsi="Calibri"/>
          <w:noProof/>
          <w:sz w:val="26"/>
        </w:rPr>
        <w:lastRenderedPageBreak/>
        <w:t xml:space="preserve">stematics, distributions, and bionomics of the Neoeocatops gen. nov. and Nemadus of North America (Coleoptera: Leiodidae: Cholevinae: Anemadini). </w:t>
      </w:r>
      <w:r w:rsidRPr="008F152C">
        <w:rPr>
          <w:rFonts w:ascii="Calibri" w:hAnsi="Calibri"/>
          <w:i/>
          <w:iCs/>
          <w:noProof/>
          <w:sz w:val="26"/>
        </w:rPr>
        <w:t>The Canadian Entomologist</w:t>
      </w:r>
      <w:r w:rsidRPr="008F152C">
        <w:rPr>
          <w:rFonts w:ascii="Calibri" w:hAnsi="Calibri"/>
          <w:noProof/>
          <w:sz w:val="26"/>
        </w:rPr>
        <w:t xml:space="preserve">, </w:t>
      </w:r>
      <w:r w:rsidRPr="008F152C">
        <w:rPr>
          <w:rFonts w:ascii="Calibri" w:hAnsi="Calibri"/>
          <w:b/>
          <w:bCs/>
          <w:noProof/>
          <w:sz w:val="26"/>
        </w:rPr>
        <w:t>139</w:t>
      </w:r>
      <w:r w:rsidRPr="008F152C">
        <w:rPr>
          <w:rFonts w:ascii="Calibri" w:hAnsi="Calibri"/>
          <w:noProof/>
          <w:sz w:val="26"/>
        </w:rPr>
        <w:t>, 87–11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rreau, M.</w:t>
      </w:r>
      <w:r w:rsidRPr="008F152C">
        <w:rPr>
          <w:rFonts w:ascii="Calibri" w:hAnsi="Calibri"/>
          <w:noProof/>
          <w:sz w:val="26"/>
        </w:rPr>
        <w:t xml:space="preserve"> 2004: Family Leiodidae Fleming, 1821. In </w:t>
      </w:r>
      <w:r w:rsidRPr="008F152C">
        <w:rPr>
          <w:rFonts w:ascii="Calibri" w:hAnsi="Calibri"/>
          <w:i/>
          <w:iCs/>
          <w:noProof/>
          <w:sz w:val="26"/>
        </w:rPr>
        <w:t>Catalogue of Palaearctic Coleoptera Hydrophiloidea Histeroidea Staphylinoidea</w:t>
      </w:r>
      <w:r w:rsidRPr="008F152C">
        <w:rPr>
          <w:rFonts w:ascii="Calibri" w:hAnsi="Calibri"/>
          <w:noProof/>
          <w:sz w:val="26"/>
        </w:rPr>
        <w:t xml:space="preserve"> (ed. by Löbl, I. &amp; Smetana, A.). Apollo Books, Steensrup, pp. 133–20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truška, F.</w:t>
      </w:r>
      <w:r w:rsidRPr="008F152C">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odskalská, H., Růžička, J., Hoskovec, M. &amp; Šálek, M.</w:t>
      </w:r>
      <w:r w:rsidRPr="008F152C">
        <w:rPr>
          <w:rFonts w:ascii="Calibri" w:hAnsi="Calibri"/>
          <w:noProof/>
          <w:sz w:val="26"/>
        </w:rPr>
        <w:t xml:space="preserve"> 2009: Use of infochemicals to attract carrion beetles into pitfall traps. </w:t>
      </w:r>
      <w:r w:rsidRPr="008F152C">
        <w:rPr>
          <w:rFonts w:ascii="Calibri" w:hAnsi="Calibri"/>
          <w:i/>
          <w:iCs/>
          <w:noProof/>
          <w:sz w:val="26"/>
        </w:rPr>
        <w:t>Entomologia Experimentalis et Applicata</w:t>
      </w:r>
      <w:r w:rsidRPr="008F152C">
        <w:rPr>
          <w:rFonts w:ascii="Calibri" w:hAnsi="Calibri"/>
          <w:noProof/>
          <w:sz w:val="26"/>
        </w:rPr>
        <w:t xml:space="preserve">, </w:t>
      </w:r>
      <w:r w:rsidRPr="008F152C">
        <w:rPr>
          <w:rFonts w:ascii="Calibri" w:hAnsi="Calibri"/>
          <w:b/>
          <w:bCs/>
          <w:noProof/>
          <w:sz w:val="26"/>
        </w:rPr>
        <w:t>132</w:t>
      </w:r>
      <w:r w:rsidRPr="008F152C">
        <w:rPr>
          <w:rFonts w:ascii="Calibri" w:hAnsi="Calibri"/>
          <w:noProof/>
          <w:sz w:val="26"/>
        </w:rPr>
        <w:t>, 59–6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ukowski, E.</w:t>
      </w:r>
      <w:r w:rsidRPr="008F152C">
        <w:rPr>
          <w:rFonts w:ascii="Calibri" w:hAnsi="Calibri"/>
          <w:noProof/>
          <w:sz w:val="26"/>
        </w:rPr>
        <w:t xml:space="preserve"> 1933: Oekologische Untersuchungen an Necrophorus F. </w:t>
      </w:r>
      <w:r w:rsidRPr="008F152C">
        <w:rPr>
          <w:rFonts w:ascii="Calibri" w:hAnsi="Calibri"/>
          <w:i/>
          <w:iCs/>
          <w:noProof/>
          <w:sz w:val="26"/>
        </w:rPr>
        <w:t>Zeitschrift für Morphologie und Oekologie der Tiere</w:t>
      </w:r>
      <w:r w:rsidRPr="008F152C">
        <w:rPr>
          <w:rFonts w:ascii="Calibri" w:hAnsi="Calibri"/>
          <w:noProof/>
          <w:sz w:val="26"/>
        </w:rPr>
        <w:t xml:space="preserve">, </w:t>
      </w:r>
      <w:r w:rsidRPr="008F152C">
        <w:rPr>
          <w:rFonts w:ascii="Calibri" w:hAnsi="Calibri"/>
          <w:b/>
          <w:bCs/>
          <w:noProof/>
          <w:sz w:val="26"/>
        </w:rPr>
        <w:t>27</w:t>
      </w:r>
      <w:r w:rsidRPr="008F152C">
        <w:rPr>
          <w:rFonts w:ascii="Calibri" w:hAnsi="Calibri"/>
          <w:noProof/>
          <w:sz w:val="26"/>
        </w:rPr>
        <w:t>, 518–58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Qubaiová, J., Růžička, J. &amp; Šípková, H.</w:t>
      </w:r>
      <w:r w:rsidRPr="008F152C">
        <w:rPr>
          <w:rFonts w:ascii="Calibri" w:hAnsi="Calibri"/>
          <w:noProof/>
          <w:sz w:val="26"/>
        </w:rPr>
        <w:t xml:space="preserve"> 2015: Taxonomic revision of genus Ablattaria Reitter (Coleoptera, Silphidae) using geometric morphometrics. </w:t>
      </w:r>
      <w:r w:rsidRPr="008F152C">
        <w:rPr>
          <w:rFonts w:ascii="Calibri" w:hAnsi="Calibri"/>
          <w:i/>
          <w:iCs/>
          <w:noProof/>
          <w:sz w:val="26"/>
        </w:rPr>
        <w:t>ZooKeys</w:t>
      </w:r>
      <w:r w:rsidRPr="008F152C">
        <w:rPr>
          <w:rFonts w:ascii="Calibri" w:hAnsi="Calibri"/>
          <w:noProof/>
          <w:sz w:val="26"/>
        </w:rPr>
        <w:t>, 79–1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atcliffe, B.C.</w:t>
      </w:r>
      <w:r w:rsidRPr="008F152C">
        <w:rPr>
          <w:rFonts w:ascii="Calibri" w:hAnsi="Calibri"/>
          <w:noProof/>
          <w:sz w:val="26"/>
        </w:rPr>
        <w:t xml:space="preserve"> 1996: The carrion beetles (Coleoptera: Silphidae) of Nebraska. </w:t>
      </w:r>
      <w:r w:rsidRPr="008F152C">
        <w:rPr>
          <w:rFonts w:ascii="Calibri" w:hAnsi="Calibri"/>
          <w:i/>
          <w:iCs/>
          <w:noProof/>
          <w:sz w:val="26"/>
        </w:rPr>
        <w:t>Bulletin of the University of Nebraska State Museum</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1–10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eed  Jr., H.B.</w:t>
      </w:r>
      <w:r w:rsidRPr="008F152C">
        <w:rPr>
          <w:rFonts w:ascii="Calibri" w:hAnsi="Calibri"/>
          <w:noProof/>
          <w:sz w:val="26"/>
        </w:rPr>
        <w:t xml:space="preserve"> 1958: A Study of Dog Carcass Communities in Tennessee, with Special Reference to the Insects. </w:t>
      </w:r>
      <w:r w:rsidRPr="008F152C">
        <w:rPr>
          <w:rFonts w:ascii="Calibri" w:hAnsi="Calibri"/>
          <w:i/>
          <w:iCs/>
          <w:noProof/>
          <w:sz w:val="26"/>
        </w:rPr>
        <w:t>American Midland Naturalist</w:t>
      </w:r>
      <w:r w:rsidRPr="008F152C">
        <w:rPr>
          <w:rFonts w:ascii="Calibri" w:hAnsi="Calibri"/>
          <w:noProof/>
          <w:sz w:val="26"/>
        </w:rPr>
        <w:t xml:space="preserve">, </w:t>
      </w:r>
      <w:r w:rsidRPr="008F152C">
        <w:rPr>
          <w:rFonts w:ascii="Calibri" w:hAnsi="Calibri"/>
          <w:b/>
          <w:bCs/>
          <w:noProof/>
          <w:sz w:val="26"/>
        </w:rPr>
        <w:t>59</w:t>
      </w:r>
      <w:r w:rsidRPr="008F152C">
        <w:rPr>
          <w:rFonts w:ascii="Calibri" w:hAnsi="Calibri"/>
          <w:noProof/>
          <w:sz w:val="26"/>
        </w:rPr>
        <w:t>, 213–24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égnière, J., Powell, J., Ben</w:t>
      </w:r>
      <w:r w:rsidRPr="008F152C">
        <w:rPr>
          <w:rFonts w:ascii="Calibri" w:hAnsi="Calibri"/>
          <w:smallCaps/>
          <w:noProof/>
          <w:sz w:val="26"/>
        </w:rPr>
        <w:lastRenderedPageBreak/>
        <w:t>tz, B. &amp; Nealis, V.</w:t>
      </w:r>
      <w:r w:rsidRPr="008F152C">
        <w:rPr>
          <w:rFonts w:ascii="Calibri" w:hAnsi="Calibri"/>
          <w:noProof/>
          <w:sz w:val="26"/>
        </w:rPr>
        <w:t xml:space="preserve"> 2012: Effects of temperature on development, survival and reproduction of insects: experimental design, data analysis and modeling. </w:t>
      </w:r>
      <w:r w:rsidRPr="008F152C">
        <w:rPr>
          <w:rFonts w:ascii="Calibri" w:hAnsi="Calibri"/>
          <w:i/>
          <w:iCs/>
          <w:noProof/>
          <w:sz w:val="26"/>
        </w:rPr>
        <w:t>Journal of insect physiology</w:t>
      </w:r>
      <w:r w:rsidRPr="008F152C">
        <w:rPr>
          <w:rFonts w:ascii="Calibri" w:hAnsi="Calibri"/>
          <w:noProof/>
          <w:sz w:val="26"/>
        </w:rPr>
        <w:t xml:space="preserve">, </w:t>
      </w:r>
      <w:r w:rsidRPr="008F152C">
        <w:rPr>
          <w:rFonts w:ascii="Calibri" w:hAnsi="Calibri"/>
          <w:b/>
          <w:bCs/>
          <w:noProof/>
          <w:sz w:val="26"/>
        </w:rPr>
        <w:t>58</w:t>
      </w:r>
      <w:r w:rsidRPr="008F152C">
        <w:rPr>
          <w:rFonts w:ascii="Calibri" w:hAnsi="Calibri"/>
          <w:noProof/>
          <w:sz w:val="26"/>
        </w:rPr>
        <w:t>, 634–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eiter, C.</w:t>
      </w:r>
      <w:r w:rsidRPr="008F152C">
        <w:rPr>
          <w:rFonts w:ascii="Calibri" w:hAnsi="Calibri"/>
          <w:noProof/>
          <w:sz w:val="26"/>
        </w:rPr>
        <w:t xml:space="preserve"> 1984: Zum Wachstumsverhalten der Maden der blauen Schmeiβfliege Calliphora vicina. </w:t>
      </w:r>
      <w:r w:rsidRPr="008F152C">
        <w:rPr>
          <w:rFonts w:ascii="Calibri" w:hAnsi="Calibri"/>
          <w:i/>
          <w:iCs/>
          <w:noProof/>
          <w:sz w:val="26"/>
        </w:rPr>
        <w:t>Z. Rechtsmed</w:t>
      </w:r>
      <w:r w:rsidRPr="008F152C">
        <w:rPr>
          <w:rFonts w:ascii="Calibri" w:hAnsi="Calibri"/>
          <w:noProof/>
          <w:sz w:val="26"/>
        </w:rPr>
        <w:t xml:space="preserve">, </w:t>
      </w:r>
      <w:r w:rsidRPr="008F152C">
        <w:rPr>
          <w:rFonts w:ascii="Calibri" w:hAnsi="Calibri"/>
          <w:b/>
          <w:bCs/>
          <w:noProof/>
          <w:sz w:val="26"/>
        </w:rPr>
        <w:t>91</w:t>
      </w:r>
      <w:r w:rsidRPr="008F152C">
        <w:rPr>
          <w:rFonts w:ascii="Calibri" w:hAnsi="Calibri"/>
          <w:noProof/>
          <w:sz w:val="26"/>
        </w:rPr>
        <w:t>, 295–3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dgeway, J. a., Midgley, J.M., Collett, I.J. &amp; Villet, M.H.</w:t>
      </w:r>
      <w:r w:rsidRPr="008F152C">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8</w:t>
      </w:r>
      <w:r w:rsidRPr="008F152C">
        <w:rPr>
          <w:rFonts w:ascii="Calibri" w:hAnsi="Calibri"/>
          <w:noProof/>
          <w:sz w:val="26"/>
        </w:rPr>
        <w:t>, 207–22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chards, C.S., Crous, K.L. &amp; Villet, M.H.</w:t>
      </w:r>
      <w:r w:rsidRPr="008F152C">
        <w:rPr>
          <w:rFonts w:ascii="Calibri" w:hAnsi="Calibri"/>
          <w:noProof/>
          <w:sz w:val="26"/>
        </w:rPr>
        <w:t xml:space="preserve"> 2009: Models of development for blowfly sister species Chrysomya chloropyga and Chrysomya putoria.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23</w:t>
      </w:r>
      <w:r w:rsidRPr="008F152C">
        <w:rPr>
          <w:rFonts w:ascii="Calibri" w:hAnsi="Calibri"/>
          <w:noProof/>
          <w:sz w:val="26"/>
        </w:rPr>
        <w:t>, 56–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chards, C.S. &amp; Villet, M.H.</w:t>
      </w:r>
      <w:r w:rsidRPr="008F152C">
        <w:rPr>
          <w:rFonts w:ascii="Calibri" w:hAnsi="Calibri"/>
          <w:noProof/>
          <w:sz w:val="26"/>
        </w:rPr>
        <w:t xml:space="preserve"> 2008: Factors affecting accuracy and precision of thermal summation models of insect development used to estimate post-mortem interval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2</w:t>
      </w:r>
      <w:r w:rsidRPr="008F152C">
        <w:rPr>
          <w:rFonts w:ascii="Calibri" w:hAnsi="Calibri"/>
          <w:noProof/>
          <w:sz w:val="26"/>
        </w:rPr>
        <w:t>, 401–4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chardson, M.S. &amp; Goff, M.L.</w:t>
      </w:r>
      <w:r w:rsidRPr="008F152C">
        <w:rPr>
          <w:rFonts w:ascii="Calibri" w:hAnsi="Calibri"/>
          <w:noProof/>
          <w:sz w:val="26"/>
        </w:rPr>
        <w:t xml:space="preserve"> 2001: Effects of temperature and intraspecific interaction on the development of Dermestes maculatus (Coleoptera: Dermestidae). </w:t>
      </w:r>
      <w:r w:rsidRPr="008F152C">
        <w:rPr>
          <w:rFonts w:ascii="Calibri" w:hAnsi="Calibri"/>
          <w:i/>
          <w:iCs/>
          <w:noProof/>
          <w:sz w:val="26"/>
        </w:rPr>
        <w:t>Journal of Medical Entomology</w:t>
      </w:r>
      <w:r w:rsidRPr="008F152C">
        <w:rPr>
          <w:rFonts w:ascii="Calibri" w:hAnsi="Calibri"/>
          <w:noProof/>
          <w:sz w:val="26"/>
        </w:rPr>
        <w:t xml:space="preserve">, </w:t>
      </w:r>
      <w:r w:rsidRPr="008F152C">
        <w:rPr>
          <w:rFonts w:ascii="Calibri" w:hAnsi="Calibri"/>
          <w:b/>
          <w:bCs/>
          <w:noProof/>
          <w:sz w:val="26"/>
        </w:rPr>
        <w:t>38</w:t>
      </w:r>
      <w:r w:rsidRPr="008F152C">
        <w:rPr>
          <w:rFonts w:ascii="Calibri" w:hAnsi="Calibri"/>
          <w:noProof/>
          <w:sz w:val="26"/>
        </w:rPr>
        <w:t>, 347–35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oche, C.D. &amp; Smith, L.W.</w:t>
      </w:r>
      <w:r w:rsidRPr="008F152C">
        <w:rPr>
          <w:rFonts w:ascii="Calibri" w:hAnsi="Calibri"/>
          <w:noProof/>
          <w:sz w:val="26"/>
        </w:rPr>
        <w:t xml:space="preserve"> 1974: Note on the rearing of Dermestes maculatus DeGeer (Coleoptera: Dermestidae). </w:t>
      </w:r>
      <w:r w:rsidRPr="008F152C">
        <w:rPr>
          <w:rFonts w:ascii="Calibri" w:hAnsi="Calibri"/>
          <w:i/>
          <w:iCs/>
          <w:noProof/>
          <w:sz w:val="26"/>
        </w:rPr>
        <w:t>Entomological News</w:t>
      </w:r>
      <w:r w:rsidRPr="008F152C">
        <w:rPr>
          <w:rFonts w:ascii="Calibri" w:hAnsi="Calibri"/>
          <w:noProof/>
          <w:sz w:val="26"/>
        </w:rPr>
        <w:t xml:space="preserve">, </w:t>
      </w:r>
      <w:r w:rsidRPr="008F152C">
        <w:rPr>
          <w:rFonts w:ascii="Calibri" w:hAnsi="Calibri"/>
          <w:b/>
          <w:bCs/>
          <w:noProof/>
          <w:sz w:val="26"/>
        </w:rPr>
        <w:t>85</w:t>
      </w:r>
      <w:r w:rsidRPr="008F152C">
        <w:rPr>
          <w:rFonts w:ascii="Calibri" w:hAnsi="Calibri"/>
          <w:noProof/>
          <w:sz w:val="26"/>
        </w:rPr>
        <w:t>, 85–8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uzicka, J. &amp; Schneider, J.</w:t>
      </w:r>
      <w:r w:rsidRPr="008F152C">
        <w:rPr>
          <w:rFonts w:ascii="Calibri" w:hAnsi="Calibri"/>
          <w:noProof/>
          <w:sz w:val="26"/>
        </w:rPr>
        <w:t xml:space="preserve"> 2011: Revision of Palaearctic and Oriental Necrophila </w:t>
      </w:r>
      <w:r w:rsidRPr="008F152C">
        <w:rPr>
          <w:rFonts w:ascii="Calibri" w:hAnsi="Calibri"/>
          <w:noProof/>
          <w:sz w:val="26"/>
        </w:rPr>
        <w:lastRenderedPageBreak/>
        <w:t xml:space="preserve">Kirby &amp; Spence, part 1: subgenus Deutosilpha Portevin (Coleoptera: Silphidae). </w:t>
      </w:r>
      <w:r w:rsidRPr="008F152C">
        <w:rPr>
          <w:rFonts w:ascii="Calibri" w:hAnsi="Calibri"/>
          <w:i/>
          <w:iCs/>
          <w:noProof/>
          <w:sz w:val="26"/>
        </w:rPr>
        <w:t>Zootaxa</w:t>
      </w:r>
      <w:r w:rsidRPr="008F152C">
        <w:rPr>
          <w:rFonts w:ascii="Calibri" w:hAnsi="Calibri"/>
          <w:noProof/>
          <w:sz w:val="26"/>
        </w:rPr>
        <w:t>, 1–1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1993: Silphidae, p. 33. In: Jelínek J. (ed.): Checklist of Czechoslovak Insects IV (Coleoptera). Seznam československých brouků. </w:t>
      </w:r>
      <w:r w:rsidRPr="008F152C">
        <w:rPr>
          <w:rFonts w:ascii="Calibri" w:hAnsi="Calibri"/>
          <w:i/>
          <w:iCs/>
          <w:noProof/>
          <w:sz w:val="26"/>
        </w:rPr>
        <w:t>Folia Heyrovskyana, Suppl. 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1994: Seasonal activity and habitat associations of Silphidae and Leiodidae: Cholevinae (Coleoptera) in central Bohemia. </w:t>
      </w:r>
      <w:r w:rsidRPr="008F152C">
        <w:rPr>
          <w:rFonts w:ascii="Calibri" w:hAnsi="Calibri"/>
          <w:i/>
          <w:iCs/>
          <w:noProof/>
          <w:sz w:val="26"/>
        </w:rPr>
        <w:t>Acta Societatis Zoologicae Bohemoslovicae</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2005: Silphidae (mrchožroutovití). In </w:t>
      </w:r>
      <w:r w:rsidRPr="008F152C">
        <w:rPr>
          <w:rFonts w:ascii="Calibri" w:hAnsi="Calibri"/>
          <w:i/>
          <w:iCs/>
          <w:noProof/>
          <w:sz w:val="26"/>
        </w:rPr>
        <w:t>Red list of threatened species in the Czech Republic. Invertebrates</w:t>
      </w:r>
      <w:r w:rsidRPr="008F152C">
        <w:rPr>
          <w:rFonts w:ascii="Calibri" w:hAnsi="Calibri"/>
          <w:noProof/>
          <w:sz w:val="26"/>
        </w:rPr>
        <w:t xml:space="preserve"> (ed. by Farkač, J., Král, D. &amp; Škorpík, M.). Agentura ochrany a přírody a krajiny ČR, Prague, pp. 429–4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 Háva, J. &amp; Schneider, J.</w:t>
      </w:r>
      <w:r w:rsidRPr="008F152C">
        <w:rPr>
          <w:rFonts w:ascii="Calibri" w:hAnsi="Calibri"/>
          <w:noProof/>
          <w:sz w:val="26"/>
        </w:rPr>
        <w:t xml:space="preserve"> 2000: Taxonomical and distributional notes on Oriental Silphidae, with description of Nicrophorus sausai sp. n. (Insecta: Coleoptera). </w:t>
      </w:r>
      <w:r w:rsidRPr="008F152C">
        <w:rPr>
          <w:rFonts w:ascii="Calibri" w:hAnsi="Calibri"/>
          <w:i/>
          <w:iCs/>
          <w:noProof/>
          <w:sz w:val="26"/>
        </w:rPr>
        <w:t>Reichenbachia</w:t>
      </w:r>
      <w:r w:rsidRPr="008F152C">
        <w:rPr>
          <w:rFonts w:ascii="Calibri" w:hAnsi="Calibri"/>
          <w:noProof/>
          <w:sz w:val="26"/>
        </w:rPr>
        <w:t xml:space="preserve">, </w:t>
      </w:r>
      <w:r w:rsidRPr="008F152C">
        <w:rPr>
          <w:rFonts w:ascii="Calibri" w:hAnsi="Calibri"/>
          <w:b/>
          <w:bCs/>
          <w:noProof/>
          <w:sz w:val="26"/>
        </w:rPr>
        <w:t>33</w:t>
      </w:r>
      <w:r w:rsidRPr="008F152C">
        <w:rPr>
          <w:rFonts w:ascii="Calibri" w:hAnsi="Calibri"/>
          <w:noProof/>
          <w:sz w:val="26"/>
        </w:rPr>
        <w:t>, 377–38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 &amp; Vávra, J.</w:t>
      </w:r>
      <w:r w:rsidRPr="008F152C">
        <w:rPr>
          <w:rFonts w:ascii="Calibri" w:hAnsi="Calibri"/>
          <w:noProof/>
          <w:sz w:val="26"/>
        </w:rPr>
        <w:t xml:space="preserve"> 1993: Rozšíření a ekologie brouků rodu Choleva (Coleoptera: Leiodidae: Cholevinae) na území Čech, Moravy a Slovenska (The distribution and ecology of the genus Choleva (Coleoptera: Leiodidae: Cholevinae) throughout Bohemia, Moravia and Slovakia).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103–1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yabuchin, A.S.</w:t>
      </w:r>
      <w:r w:rsidRPr="008F152C">
        <w:rPr>
          <w:rFonts w:ascii="Calibri" w:hAnsi="Calibri"/>
          <w:noProof/>
          <w:sz w:val="26"/>
        </w:rPr>
        <w:t xml:space="preserve"> 1990: A new species of carrion beetles (Coleoptera, Silphidae) from the north-east of the USSR. </w:t>
      </w:r>
      <w:r w:rsidRPr="008F152C">
        <w:rPr>
          <w:rFonts w:ascii="Calibri" w:hAnsi="Calibri"/>
          <w:i/>
          <w:iCs/>
          <w:noProof/>
          <w:sz w:val="26"/>
        </w:rPr>
        <w:t>Zoologicheskii Zhurnal</w:t>
      </w:r>
      <w:r w:rsidRPr="008F152C">
        <w:rPr>
          <w:rFonts w:ascii="Calibri" w:hAnsi="Calibri"/>
          <w:noProof/>
          <w:sz w:val="26"/>
        </w:rPr>
        <w:t xml:space="preserve">, </w:t>
      </w:r>
      <w:r w:rsidRPr="008F152C">
        <w:rPr>
          <w:rFonts w:ascii="Calibri" w:hAnsi="Calibri"/>
          <w:b/>
          <w:bCs/>
          <w:noProof/>
          <w:sz w:val="26"/>
        </w:rPr>
        <w:t>69</w:t>
      </w:r>
      <w:r w:rsidRPr="008F152C">
        <w:rPr>
          <w:rFonts w:ascii="Calibri" w:hAnsi="Calibri"/>
          <w:noProof/>
          <w:sz w:val="26"/>
        </w:rPr>
        <w:t>, 140–1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afryn, S. a. &amp; Scott, M.P.</w:t>
      </w:r>
      <w:r w:rsidRPr="008F152C">
        <w:rPr>
          <w:rFonts w:ascii="Calibri" w:hAnsi="Calibri"/>
          <w:noProof/>
          <w:sz w:val="26"/>
        </w:rPr>
        <w:t xml:space="preserve"> 2000: Sizing up the competition: Do burying beetles weigh or measure their opponents? </w:t>
      </w:r>
      <w:r w:rsidRPr="008F152C">
        <w:rPr>
          <w:rFonts w:ascii="Calibri" w:hAnsi="Calibri"/>
          <w:i/>
          <w:iCs/>
          <w:noProof/>
          <w:sz w:val="26"/>
        </w:rPr>
        <w:t>Journal of Insect Behavior</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291–2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anders, D.S., Steel, C.G.H., Vafoupoulou, X. &amp; Lewis, R.D.</w:t>
      </w:r>
      <w:r w:rsidRPr="008F152C">
        <w:rPr>
          <w:rFonts w:ascii="Calibri" w:hAnsi="Calibri"/>
          <w:noProof/>
          <w:sz w:val="26"/>
        </w:rPr>
        <w:t xml:space="preserve"> 2002: </w:t>
      </w:r>
      <w:r w:rsidRPr="008F152C">
        <w:rPr>
          <w:rFonts w:ascii="Calibri" w:hAnsi="Calibri"/>
          <w:i/>
          <w:iCs/>
          <w:noProof/>
          <w:sz w:val="26"/>
        </w:rPr>
        <w:t>Insect Clocks</w:t>
      </w:r>
      <w:r w:rsidRPr="008F152C">
        <w:rPr>
          <w:rFonts w:ascii="Calibri" w:hAnsi="Calibri"/>
          <w:noProof/>
          <w:sz w:val="26"/>
        </w:rPr>
        <w:t>. Elsevier, Amsterdam.</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 xml:space="preserve">Scott, M.P., Lee, W.J. &amp; Reijden, </w:t>
      </w:r>
      <w:r w:rsidRPr="008F152C">
        <w:rPr>
          <w:rFonts w:ascii="Calibri" w:hAnsi="Calibri"/>
          <w:smallCaps/>
          <w:noProof/>
          <w:sz w:val="26"/>
        </w:rPr>
        <w:lastRenderedPageBreak/>
        <w:t>E.D. Van Der</w:t>
      </w:r>
      <w:r w:rsidRPr="008F152C">
        <w:rPr>
          <w:rFonts w:ascii="Calibri" w:hAnsi="Calibri"/>
          <w:noProof/>
          <w:sz w:val="26"/>
        </w:rPr>
        <w:t xml:space="preserve">. 2007: The frequency and fitness consequences of communal breeding in a natural population of burying beetles: A test of reproductive skew. </w:t>
      </w:r>
      <w:r w:rsidRPr="008F152C">
        <w:rPr>
          <w:rFonts w:ascii="Calibri" w:hAnsi="Calibri"/>
          <w:i/>
          <w:iCs/>
          <w:noProof/>
          <w:sz w:val="26"/>
        </w:rPr>
        <w:t>Ecological Entomology</w:t>
      </w:r>
      <w:r w:rsidRPr="008F152C">
        <w:rPr>
          <w:rFonts w:ascii="Calibri" w:hAnsi="Calibri"/>
          <w:noProof/>
          <w:sz w:val="26"/>
        </w:rPr>
        <w:t xml:space="preserve">, </w:t>
      </w:r>
      <w:r w:rsidRPr="008F152C">
        <w:rPr>
          <w:rFonts w:ascii="Calibri" w:hAnsi="Calibri"/>
          <w:b/>
          <w:bCs/>
          <w:noProof/>
          <w:sz w:val="26"/>
        </w:rPr>
        <w:t>32</w:t>
      </w:r>
      <w:r w:rsidRPr="008F152C">
        <w:rPr>
          <w:rFonts w:ascii="Calibri" w:hAnsi="Calibri"/>
          <w:noProof/>
          <w:sz w:val="26"/>
        </w:rPr>
        <w:t>, 651–6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harpe, P.J.H. &amp; DeMichele, D.W.</w:t>
      </w:r>
      <w:r w:rsidRPr="008F152C">
        <w:rPr>
          <w:rFonts w:ascii="Calibri" w:hAnsi="Calibri"/>
          <w:noProof/>
          <w:sz w:val="26"/>
        </w:rPr>
        <w:t xml:space="preserve"> 1977: Reaction kinetics of poikilotherm development. </w:t>
      </w:r>
      <w:r w:rsidRPr="008F152C">
        <w:rPr>
          <w:rFonts w:ascii="Calibri" w:hAnsi="Calibri"/>
          <w:i/>
          <w:iCs/>
          <w:noProof/>
          <w:sz w:val="26"/>
        </w:rPr>
        <w:t>Journal of Theoretical Biology</w:t>
      </w:r>
      <w:r w:rsidRPr="008F152C">
        <w:rPr>
          <w:rFonts w:ascii="Calibri" w:hAnsi="Calibri"/>
          <w:noProof/>
          <w:sz w:val="26"/>
        </w:rPr>
        <w:t xml:space="preserve">, </w:t>
      </w:r>
      <w:r w:rsidRPr="008F152C">
        <w:rPr>
          <w:rFonts w:ascii="Calibri" w:hAnsi="Calibri"/>
          <w:b/>
          <w:bCs/>
          <w:noProof/>
          <w:sz w:val="26"/>
        </w:rPr>
        <w:t>64</w:t>
      </w:r>
      <w:r w:rsidRPr="008F152C">
        <w:rPr>
          <w:rFonts w:ascii="Calibri" w:hAnsi="Calibri"/>
          <w:noProof/>
          <w:sz w:val="26"/>
        </w:rPr>
        <w:t>, 649–67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 xml:space="preserve">Schilthuizen, M., Scholte, C., Wijk, R.E.J. van, Dommershuijzen, J., Horst, D. van der, zu Schlochtern, M.M., </w:t>
      </w:r>
      <w:r w:rsidRPr="008F152C">
        <w:rPr>
          <w:rFonts w:ascii="Calibri" w:hAnsi="Calibri"/>
          <w:i/>
          <w:iCs/>
          <w:smallCaps/>
          <w:noProof/>
          <w:sz w:val="26"/>
        </w:rPr>
        <w:t>et al.</w:t>
      </w:r>
      <w:r w:rsidRPr="008F152C">
        <w:rPr>
          <w:rFonts w:ascii="Calibri" w:hAnsi="Calibri"/>
          <w:noProof/>
          <w:sz w:val="26"/>
        </w:rPr>
        <w:t xml:space="preserve"> 2011: Using DNA-barcoding to make the necrobiont beetle family Cholevidae accessible for forensic entomology.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0</w:t>
      </w:r>
      <w:r w:rsidRPr="008F152C">
        <w:rPr>
          <w:rFonts w:ascii="Calibri" w:hAnsi="Calibri"/>
          <w:noProof/>
          <w:sz w:val="26"/>
        </w:rPr>
        <w:t>, 91–9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chwartz, M.</w:t>
      </w:r>
      <w:r w:rsidRPr="008F152C">
        <w:rPr>
          <w:rFonts w:ascii="Calibri" w:hAnsi="Calibri"/>
          <w:noProof/>
          <w:sz w:val="26"/>
        </w:rPr>
        <w:t xml:space="preserve"> 1998: Green-wave phenology. </w:t>
      </w:r>
      <w:r w:rsidRPr="008F152C">
        <w:rPr>
          <w:rFonts w:ascii="Calibri" w:hAnsi="Calibri"/>
          <w:i/>
          <w:iCs/>
          <w:noProof/>
          <w:sz w:val="26"/>
        </w:rPr>
        <w:t>Nature</w:t>
      </w:r>
      <w:r w:rsidRPr="008F152C">
        <w:rPr>
          <w:rFonts w:ascii="Calibri" w:hAnsi="Calibri"/>
          <w:noProof/>
          <w:sz w:val="26"/>
        </w:rPr>
        <w:t xml:space="preserve">, </w:t>
      </w:r>
      <w:r w:rsidRPr="008F152C">
        <w:rPr>
          <w:rFonts w:ascii="Calibri" w:hAnsi="Calibri"/>
          <w:b/>
          <w:bCs/>
          <w:noProof/>
          <w:sz w:val="26"/>
        </w:rPr>
        <w:t>394</w:t>
      </w:r>
      <w:r w:rsidRPr="008F152C">
        <w:rPr>
          <w:rFonts w:ascii="Calibri" w:hAnsi="Calibri"/>
          <w:noProof/>
          <w:sz w:val="26"/>
        </w:rPr>
        <w:t>, 839–8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3: </w:t>
      </w:r>
      <w:r w:rsidRPr="008F152C">
        <w:rPr>
          <w:rFonts w:ascii="Calibri" w:hAnsi="Calibri"/>
          <w:i/>
          <w:iCs/>
          <w:noProof/>
          <w:sz w:val="26"/>
        </w:rPr>
        <w:t>A revision of the subfamily Nicrophorinae Kirby (Insecta: Coleoptera: Silphidae)</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5: Silphidae. In </w:t>
      </w:r>
      <w:r w:rsidRPr="008F152C">
        <w:rPr>
          <w:rFonts w:ascii="Calibri" w:hAnsi="Calibri"/>
          <w:i/>
          <w:iCs/>
          <w:noProof/>
          <w:sz w:val="26"/>
        </w:rPr>
        <w:t>Handbook of Zoology, Volume IV: Arthropoda: Insecta, Part 38: Coleoptera, Beetles.Volume 1: Morphology and Systematics (Archostemata, Adephaga, Myxophaga, Polyphaga partim)</w:t>
      </w:r>
      <w:r w:rsidRPr="008F152C">
        <w:rPr>
          <w:rFonts w:ascii="Calibri" w:hAnsi="Calibri"/>
          <w:noProof/>
          <w:sz w:val="26"/>
        </w:rPr>
        <w:t xml:space="preserve"> (ed. by Beutel, R.G. &amp; Leschen, R.A.B.). De Gruyter, Berlin, pp. 288–29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8: Carrion beetles (Coleoptera: Silphidae). In </w:t>
      </w:r>
      <w:r w:rsidRPr="008F152C">
        <w:rPr>
          <w:rFonts w:ascii="Calibri" w:hAnsi="Calibri"/>
          <w:i/>
          <w:iCs/>
          <w:noProof/>
          <w:sz w:val="26"/>
        </w:rPr>
        <w:t>Encyclopedia of entomology</w:t>
      </w:r>
      <w:r w:rsidRPr="008F152C">
        <w:rPr>
          <w:rFonts w:ascii="Calibri" w:hAnsi="Calibri"/>
          <w:noProof/>
          <w:sz w:val="26"/>
        </w:rPr>
        <w:t xml:space="preserve"> (ed. by Capinera, J.L.). Springer Netherlands, pp. 749–75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Madge, R.B. &amp; Trumbo, S.T.</w:t>
      </w:r>
      <w:r w:rsidRPr="008F152C">
        <w:rPr>
          <w:rFonts w:ascii="Calibri" w:hAnsi="Calibri"/>
          <w:noProof/>
          <w:sz w:val="26"/>
        </w:rPr>
        <w:t xml:space="preserve"> 2006: Revision of Nicrophorus in part: New species and inferred phylogeny of the nepalensis-group based on evidence from morphology and mitochondrial DNA (Coleoptera : Silphidae : Nicrophorinae). </w:t>
      </w:r>
      <w:r w:rsidRPr="008F152C">
        <w:rPr>
          <w:rFonts w:ascii="Calibri" w:hAnsi="Calibri"/>
          <w:i/>
          <w:iCs/>
          <w:noProof/>
          <w:sz w:val="26"/>
        </w:rPr>
        <w:t>Invertebrate Systematics</w:t>
      </w:r>
      <w:r w:rsidRPr="008F152C">
        <w:rPr>
          <w:rFonts w:ascii="Calibri" w:hAnsi="Calibri"/>
          <w:noProof/>
          <w:sz w:val="26"/>
        </w:rPr>
        <w:t xml:space="preserve">, </w:t>
      </w:r>
      <w:r w:rsidRPr="008F152C">
        <w:rPr>
          <w:rFonts w:ascii="Calibri" w:hAnsi="Calibri"/>
          <w:b/>
          <w:bCs/>
          <w:noProof/>
          <w:sz w:val="26"/>
        </w:rPr>
        <w:t>20</w:t>
      </w:r>
      <w:r w:rsidRPr="008F152C">
        <w:rPr>
          <w:rFonts w:ascii="Calibri" w:hAnsi="Calibri"/>
          <w:noProof/>
          <w:sz w:val="26"/>
        </w:rPr>
        <w:t>, 305–3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amp; Mousseau, T.</w:t>
      </w:r>
      <w:r w:rsidRPr="008F152C">
        <w:rPr>
          <w:rFonts w:ascii="Calibri" w:hAnsi="Calibri"/>
          <w:noProof/>
          <w:sz w:val="26"/>
        </w:rPr>
        <w:t xml:space="preserve"> 2013: Description of Nicrophorus e</w:t>
      </w:r>
      <w:r w:rsidRPr="008F152C">
        <w:rPr>
          <w:rFonts w:ascii="Calibri" w:hAnsi="Calibri"/>
          <w:noProof/>
          <w:sz w:val="26"/>
        </w:rPr>
        <w:lastRenderedPageBreak/>
        <w:t xml:space="preserve">fferens, new species, from Bougainville Island (Coleoptera, Silphidae, Nicrophorinae). </w:t>
      </w:r>
      <w:r w:rsidRPr="008F152C">
        <w:rPr>
          <w:rFonts w:ascii="Calibri" w:hAnsi="Calibri"/>
          <w:i/>
          <w:iCs/>
          <w:noProof/>
          <w:sz w:val="26"/>
        </w:rPr>
        <w:t>ZooKeys</w:t>
      </w:r>
      <w:r w:rsidRPr="008F152C">
        <w:rPr>
          <w:rFonts w:ascii="Calibri" w:hAnsi="Calibri"/>
          <w:noProof/>
          <w:sz w:val="26"/>
        </w:rPr>
        <w:t xml:space="preserve">, </w:t>
      </w:r>
      <w:r w:rsidRPr="008F152C">
        <w:rPr>
          <w:rFonts w:ascii="Calibri" w:hAnsi="Calibri"/>
          <w:b/>
          <w:bCs/>
          <w:noProof/>
          <w:sz w:val="26"/>
        </w:rPr>
        <w:t>311</w:t>
      </w:r>
      <w:r w:rsidRPr="008F152C">
        <w:rPr>
          <w:rFonts w:ascii="Calibri" w:hAnsi="Calibri"/>
          <w:noProof/>
          <w:sz w:val="26"/>
        </w:rPr>
        <w:t>, 83–9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amp; Peck, S.B.</w:t>
      </w:r>
      <w:r w:rsidRPr="008F152C">
        <w:rPr>
          <w:rFonts w:ascii="Calibri" w:hAnsi="Calibri"/>
          <w:noProof/>
          <w:sz w:val="26"/>
        </w:rPr>
        <w:t xml:space="preserve"> 2000: Description of Nicrophorus hispaniola, New Species, from Hispaniola (Coleoptera: Silphidae) and a Key to the Species of Nicrophorus of the New World. </w:t>
      </w:r>
      <w:r w:rsidRPr="008F152C">
        <w:rPr>
          <w:rFonts w:ascii="Calibri" w:hAnsi="Calibri"/>
          <w:i/>
          <w:iCs/>
          <w:noProof/>
          <w:sz w:val="26"/>
        </w:rPr>
        <w:t>Annals of the Entomological Society of America</w:t>
      </w:r>
      <w:r w:rsidRPr="008F152C">
        <w:rPr>
          <w:rFonts w:ascii="Calibri" w:hAnsi="Calibri"/>
          <w:noProof/>
          <w:sz w:val="26"/>
        </w:rPr>
        <w:t xml:space="preserve">, </w:t>
      </w:r>
      <w:r w:rsidRPr="008F152C">
        <w:rPr>
          <w:rFonts w:ascii="Calibri" w:hAnsi="Calibri"/>
          <w:b/>
          <w:bCs/>
          <w:noProof/>
          <w:sz w:val="26"/>
        </w:rPr>
        <w:t>93</w:t>
      </w:r>
      <w:r w:rsidRPr="008F152C">
        <w:rPr>
          <w:rFonts w:ascii="Calibri" w:hAnsi="Calibri"/>
          <w:noProof/>
          <w:sz w:val="26"/>
        </w:rPr>
        <w:t>, 391–3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amp; Venables, C.</w:t>
      </w:r>
      <w:r w:rsidRPr="008F152C">
        <w:rPr>
          <w:rFonts w:ascii="Calibri" w:hAnsi="Calibri"/>
          <w:noProof/>
          <w:sz w:val="26"/>
        </w:rPr>
        <w:t xml:space="preserve"> 2013: Molecular phylogeny of the burying beetles (Coleoptera: Silphidae: Nicrophorinae). </w:t>
      </w:r>
      <w:r w:rsidRPr="008F152C">
        <w:rPr>
          <w:rFonts w:ascii="Calibri" w:hAnsi="Calibri"/>
          <w:i/>
          <w:iCs/>
          <w:noProof/>
          <w:sz w:val="26"/>
        </w:rPr>
        <w:t>Molecular Phylogenetics and Evolution</w:t>
      </w:r>
      <w:r w:rsidRPr="008F152C">
        <w:rPr>
          <w:rFonts w:ascii="Calibri" w:hAnsi="Calibri"/>
          <w:noProof/>
          <w:sz w:val="26"/>
        </w:rPr>
        <w:t xml:space="preserve">, </w:t>
      </w:r>
      <w:r w:rsidRPr="008F152C">
        <w:rPr>
          <w:rFonts w:ascii="Calibri" w:hAnsi="Calibri"/>
          <w:b/>
          <w:bCs/>
          <w:noProof/>
          <w:sz w:val="26"/>
        </w:rPr>
        <w:t>69</w:t>
      </w:r>
      <w:r w:rsidRPr="008F152C">
        <w:rPr>
          <w:rFonts w:ascii="Calibri" w:hAnsi="Calibri"/>
          <w:noProof/>
          <w:sz w:val="26"/>
        </w:rPr>
        <w:t>, 552–5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pringett, B.P.</w:t>
      </w:r>
      <w:r w:rsidRPr="008F152C">
        <w:rPr>
          <w:rFonts w:ascii="Calibri" w:hAnsi="Calibri"/>
          <w:noProof/>
          <w:sz w:val="26"/>
        </w:rPr>
        <w:t xml:space="preserve"> 1968: Aspects of the relationship between burying beetles, NEcrophorus spp., and the mite, Poecilochirus necrophori Vitz. </w:t>
      </w:r>
      <w:r w:rsidRPr="008F152C">
        <w:rPr>
          <w:rFonts w:ascii="Calibri" w:hAnsi="Calibri"/>
          <w:i/>
          <w:iCs/>
          <w:noProof/>
          <w:sz w:val="26"/>
        </w:rPr>
        <w:t>Journal of Animal Ecology</w:t>
      </w:r>
      <w:r w:rsidRPr="008F152C">
        <w:rPr>
          <w:rFonts w:ascii="Calibri" w:hAnsi="Calibri"/>
          <w:noProof/>
          <w:sz w:val="26"/>
        </w:rPr>
        <w:t xml:space="preserve">, </w:t>
      </w:r>
      <w:r w:rsidRPr="008F152C">
        <w:rPr>
          <w:rFonts w:ascii="Calibri" w:hAnsi="Calibri"/>
          <w:b/>
          <w:bCs/>
          <w:noProof/>
          <w:sz w:val="26"/>
        </w:rPr>
        <w:t>37</w:t>
      </w:r>
      <w:r w:rsidRPr="008F152C">
        <w:rPr>
          <w:rFonts w:ascii="Calibri" w:hAnsi="Calibri"/>
          <w:noProof/>
          <w:sz w:val="26"/>
        </w:rPr>
        <w:t>, 417–42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teiger, S., Gershman, S.N., Pettinger, A.M., Eggert, A.-K. &amp; Sakaluk, S.K.</w:t>
      </w:r>
      <w:r w:rsidRPr="008F152C">
        <w:rPr>
          <w:rFonts w:ascii="Calibri" w:hAnsi="Calibri"/>
          <w:noProof/>
          <w:sz w:val="26"/>
        </w:rPr>
        <w:t xml:space="preserve"> 2012: Dominance status and sex influence nutritional state and immunity in burying beetles Nicrophorus orbicollis. </w:t>
      </w:r>
      <w:r w:rsidRPr="008F152C">
        <w:rPr>
          <w:rFonts w:ascii="Calibri" w:hAnsi="Calibri"/>
          <w:i/>
          <w:iCs/>
          <w:noProof/>
          <w:sz w:val="26"/>
        </w:rPr>
        <w:t>Behavioral Ecology</w:t>
      </w:r>
      <w:r w:rsidRPr="008F152C">
        <w:rPr>
          <w:rFonts w:ascii="Calibri" w:hAnsi="Calibri"/>
          <w:noProof/>
          <w:sz w:val="26"/>
        </w:rPr>
        <w:t xml:space="preserve">, </w:t>
      </w:r>
      <w:r w:rsidRPr="008F152C">
        <w:rPr>
          <w:rFonts w:ascii="Calibri" w:hAnsi="Calibri"/>
          <w:b/>
          <w:bCs/>
          <w:noProof/>
          <w:sz w:val="26"/>
        </w:rPr>
        <w:t>23</w:t>
      </w:r>
      <w:r w:rsidRPr="008F152C">
        <w:rPr>
          <w:rFonts w:ascii="Calibri" w:hAnsi="Calibri"/>
          <w:noProof/>
          <w:sz w:val="26"/>
        </w:rPr>
        <w:t>, 1126–113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tork, N.E.</w:t>
      </w:r>
      <w:r w:rsidRPr="008F152C">
        <w:rPr>
          <w:rFonts w:ascii="Calibri" w:hAnsi="Calibri"/>
          <w:noProof/>
          <w:sz w:val="26"/>
        </w:rPr>
        <w:t xml:space="preserve"> 2009: Biodiversity. In </w:t>
      </w:r>
      <w:r w:rsidRPr="008F152C">
        <w:rPr>
          <w:rFonts w:ascii="Calibri" w:hAnsi="Calibri"/>
          <w:i/>
          <w:iCs/>
          <w:noProof/>
          <w:sz w:val="26"/>
        </w:rPr>
        <w:t>Encyclopedia of Insects</w:t>
      </w:r>
      <w:r w:rsidRPr="008F152C">
        <w:rPr>
          <w:rFonts w:ascii="Calibri" w:hAnsi="Calibri"/>
          <w:noProof/>
          <w:sz w:val="26"/>
        </w:rPr>
        <w:t xml:space="preserve"> (ed. by Resh, V. &amp; Cardé, R.). Elsevier, London, pp. 75–8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zymczakowski, W.</w:t>
      </w:r>
      <w:r w:rsidRPr="008F152C">
        <w:rPr>
          <w:rFonts w:ascii="Calibri" w:hAnsi="Calibri"/>
          <w:noProof/>
          <w:sz w:val="26"/>
        </w:rPr>
        <w:t xml:space="preserve"> 1961: </w:t>
      </w:r>
      <w:r w:rsidRPr="008F152C">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8F152C">
        <w:rPr>
          <w:rFonts w:ascii="Calibri" w:hAnsi="Calibri"/>
          <w:noProof/>
          <w:sz w:val="26"/>
        </w:rPr>
        <w:t xml:space="preserve"> Państwowe wydawnictvo naukowe, Warszawa.</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72: The Emergence of Burying Beetles from the Soil after their Metamorphosis and its Dependece on Day Light (Col. Silphidae</w:t>
      </w:r>
      <w:r w:rsidRPr="008F152C">
        <w:rPr>
          <w:rFonts w:ascii="Calibri" w:hAnsi="Calibri"/>
          <w:noProof/>
          <w:sz w:val="26"/>
        </w:rPr>
        <w:lastRenderedPageBreak/>
        <w:t xml:space="preserve">). </w:t>
      </w:r>
      <w:r w:rsidRPr="008F152C">
        <w:rPr>
          <w:rFonts w:ascii="Calibri" w:hAnsi="Calibri"/>
          <w:i/>
          <w:iCs/>
          <w:noProof/>
          <w:sz w:val="26"/>
        </w:rPr>
        <w:t>Acta Universitatis Palackianae Olomucensis, Facultas Rerum Naturalium</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141–15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74: Diurnal activity of young individuals of the species Necrophorus germanicus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82: K ekologii druhů čeledí Silphidae a Staphylinidae. [To ecology of the species of the families Silphidae and Staphylinidae]. Autoreferát kandidátské disertace. </w:t>
      </w:r>
      <w:r w:rsidRPr="008F152C">
        <w:rPr>
          <w:rFonts w:ascii="Calibri" w:hAnsi="Calibri"/>
          <w:i/>
          <w:iCs/>
          <w:noProof/>
          <w:sz w:val="26"/>
        </w:rPr>
        <w:t>Olomouc: Ediční středisko University Palackého</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ustek, Z.</w:t>
      </w:r>
      <w:r w:rsidRPr="008F152C">
        <w:rPr>
          <w:rFonts w:ascii="Calibri" w:hAnsi="Calibri"/>
          <w:noProof/>
          <w:sz w:val="26"/>
        </w:rPr>
        <w:t xml:space="preserve"> 1981: Keys to identification of insects 2: Carrion beetles of Czechoslovakia (Coleoptera: Silphidae). </w:t>
      </w:r>
      <w:r w:rsidRPr="008F152C">
        <w:rPr>
          <w:rFonts w:ascii="Calibri" w:hAnsi="Calibri"/>
          <w:i/>
          <w:iCs/>
          <w:noProof/>
          <w:sz w:val="26"/>
        </w:rPr>
        <w:t>Zprávy Československé Společnosti Entomologické při ČSAV</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1–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heodorides, J. &amp; Heerdt, P.F.</w:t>
      </w:r>
      <w:r w:rsidRPr="008F152C">
        <w:rPr>
          <w:rFonts w:ascii="Calibri" w:hAnsi="Calibri"/>
          <w:noProof/>
          <w:sz w:val="26"/>
        </w:rPr>
        <w:t xml:space="preserve"> 1952: Nouvelles recherches écologiques sur les nécrophores (Coleoptera Silphidae); comparison des résultats du terrain avec ceux du laboratiore (thermopreferendum at hygropreferendum). </w:t>
      </w:r>
      <w:r w:rsidRPr="008F152C">
        <w:rPr>
          <w:rFonts w:ascii="Calibri" w:hAnsi="Calibri"/>
          <w:i/>
          <w:iCs/>
          <w:noProof/>
          <w:sz w:val="26"/>
        </w:rPr>
        <w:t>Physiologia Comparata et Oecologia</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297–3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1990: Selection for an optimal monovoltine life cycle in an unpredictable environment. Studies on the beetle Catops nigricans Spence (Col., Catopidae). </w:t>
      </w:r>
      <w:r w:rsidRPr="008F152C">
        <w:rPr>
          <w:rFonts w:ascii="Calibri" w:hAnsi="Calibri"/>
          <w:i/>
          <w:iCs/>
          <w:noProof/>
          <w:sz w:val="26"/>
        </w:rPr>
        <w:t>Oecologia</w:t>
      </w:r>
      <w:r w:rsidRPr="008F152C">
        <w:rPr>
          <w:rFonts w:ascii="Calibri" w:hAnsi="Calibri"/>
          <w:noProof/>
          <w:sz w:val="26"/>
        </w:rPr>
        <w:t xml:space="preserve">, </w:t>
      </w:r>
      <w:r w:rsidRPr="008F152C">
        <w:rPr>
          <w:rFonts w:ascii="Calibri" w:hAnsi="Calibri"/>
          <w:b/>
          <w:bCs/>
          <w:noProof/>
          <w:sz w:val="26"/>
        </w:rPr>
        <w:t>84</w:t>
      </w:r>
      <w:r w:rsidRPr="008F152C">
        <w:rPr>
          <w:rFonts w:ascii="Calibri" w:hAnsi="Calibri"/>
          <w:noProof/>
          <w:sz w:val="26"/>
        </w:rPr>
        <w:t>, 134–1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1994: Seasonal Time Partitioning And Polymorphism In The Developmental Cycles Of Sympatric Staphylinoidea (Coleoptera) Living In An Unstable Environment. </w:t>
      </w:r>
      <w:r w:rsidRPr="008F152C">
        <w:rPr>
          <w:rFonts w:ascii="Calibri" w:hAnsi="Calibri"/>
          <w:i/>
          <w:iCs/>
          <w:noProof/>
          <w:sz w:val="26"/>
        </w:rPr>
        <w:t>Insect Life-Cycle Polymorphism: Theory, Evolution And Ecological Consequences For Seasonality And Diapause Control</w:t>
      </w:r>
      <w:r w:rsidRPr="008F152C">
        <w:rPr>
          <w:rFonts w:ascii="Calibri" w:hAnsi="Calibri"/>
          <w:noProof/>
          <w:sz w:val="26"/>
        </w:rPr>
        <w:t xml:space="preserve">, </w:t>
      </w:r>
      <w:r w:rsidRPr="008F152C">
        <w:rPr>
          <w:rFonts w:ascii="Calibri" w:hAnsi="Calibri"/>
          <w:b/>
          <w:bCs/>
          <w:noProof/>
          <w:sz w:val="26"/>
        </w:rPr>
        <w:t>52</w:t>
      </w:r>
      <w:r w:rsidRPr="008F152C">
        <w:rPr>
          <w:rFonts w:ascii="Calibri" w:hAnsi="Calibri"/>
          <w:noProof/>
          <w:sz w:val="26"/>
        </w:rPr>
        <w:t>, 277–31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2003: Phenotypic plasticity and development of cold-season insects (Coleoptera: Leiodidae) and their response to climatic change. </w:t>
      </w:r>
      <w:r w:rsidRPr="008F152C">
        <w:rPr>
          <w:rFonts w:ascii="Calibri" w:hAnsi="Calibri"/>
          <w:i/>
          <w:iCs/>
          <w:noProof/>
          <w:sz w:val="26"/>
        </w:rPr>
        <w:t>European Journal of Entomology</w:t>
      </w:r>
      <w:r w:rsidRPr="008F152C">
        <w:rPr>
          <w:rFonts w:ascii="Calibri" w:hAnsi="Calibri"/>
          <w:noProof/>
          <w:sz w:val="26"/>
        </w:rPr>
        <w:t xml:space="preserve">, </w:t>
      </w:r>
      <w:r w:rsidRPr="008F152C">
        <w:rPr>
          <w:rFonts w:ascii="Calibri" w:hAnsi="Calibri"/>
          <w:b/>
          <w:bCs/>
          <w:noProof/>
          <w:sz w:val="26"/>
        </w:rPr>
        <w:t>100</w:t>
      </w:r>
      <w:r w:rsidRPr="008F152C">
        <w:rPr>
          <w:rFonts w:ascii="Calibri" w:hAnsi="Calibri"/>
          <w:noProof/>
          <w:sz w:val="26"/>
        </w:rPr>
        <w:t>, 233–24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w:t>
      </w:r>
      <w:r w:rsidRPr="008F152C">
        <w:rPr>
          <w:rFonts w:ascii="Calibri" w:hAnsi="Calibri"/>
          <w:noProof/>
          <w:sz w:val="26"/>
        </w:rPr>
        <w:t xml:space="preserve"> 1995: Nesting failure in burying beetles and the origin of communal associations. </w:t>
      </w:r>
      <w:r w:rsidRPr="008F152C">
        <w:rPr>
          <w:rFonts w:ascii="Calibri" w:hAnsi="Calibri"/>
          <w:i/>
          <w:iCs/>
          <w:noProof/>
          <w:sz w:val="26"/>
        </w:rPr>
        <w:t>Evolutionary Ecology</w:t>
      </w:r>
      <w:r w:rsidRPr="008F152C">
        <w:rPr>
          <w:rFonts w:ascii="Calibri" w:hAnsi="Calibri"/>
          <w:noProof/>
          <w:sz w:val="26"/>
        </w:rPr>
        <w:t xml:space="preserve">, </w:t>
      </w:r>
      <w:r w:rsidRPr="008F152C">
        <w:rPr>
          <w:rFonts w:ascii="Calibri" w:hAnsi="Calibri"/>
          <w:b/>
          <w:bCs/>
          <w:noProof/>
          <w:sz w:val="26"/>
        </w:rPr>
        <w:t>9</w:t>
      </w:r>
      <w:r w:rsidRPr="008F152C">
        <w:rPr>
          <w:rFonts w:ascii="Calibri" w:hAnsi="Calibri"/>
          <w:noProof/>
          <w:sz w:val="26"/>
        </w:rPr>
        <w:t>, 125–1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 &amp; Fernandez, a. G.</w:t>
      </w:r>
      <w:r w:rsidRPr="008F152C">
        <w:rPr>
          <w:rFonts w:ascii="Calibri" w:hAnsi="Calibri"/>
          <w:noProof/>
          <w:sz w:val="26"/>
        </w:rPr>
        <w:t xml:space="preserve"> 1995: Regulation of brood size by male parents and cues employed to assess resource size by burying beetles. </w:t>
      </w:r>
      <w:r w:rsidRPr="008F152C">
        <w:rPr>
          <w:rFonts w:ascii="Calibri" w:hAnsi="Calibri"/>
          <w:i/>
          <w:iCs/>
          <w:noProof/>
          <w:sz w:val="26"/>
        </w:rPr>
        <w:t>Ethology Ecology &amp; Evolution</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13–32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 &amp; Fiore, A.J.</w:t>
      </w:r>
      <w:r w:rsidRPr="008F152C">
        <w:rPr>
          <w:rFonts w:ascii="Calibri" w:hAnsi="Calibri"/>
          <w:noProof/>
          <w:sz w:val="26"/>
        </w:rPr>
        <w:t xml:space="preserve"> 1994: Interspecific Competition and the Evolution of Communal Breeding in Burying Beetles. </w:t>
      </w:r>
      <w:r w:rsidRPr="008F152C">
        <w:rPr>
          <w:rFonts w:ascii="Calibri" w:hAnsi="Calibri"/>
          <w:i/>
          <w:iCs/>
          <w:noProof/>
          <w:sz w:val="26"/>
        </w:rPr>
        <w:t>American Midland Naturalist</w:t>
      </w:r>
      <w:r w:rsidRPr="008F152C">
        <w:rPr>
          <w:rFonts w:ascii="Calibri" w:hAnsi="Calibri"/>
          <w:noProof/>
          <w:sz w:val="26"/>
        </w:rPr>
        <w:t xml:space="preserve">, </w:t>
      </w:r>
      <w:r w:rsidRPr="008F152C">
        <w:rPr>
          <w:rFonts w:ascii="Calibri" w:hAnsi="Calibri"/>
          <w:b/>
          <w:bCs/>
          <w:noProof/>
          <w:sz w:val="26"/>
        </w:rPr>
        <w:t>131</w:t>
      </w:r>
      <w:r w:rsidRPr="008F152C">
        <w:rPr>
          <w:rFonts w:ascii="Calibri" w:hAnsi="Calibri"/>
          <w:noProof/>
          <w:sz w:val="26"/>
        </w:rPr>
        <w:t>, 169–17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ávra, J. &amp; Růžička, J.</w:t>
      </w:r>
      <w:r w:rsidRPr="008F152C">
        <w:rPr>
          <w:rFonts w:ascii="Calibri" w:hAnsi="Calibri"/>
          <w:noProof/>
          <w:sz w:val="26"/>
        </w:rPr>
        <w:t xml:space="preserve"> 1993: Faunistic records from the Czech Republic - 4. Coleoptera: Leiodidae: Cholevinae.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5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elásquez, Y. &amp; Viloria, A.L.</w:t>
      </w:r>
      <w:r w:rsidRPr="008F152C">
        <w:rPr>
          <w:rFonts w:ascii="Calibri" w:hAnsi="Calibri"/>
          <w:noProof/>
          <w:sz w:val="26"/>
        </w:rPr>
        <w:t xml:space="preserve"> 2009: Effects of temperature on the development of the Neotropical carrion beetle Oxelytrum discicolle (Brullé, 1840) (Coleoptera: Silph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85</w:t>
      </w:r>
      <w:r w:rsidRPr="008F152C">
        <w:rPr>
          <w:rFonts w:ascii="Calibri" w:hAnsi="Calibri"/>
          <w:noProof/>
          <w:sz w:val="26"/>
        </w:rPr>
        <w:t>, 107–1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elásquez, Y. &amp; Viloria, A.L.</w:t>
      </w:r>
      <w:r w:rsidRPr="008F152C">
        <w:rPr>
          <w:rFonts w:ascii="Calibri" w:hAnsi="Calibri"/>
          <w:noProof/>
          <w:sz w:val="26"/>
        </w:rPr>
        <w:t xml:space="preserve"> 2010: Instar determination of the neotropical beetle Oxelytrum discicolle (Coleoptera: Silphidae). </w:t>
      </w:r>
      <w:r w:rsidRPr="008F152C">
        <w:rPr>
          <w:rFonts w:ascii="Calibri" w:hAnsi="Calibri"/>
          <w:i/>
          <w:iCs/>
          <w:noProof/>
          <w:sz w:val="26"/>
        </w:rPr>
        <w:t>Journal of Medical Entomology</w:t>
      </w:r>
      <w:r w:rsidRPr="008F152C">
        <w:rPr>
          <w:rFonts w:ascii="Calibri" w:hAnsi="Calibri"/>
          <w:noProof/>
          <w:sz w:val="26"/>
        </w:rPr>
        <w:t xml:space="preserve">, </w:t>
      </w:r>
      <w:r w:rsidRPr="008F152C">
        <w:rPr>
          <w:rFonts w:ascii="Calibri" w:hAnsi="Calibri"/>
          <w:b/>
          <w:bCs/>
          <w:noProof/>
          <w:sz w:val="26"/>
        </w:rPr>
        <w:t>47</w:t>
      </w:r>
      <w:r w:rsidRPr="008F152C">
        <w:rPr>
          <w:rFonts w:ascii="Calibri" w:hAnsi="Calibri"/>
          <w:noProof/>
          <w:sz w:val="26"/>
        </w:rPr>
        <w:t>, 723–72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illet, M.H., MacKenzie, B. &amp; Muller, W.J.</w:t>
      </w:r>
      <w:r w:rsidRPr="008F152C">
        <w:rPr>
          <w:rFonts w:ascii="Calibri" w:hAnsi="Calibri"/>
          <w:noProof/>
          <w:sz w:val="26"/>
        </w:rPr>
        <w:t xml:space="preserve"> 2006: Larval development of the carrion-breeding flesh fly, Sarcophaga (Liosarcophaga) tibialis Macquart (Diptera : Sarcophagidae), at constant temperatures. </w:t>
      </w:r>
      <w:r w:rsidRPr="008F152C">
        <w:rPr>
          <w:rFonts w:ascii="Calibri" w:hAnsi="Calibri"/>
          <w:i/>
          <w:iCs/>
          <w:noProof/>
          <w:sz w:val="26"/>
        </w:rPr>
        <w:t>African Entomology</w:t>
      </w:r>
      <w:r w:rsidRPr="008F152C">
        <w:rPr>
          <w:rFonts w:ascii="Calibri" w:hAnsi="Calibri"/>
          <w:noProof/>
          <w:sz w:val="26"/>
        </w:rPr>
        <w:t xml:space="preserve">, </w:t>
      </w:r>
      <w:r w:rsidRPr="008F152C">
        <w:rPr>
          <w:rFonts w:ascii="Calibri" w:hAnsi="Calibri"/>
          <w:b/>
          <w:bCs/>
          <w:noProof/>
          <w:sz w:val="26"/>
        </w:rPr>
        <w:t>14</w:t>
      </w:r>
      <w:r w:rsidRPr="008F152C">
        <w:rPr>
          <w:rFonts w:ascii="Calibri" w:hAnsi="Calibri"/>
          <w:noProof/>
          <w:sz w:val="26"/>
        </w:rPr>
        <w:t>, 357–36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oss, S.C., Spafford, H. &amp; Dadour, I.R.</w:t>
      </w:r>
      <w:r w:rsidRPr="008F152C">
        <w:rPr>
          <w:rFonts w:ascii="Calibri" w:hAnsi="Calibri"/>
          <w:noProof/>
          <w:sz w:val="26"/>
        </w:rPr>
        <w:t xml:space="preserve"> 2010: Temperature-dependent development of the parasitoid Tachinaephagus zealandicus on five forensically important carrion fly species.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24</w:t>
      </w:r>
      <w:r w:rsidRPr="008F152C">
        <w:rPr>
          <w:rFonts w:ascii="Calibri" w:hAnsi="Calibri"/>
          <w:noProof/>
          <w:sz w:val="26"/>
        </w:rPr>
        <w:t>, 189–9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Woodcock, L., Gennard, D. &amp; Eady, P.</w:t>
      </w:r>
      <w:r w:rsidRPr="008F152C">
        <w:rPr>
          <w:rFonts w:ascii="Calibri" w:hAnsi="Calibri"/>
          <w:noProof/>
          <w:sz w:val="26"/>
        </w:rPr>
        <w:t xml:space="preserve"> 2013: Egg laying preferences and larval performance in Dermestes maculatus. </w:t>
      </w:r>
      <w:r w:rsidRPr="008F152C">
        <w:rPr>
          <w:rFonts w:ascii="Calibri" w:hAnsi="Calibri"/>
          <w:i/>
          <w:iCs/>
          <w:noProof/>
          <w:sz w:val="26"/>
        </w:rPr>
        <w:t>Entomologia Experimentalis et Applicata</w:t>
      </w:r>
      <w:r w:rsidRPr="008F152C">
        <w:rPr>
          <w:rFonts w:ascii="Calibri" w:hAnsi="Calibri"/>
          <w:noProof/>
          <w:sz w:val="26"/>
        </w:rPr>
        <w:t xml:space="preserve">, </w:t>
      </w:r>
      <w:r w:rsidRPr="008F152C">
        <w:rPr>
          <w:rFonts w:ascii="Calibri" w:hAnsi="Calibri"/>
          <w:b/>
          <w:bCs/>
          <w:noProof/>
          <w:sz w:val="26"/>
        </w:rPr>
        <w:t>148</w:t>
      </w:r>
      <w:r w:rsidRPr="008F152C">
        <w:rPr>
          <w:rFonts w:ascii="Calibri" w:hAnsi="Calibri"/>
          <w:noProof/>
          <w:sz w:val="26"/>
        </w:rPr>
        <w:t>, 188–19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anetti, N.I., Visciarelli, E.C. &amp; Centeno, N.D.</w:t>
      </w:r>
      <w:r w:rsidRPr="008F152C">
        <w:rPr>
          <w:rFonts w:ascii="Calibri" w:hAnsi="Calibri"/>
          <w:noProof/>
          <w:sz w:val="26"/>
        </w:rPr>
        <w:t xml:space="preserve"> 2015: Trophic roles of scavenger beetles in relation to decomposition stages and seasons. </w:t>
      </w:r>
      <w:r w:rsidRPr="008F152C">
        <w:rPr>
          <w:rFonts w:ascii="Calibri" w:hAnsi="Calibri"/>
          <w:i/>
          <w:iCs/>
          <w:noProof/>
          <w:sz w:val="26"/>
        </w:rPr>
        <w:t>Revista Brasileira de Entomologia</w:t>
      </w:r>
      <w:r w:rsidRPr="008F152C">
        <w:rPr>
          <w:rFonts w:ascii="Calibri" w:hAnsi="Calibri"/>
          <w:noProof/>
          <w:sz w:val="26"/>
        </w:rPr>
        <w:t xml:space="preserve">, </w:t>
      </w:r>
      <w:r w:rsidRPr="008F152C">
        <w:rPr>
          <w:rFonts w:ascii="Calibri" w:hAnsi="Calibri"/>
          <w:b/>
          <w:bCs/>
          <w:noProof/>
          <w:sz w:val="26"/>
        </w:rPr>
        <w:t>59</w:t>
      </w:r>
      <w:r w:rsidRPr="008F152C">
        <w:rPr>
          <w:rFonts w:ascii="Calibri" w:hAnsi="Calibri"/>
          <w:noProof/>
          <w:sz w:val="26"/>
        </w:rPr>
        <w:t>, 132–13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immer, M.</w:t>
      </w:r>
      <w:r w:rsidRPr="008F152C">
        <w:rPr>
          <w:rFonts w:ascii="Calibri" w:hAnsi="Calibri"/>
          <w:noProof/>
          <w:sz w:val="26"/>
        </w:rPr>
        <w:t xml:space="preserve"> 2008: Detritus. In </w:t>
      </w:r>
      <w:r w:rsidRPr="008F152C">
        <w:rPr>
          <w:rFonts w:ascii="Calibri" w:hAnsi="Calibri"/>
          <w:i/>
          <w:iCs/>
          <w:noProof/>
          <w:sz w:val="26"/>
        </w:rPr>
        <w:t>Encyclopedia of Ecology</w:t>
      </w:r>
      <w:r w:rsidRPr="008F152C">
        <w:rPr>
          <w:rFonts w:ascii="Calibri" w:hAnsi="Calibri"/>
          <w:noProof/>
          <w:sz w:val="26"/>
        </w:rPr>
        <w:t xml:space="preserve"> (ed. by Jorgensen, S.E.). Elsevier, Amsterdam, p. 383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oila, S.</w:t>
      </w:r>
      <w:r w:rsidRPr="008F152C">
        <w:rPr>
          <w:rFonts w:ascii="Calibri" w:hAnsi="Calibri"/>
          <w:noProof/>
          <w:sz w:val="26"/>
        </w:rPr>
        <w:t xml:space="preserve"> 1998: Considerations of present knowledge of the Italian Cholevidae and their distribution, with particular reference to the hypogean species (Coleoptera).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211–226. </w:t>
      </w:r>
    </w:p>
    <w:p w:rsidR="008D597B" w:rsidRPr="005340EE" w:rsidRDefault="009940B3" w:rsidP="008F152C">
      <w:pPr>
        <w:pStyle w:val="Normlnweb"/>
        <w:spacing w:line="360" w:lineRule="auto"/>
        <w:ind w:left="284" w:hanging="284"/>
        <w:divId w:val="1556697594"/>
        <w:rPr>
          <w:sz w:val="26"/>
          <w:szCs w:val="26"/>
          <w:lang w:val="en-US"/>
        </w:rPr>
      </w:pPr>
      <w:r w:rsidRPr="005340EE">
        <w:rPr>
          <w:sz w:val="26"/>
          <w:szCs w:val="26"/>
          <w:lang w:val="en-US"/>
        </w:rPr>
        <w:fldChar w:fldCharType="end"/>
      </w:r>
    </w:p>
    <w:p w:rsidR="00CC0CD2" w:rsidRPr="005340EE" w:rsidRDefault="00CC0CD2" w:rsidP="009540E3">
      <w:pPr>
        <w:ind w:firstLine="0"/>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02BD" w:rsidRDefault="009002BD" w:rsidP="00845104">
      <w:pPr>
        <w:spacing w:after="0" w:line="240" w:lineRule="auto"/>
      </w:pPr>
      <w:r>
        <w:separator/>
      </w:r>
    </w:p>
  </w:endnote>
  <w:endnote w:type="continuationSeparator" w:id="0">
    <w:p w:rsidR="009002BD" w:rsidRDefault="009002BD"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Default="002E59EB">
    <w:pPr>
      <w:pStyle w:val="Zpat"/>
      <w:jc w:val="center"/>
    </w:pPr>
  </w:p>
  <w:p w:rsidR="002E59EB" w:rsidRDefault="002E59EB">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Default="009940B3">
    <w:pPr>
      <w:pStyle w:val="Zpat"/>
      <w:jc w:val="center"/>
    </w:pPr>
    <w:r>
      <w:fldChar w:fldCharType="begin"/>
    </w:r>
    <w:r w:rsidR="002E59EB" w:rsidRPr="00D51BE7">
      <w:instrText xml:space="preserve"> PAGE   \* MERGEFORMAT </w:instrText>
    </w:r>
    <w:r>
      <w:fldChar w:fldCharType="separate"/>
    </w:r>
    <w:r w:rsidR="008F152C">
      <w:rPr>
        <w:noProof/>
      </w:rPr>
      <w:t>60</w:t>
    </w:r>
    <w:r>
      <w:fldChar w:fldCharType="end"/>
    </w:r>
  </w:p>
  <w:p w:rsidR="002E59EB" w:rsidRDefault="002E59EB">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02BD" w:rsidRDefault="009002BD" w:rsidP="00845104">
      <w:pPr>
        <w:spacing w:after="0" w:line="240" w:lineRule="auto"/>
      </w:pPr>
      <w:r>
        <w:separator/>
      </w:r>
    </w:p>
  </w:footnote>
  <w:footnote w:type="continuationSeparator" w:id="0">
    <w:p w:rsidR="009002BD" w:rsidRDefault="009002BD"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F40DA2" w:rsidRDefault="002E59EB"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3D52" w:rsidRPr="00F40DA2" w:rsidRDefault="003F3D52" w:rsidP="00F526F4">
    <w:pPr>
      <w:pStyle w:val="Zhlav"/>
      <w:jc w:val="right"/>
    </w:pPr>
    <w:r>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F40DA2" w:rsidRDefault="002E59EB" w:rsidP="008538C6">
    <w:pPr>
      <w:pStyle w:val="Zhlav"/>
      <w:jc w:val="right"/>
    </w:pPr>
    <w: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F40DA2" w:rsidRDefault="002E59EB" w:rsidP="008538C6">
    <w:pPr>
      <w:pStyle w:val="Zhlav"/>
      <w:jc w:val="right"/>
    </w:pPr>
    <w: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Default="002E59EB" w:rsidP="00F40DA2">
    <w:pPr>
      <w:pStyle w:val="Zhlav"/>
      <w:jc w:val="right"/>
    </w:pPr>
    <w: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8538C6" w:rsidRDefault="002E59EB" w:rsidP="009E7060">
    <w:pPr>
      <w:pStyle w:val="Zhlav"/>
      <w:jc w:val="right"/>
    </w:pPr>
    <w:r>
      <w:t>PeerJ</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8538C6" w:rsidRDefault="002E59EB" w:rsidP="008538C6">
    <w:pPr>
      <w:pStyle w:val="Zhlav"/>
      <w:jc w:val="right"/>
    </w:pPr>
    <w:r>
      <w:t>Klapalekiana</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8538C6" w:rsidRDefault="002E59EB" w:rsidP="000B2E01">
    <w:pPr>
      <w:pStyle w:val="Zhlav"/>
      <w:jc w:val="right"/>
    </w:pPr>
    <w:r>
      <w:t>Principal conclusions of the thesi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9EB" w:rsidRPr="008538C6" w:rsidRDefault="002E59EB" w:rsidP="000B2E01">
    <w:pPr>
      <w:pStyle w:val="Zhlav"/>
      <w:jc w:val="right"/>
    </w:pPr>
    <w:r>
      <w:t>Referen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14338"/>
  </w:hdrShapeDefaults>
  <w:footnotePr>
    <w:footnote w:id="-1"/>
    <w:footnote w:id="0"/>
  </w:footnotePr>
  <w:endnotePr>
    <w:endnote w:id="-1"/>
    <w:endnote w:id="0"/>
  </w:endnotePr>
  <w:compat/>
  <w:rsids>
    <w:rsidRoot w:val="00A22DB0"/>
    <w:rsid w:val="000003C2"/>
    <w:rsid w:val="00000EA7"/>
    <w:rsid w:val="0001488A"/>
    <w:rsid w:val="000149FB"/>
    <w:rsid w:val="00014A02"/>
    <w:rsid w:val="00015B0D"/>
    <w:rsid w:val="00025079"/>
    <w:rsid w:val="000251AE"/>
    <w:rsid w:val="00027792"/>
    <w:rsid w:val="00032070"/>
    <w:rsid w:val="000445E5"/>
    <w:rsid w:val="00051A51"/>
    <w:rsid w:val="0005280A"/>
    <w:rsid w:val="00054A51"/>
    <w:rsid w:val="00056996"/>
    <w:rsid w:val="00057D8F"/>
    <w:rsid w:val="000668AB"/>
    <w:rsid w:val="00066ADE"/>
    <w:rsid w:val="00070ED4"/>
    <w:rsid w:val="000810BB"/>
    <w:rsid w:val="000814B9"/>
    <w:rsid w:val="00081C2C"/>
    <w:rsid w:val="00086C0A"/>
    <w:rsid w:val="000876E1"/>
    <w:rsid w:val="00091BE1"/>
    <w:rsid w:val="000940F9"/>
    <w:rsid w:val="00096BF9"/>
    <w:rsid w:val="000A083F"/>
    <w:rsid w:val="000A0A9C"/>
    <w:rsid w:val="000A4159"/>
    <w:rsid w:val="000A6322"/>
    <w:rsid w:val="000A64B4"/>
    <w:rsid w:val="000A7E0D"/>
    <w:rsid w:val="000B0A6E"/>
    <w:rsid w:val="000B2E01"/>
    <w:rsid w:val="000B454E"/>
    <w:rsid w:val="000C04B0"/>
    <w:rsid w:val="000C7D94"/>
    <w:rsid w:val="000D244D"/>
    <w:rsid w:val="000D50CB"/>
    <w:rsid w:val="000E486D"/>
    <w:rsid w:val="000E50D6"/>
    <w:rsid w:val="000E6DB4"/>
    <w:rsid w:val="000E7D5E"/>
    <w:rsid w:val="000F0B8F"/>
    <w:rsid w:val="000F18D8"/>
    <w:rsid w:val="000F199E"/>
    <w:rsid w:val="000F3CEC"/>
    <w:rsid w:val="000F65F0"/>
    <w:rsid w:val="00103EAF"/>
    <w:rsid w:val="001115BC"/>
    <w:rsid w:val="00115F61"/>
    <w:rsid w:val="00122F74"/>
    <w:rsid w:val="00126BD3"/>
    <w:rsid w:val="00127838"/>
    <w:rsid w:val="00131064"/>
    <w:rsid w:val="00140B2C"/>
    <w:rsid w:val="00143F79"/>
    <w:rsid w:val="00146E98"/>
    <w:rsid w:val="00150F0E"/>
    <w:rsid w:val="00153CDC"/>
    <w:rsid w:val="0015569D"/>
    <w:rsid w:val="001671C2"/>
    <w:rsid w:val="0017685D"/>
    <w:rsid w:val="00182899"/>
    <w:rsid w:val="00194056"/>
    <w:rsid w:val="001A0425"/>
    <w:rsid w:val="001A0BFA"/>
    <w:rsid w:val="001A398E"/>
    <w:rsid w:val="001A428E"/>
    <w:rsid w:val="001A54AB"/>
    <w:rsid w:val="001A55C9"/>
    <w:rsid w:val="001A6702"/>
    <w:rsid w:val="001B06E8"/>
    <w:rsid w:val="001B2875"/>
    <w:rsid w:val="001C2D9C"/>
    <w:rsid w:val="001C481F"/>
    <w:rsid w:val="001C4C2B"/>
    <w:rsid w:val="001C5080"/>
    <w:rsid w:val="001D3335"/>
    <w:rsid w:val="001E0667"/>
    <w:rsid w:val="001E18E6"/>
    <w:rsid w:val="001E1F97"/>
    <w:rsid w:val="001F45D8"/>
    <w:rsid w:val="001F5787"/>
    <w:rsid w:val="001F5A27"/>
    <w:rsid w:val="001F6F30"/>
    <w:rsid w:val="001F76B4"/>
    <w:rsid w:val="00201100"/>
    <w:rsid w:val="0020325F"/>
    <w:rsid w:val="002039C6"/>
    <w:rsid w:val="00203AC6"/>
    <w:rsid w:val="00204FD4"/>
    <w:rsid w:val="00205B46"/>
    <w:rsid w:val="00212466"/>
    <w:rsid w:val="00214C5A"/>
    <w:rsid w:val="00216673"/>
    <w:rsid w:val="00221119"/>
    <w:rsid w:val="00223412"/>
    <w:rsid w:val="00223413"/>
    <w:rsid w:val="00225973"/>
    <w:rsid w:val="00227621"/>
    <w:rsid w:val="00227785"/>
    <w:rsid w:val="002279D6"/>
    <w:rsid w:val="002308D7"/>
    <w:rsid w:val="002347C2"/>
    <w:rsid w:val="002361E3"/>
    <w:rsid w:val="00236F90"/>
    <w:rsid w:val="00236FA3"/>
    <w:rsid w:val="002406CA"/>
    <w:rsid w:val="00240786"/>
    <w:rsid w:val="0024322D"/>
    <w:rsid w:val="00244C00"/>
    <w:rsid w:val="0025179E"/>
    <w:rsid w:val="00257DBE"/>
    <w:rsid w:val="002625CC"/>
    <w:rsid w:val="00262633"/>
    <w:rsid w:val="0026387F"/>
    <w:rsid w:val="00265763"/>
    <w:rsid w:val="002704AC"/>
    <w:rsid w:val="00272E49"/>
    <w:rsid w:val="002762D8"/>
    <w:rsid w:val="00276F25"/>
    <w:rsid w:val="002802B6"/>
    <w:rsid w:val="00280A41"/>
    <w:rsid w:val="00280FEF"/>
    <w:rsid w:val="00287119"/>
    <w:rsid w:val="002876F4"/>
    <w:rsid w:val="0029183B"/>
    <w:rsid w:val="00293648"/>
    <w:rsid w:val="002A3B72"/>
    <w:rsid w:val="002A44C9"/>
    <w:rsid w:val="002A57DF"/>
    <w:rsid w:val="002A72EF"/>
    <w:rsid w:val="002B0E33"/>
    <w:rsid w:val="002B15E7"/>
    <w:rsid w:val="002B2864"/>
    <w:rsid w:val="002B5893"/>
    <w:rsid w:val="002B7D5D"/>
    <w:rsid w:val="002C3B90"/>
    <w:rsid w:val="002C77B7"/>
    <w:rsid w:val="002D052F"/>
    <w:rsid w:val="002D138A"/>
    <w:rsid w:val="002D1536"/>
    <w:rsid w:val="002D30E8"/>
    <w:rsid w:val="002D64AA"/>
    <w:rsid w:val="002E0F87"/>
    <w:rsid w:val="002E396E"/>
    <w:rsid w:val="002E59EB"/>
    <w:rsid w:val="002F2DCD"/>
    <w:rsid w:val="00302F99"/>
    <w:rsid w:val="00303627"/>
    <w:rsid w:val="0031640A"/>
    <w:rsid w:val="00327B3E"/>
    <w:rsid w:val="003312AE"/>
    <w:rsid w:val="00331AEF"/>
    <w:rsid w:val="003324AF"/>
    <w:rsid w:val="00336364"/>
    <w:rsid w:val="00340A37"/>
    <w:rsid w:val="00343576"/>
    <w:rsid w:val="003466A1"/>
    <w:rsid w:val="00346D1D"/>
    <w:rsid w:val="003512DC"/>
    <w:rsid w:val="0035562B"/>
    <w:rsid w:val="00355740"/>
    <w:rsid w:val="00356BC2"/>
    <w:rsid w:val="003611DE"/>
    <w:rsid w:val="00363A67"/>
    <w:rsid w:val="0036447C"/>
    <w:rsid w:val="003666F2"/>
    <w:rsid w:val="003706C4"/>
    <w:rsid w:val="00370ADD"/>
    <w:rsid w:val="00373CB1"/>
    <w:rsid w:val="00374F1B"/>
    <w:rsid w:val="00381A15"/>
    <w:rsid w:val="00386002"/>
    <w:rsid w:val="003900E0"/>
    <w:rsid w:val="003A36C5"/>
    <w:rsid w:val="003A3910"/>
    <w:rsid w:val="003A751B"/>
    <w:rsid w:val="003B32DD"/>
    <w:rsid w:val="003B4BF4"/>
    <w:rsid w:val="003B7EBD"/>
    <w:rsid w:val="003C06AD"/>
    <w:rsid w:val="003C2FD7"/>
    <w:rsid w:val="003C4C50"/>
    <w:rsid w:val="003C515C"/>
    <w:rsid w:val="003D0DC9"/>
    <w:rsid w:val="003D3906"/>
    <w:rsid w:val="003D5996"/>
    <w:rsid w:val="003D5F62"/>
    <w:rsid w:val="003E05C0"/>
    <w:rsid w:val="003E3B66"/>
    <w:rsid w:val="003E5C2D"/>
    <w:rsid w:val="003E6807"/>
    <w:rsid w:val="003F3D52"/>
    <w:rsid w:val="003F5EA8"/>
    <w:rsid w:val="0040117A"/>
    <w:rsid w:val="0040176D"/>
    <w:rsid w:val="004033AF"/>
    <w:rsid w:val="00404028"/>
    <w:rsid w:val="00410453"/>
    <w:rsid w:val="00411347"/>
    <w:rsid w:val="00411C75"/>
    <w:rsid w:val="004167FD"/>
    <w:rsid w:val="00416978"/>
    <w:rsid w:val="00417179"/>
    <w:rsid w:val="00420B83"/>
    <w:rsid w:val="00425C2A"/>
    <w:rsid w:val="004303A3"/>
    <w:rsid w:val="0043119D"/>
    <w:rsid w:val="00432FAC"/>
    <w:rsid w:val="00436218"/>
    <w:rsid w:val="00441F12"/>
    <w:rsid w:val="0044631A"/>
    <w:rsid w:val="0045075E"/>
    <w:rsid w:val="00454F32"/>
    <w:rsid w:val="00455C6F"/>
    <w:rsid w:val="0045614E"/>
    <w:rsid w:val="004569D8"/>
    <w:rsid w:val="00456A4F"/>
    <w:rsid w:val="00457830"/>
    <w:rsid w:val="00466AFB"/>
    <w:rsid w:val="004700DD"/>
    <w:rsid w:val="004706AC"/>
    <w:rsid w:val="0047132A"/>
    <w:rsid w:val="00473B9D"/>
    <w:rsid w:val="00473CCE"/>
    <w:rsid w:val="00477C32"/>
    <w:rsid w:val="0048716A"/>
    <w:rsid w:val="0049046F"/>
    <w:rsid w:val="004A10E4"/>
    <w:rsid w:val="004A453A"/>
    <w:rsid w:val="004A562C"/>
    <w:rsid w:val="004A5A51"/>
    <w:rsid w:val="004A799D"/>
    <w:rsid w:val="004A7A8A"/>
    <w:rsid w:val="004B0755"/>
    <w:rsid w:val="004B46AD"/>
    <w:rsid w:val="004C047C"/>
    <w:rsid w:val="004C09F3"/>
    <w:rsid w:val="004C21C9"/>
    <w:rsid w:val="004C22B1"/>
    <w:rsid w:val="004C2D32"/>
    <w:rsid w:val="004D0292"/>
    <w:rsid w:val="004D05F8"/>
    <w:rsid w:val="004D3A1D"/>
    <w:rsid w:val="004D3A57"/>
    <w:rsid w:val="004D6C69"/>
    <w:rsid w:val="004E01A7"/>
    <w:rsid w:val="004E4308"/>
    <w:rsid w:val="004F29EE"/>
    <w:rsid w:val="004F2BDA"/>
    <w:rsid w:val="00502E96"/>
    <w:rsid w:val="00504A1E"/>
    <w:rsid w:val="00505745"/>
    <w:rsid w:val="00506BCE"/>
    <w:rsid w:val="00507E20"/>
    <w:rsid w:val="0051037E"/>
    <w:rsid w:val="00513CFF"/>
    <w:rsid w:val="00513FD2"/>
    <w:rsid w:val="005165F9"/>
    <w:rsid w:val="00517484"/>
    <w:rsid w:val="00517AFA"/>
    <w:rsid w:val="00520005"/>
    <w:rsid w:val="005235A6"/>
    <w:rsid w:val="00527146"/>
    <w:rsid w:val="005340EE"/>
    <w:rsid w:val="00534D95"/>
    <w:rsid w:val="00537BC9"/>
    <w:rsid w:val="00552B0F"/>
    <w:rsid w:val="00555E94"/>
    <w:rsid w:val="00557059"/>
    <w:rsid w:val="0055723D"/>
    <w:rsid w:val="00572F75"/>
    <w:rsid w:val="00575683"/>
    <w:rsid w:val="0058660F"/>
    <w:rsid w:val="00587DF1"/>
    <w:rsid w:val="00590AB4"/>
    <w:rsid w:val="005A595A"/>
    <w:rsid w:val="005B0A5A"/>
    <w:rsid w:val="005B191E"/>
    <w:rsid w:val="005B3A05"/>
    <w:rsid w:val="005B4317"/>
    <w:rsid w:val="005B7447"/>
    <w:rsid w:val="005C1A11"/>
    <w:rsid w:val="005C227C"/>
    <w:rsid w:val="005D0E46"/>
    <w:rsid w:val="005E40FA"/>
    <w:rsid w:val="005E6C9A"/>
    <w:rsid w:val="005F1C21"/>
    <w:rsid w:val="005F22BF"/>
    <w:rsid w:val="005F30BC"/>
    <w:rsid w:val="00605C13"/>
    <w:rsid w:val="00613EF0"/>
    <w:rsid w:val="00614161"/>
    <w:rsid w:val="006151BA"/>
    <w:rsid w:val="00615984"/>
    <w:rsid w:val="006169CE"/>
    <w:rsid w:val="00620E5C"/>
    <w:rsid w:val="006220CA"/>
    <w:rsid w:val="006365D5"/>
    <w:rsid w:val="0064172B"/>
    <w:rsid w:val="0064265A"/>
    <w:rsid w:val="006452F0"/>
    <w:rsid w:val="00652751"/>
    <w:rsid w:val="00654050"/>
    <w:rsid w:val="00682127"/>
    <w:rsid w:val="00683126"/>
    <w:rsid w:val="00685207"/>
    <w:rsid w:val="006878DB"/>
    <w:rsid w:val="00697D15"/>
    <w:rsid w:val="006A6FD1"/>
    <w:rsid w:val="006B1EEC"/>
    <w:rsid w:val="006B68DC"/>
    <w:rsid w:val="006B6CB7"/>
    <w:rsid w:val="006C1A34"/>
    <w:rsid w:val="006C5B43"/>
    <w:rsid w:val="006C6777"/>
    <w:rsid w:val="006D571E"/>
    <w:rsid w:val="006D7499"/>
    <w:rsid w:val="006E444B"/>
    <w:rsid w:val="006F1AB0"/>
    <w:rsid w:val="00701EDE"/>
    <w:rsid w:val="00704013"/>
    <w:rsid w:val="007044D8"/>
    <w:rsid w:val="0070627C"/>
    <w:rsid w:val="0070705F"/>
    <w:rsid w:val="00711A1E"/>
    <w:rsid w:val="00731137"/>
    <w:rsid w:val="0073214C"/>
    <w:rsid w:val="00737A4B"/>
    <w:rsid w:val="00740C01"/>
    <w:rsid w:val="007426B7"/>
    <w:rsid w:val="00745BD8"/>
    <w:rsid w:val="00754312"/>
    <w:rsid w:val="007566B8"/>
    <w:rsid w:val="007623DA"/>
    <w:rsid w:val="00765BBB"/>
    <w:rsid w:val="007712B7"/>
    <w:rsid w:val="00773EC0"/>
    <w:rsid w:val="0077529B"/>
    <w:rsid w:val="007759A2"/>
    <w:rsid w:val="00776AC8"/>
    <w:rsid w:val="00777A9A"/>
    <w:rsid w:val="00783B00"/>
    <w:rsid w:val="00786123"/>
    <w:rsid w:val="00787123"/>
    <w:rsid w:val="00787B5C"/>
    <w:rsid w:val="00791920"/>
    <w:rsid w:val="007932E1"/>
    <w:rsid w:val="00793FA1"/>
    <w:rsid w:val="007B3076"/>
    <w:rsid w:val="007B6798"/>
    <w:rsid w:val="007C1ADF"/>
    <w:rsid w:val="007C2EA8"/>
    <w:rsid w:val="007C4617"/>
    <w:rsid w:val="007C4D98"/>
    <w:rsid w:val="007C7C48"/>
    <w:rsid w:val="007D27F7"/>
    <w:rsid w:val="007E0EF1"/>
    <w:rsid w:val="007E673E"/>
    <w:rsid w:val="007E6DCB"/>
    <w:rsid w:val="007F1F63"/>
    <w:rsid w:val="007F5EE0"/>
    <w:rsid w:val="007F65D3"/>
    <w:rsid w:val="00801514"/>
    <w:rsid w:val="00803699"/>
    <w:rsid w:val="008043A7"/>
    <w:rsid w:val="0080487D"/>
    <w:rsid w:val="00805190"/>
    <w:rsid w:val="00805DB0"/>
    <w:rsid w:val="00807364"/>
    <w:rsid w:val="00811D6A"/>
    <w:rsid w:val="00812699"/>
    <w:rsid w:val="008141DC"/>
    <w:rsid w:val="0082373B"/>
    <w:rsid w:val="00823A44"/>
    <w:rsid w:val="00823CC0"/>
    <w:rsid w:val="0082500A"/>
    <w:rsid w:val="00825F22"/>
    <w:rsid w:val="00831321"/>
    <w:rsid w:val="00832101"/>
    <w:rsid w:val="008330A9"/>
    <w:rsid w:val="00833946"/>
    <w:rsid w:val="008344C3"/>
    <w:rsid w:val="0083493C"/>
    <w:rsid w:val="00836379"/>
    <w:rsid w:val="00837AA6"/>
    <w:rsid w:val="0084457E"/>
    <w:rsid w:val="00844BBE"/>
    <w:rsid w:val="00844FBD"/>
    <w:rsid w:val="00845104"/>
    <w:rsid w:val="0085098B"/>
    <w:rsid w:val="00853611"/>
    <w:rsid w:val="008538C6"/>
    <w:rsid w:val="00853FCE"/>
    <w:rsid w:val="00855665"/>
    <w:rsid w:val="00856CE8"/>
    <w:rsid w:val="008609C0"/>
    <w:rsid w:val="00861E79"/>
    <w:rsid w:val="00864AFA"/>
    <w:rsid w:val="00875C49"/>
    <w:rsid w:val="00877437"/>
    <w:rsid w:val="00881DE9"/>
    <w:rsid w:val="00885DD7"/>
    <w:rsid w:val="00885FF6"/>
    <w:rsid w:val="00890DD4"/>
    <w:rsid w:val="00891B26"/>
    <w:rsid w:val="00891ED1"/>
    <w:rsid w:val="00897C4B"/>
    <w:rsid w:val="008A0D42"/>
    <w:rsid w:val="008A1025"/>
    <w:rsid w:val="008A2626"/>
    <w:rsid w:val="008A2CC9"/>
    <w:rsid w:val="008A70EC"/>
    <w:rsid w:val="008A75D4"/>
    <w:rsid w:val="008B074B"/>
    <w:rsid w:val="008B0AF2"/>
    <w:rsid w:val="008B1ACB"/>
    <w:rsid w:val="008B6655"/>
    <w:rsid w:val="008C0C12"/>
    <w:rsid w:val="008C3D2F"/>
    <w:rsid w:val="008C4413"/>
    <w:rsid w:val="008D038F"/>
    <w:rsid w:val="008D597B"/>
    <w:rsid w:val="008F038D"/>
    <w:rsid w:val="008F152C"/>
    <w:rsid w:val="008F38EF"/>
    <w:rsid w:val="008F5066"/>
    <w:rsid w:val="008F6877"/>
    <w:rsid w:val="009002BD"/>
    <w:rsid w:val="00902C0F"/>
    <w:rsid w:val="0090508E"/>
    <w:rsid w:val="00905AC5"/>
    <w:rsid w:val="0090651B"/>
    <w:rsid w:val="00906D8E"/>
    <w:rsid w:val="00924059"/>
    <w:rsid w:val="00924687"/>
    <w:rsid w:val="009308EE"/>
    <w:rsid w:val="00931666"/>
    <w:rsid w:val="00933FD3"/>
    <w:rsid w:val="00940838"/>
    <w:rsid w:val="009418D9"/>
    <w:rsid w:val="009444D5"/>
    <w:rsid w:val="00946CE7"/>
    <w:rsid w:val="00950841"/>
    <w:rsid w:val="009540E3"/>
    <w:rsid w:val="009652A7"/>
    <w:rsid w:val="009652C4"/>
    <w:rsid w:val="0096667B"/>
    <w:rsid w:val="00970A81"/>
    <w:rsid w:val="00973F74"/>
    <w:rsid w:val="009740BC"/>
    <w:rsid w:val="00975BA3"/>
    <w:rsid w:val="009826ED"/>
    <w:rsid w:val="00982A65"/>
    <w:rsid w:val="00982BEB"/>
    <w:rsid w:val="009863C8"/>
    <w:rsid w:val="00991408"/>
    <w:rsid w:val="0099183B"/>
    <w:rsid w:val="009940B3"/>
    <w:rsid w:val="00994E24"/>
    <w:rsid w:val="009A5017"/>
    <w:rsid w:val="009B28B7"/>
    <w:rsid w:val="009B3123"/>
    <w:rsid w:val="009B4DD0"/>
    <w:rsid w:val="009B5A86"/>
    <w:rsid w:val="009C6265"/>
    <w:rsid w:val="009D3410"/>
    <w:rsid w:val="009D4EA1"/>
    <w:rsid w:val="009D5EEE"/>
    <w:rsid w:val="009E4223"/>
    <w:rsid w:val="009E7060"/>
    <w:rsid w:val="00A021F5"/>
    <w:rsid w:val="00A067E1"/>
    <w:rsid w:val="00A06C07"/>
    <w:rsid w:val="00A06C1A"/>
    <w:rsid w:val="00A073C7"/>
    <w:rsid w:val="00A15937"/>
    <w:rsid w:val="00A16ACC"/>
    <w:rsid w:val="00A22DB0"/>
    <w:rsid w:val="00A22FAE"/>
    <w:rsid w:val="00A23B20"/>
    <w:rsid w:val="00A30B5D"/>
    <w:rsid w:val="00A34E16"/>
    <w:rsid w:val="00A34FA4"/>
    <w:rsid w:val="00A37D3A"/>
    <w:rsid w:val="00A40B29"/>
    <w:rsid w:val="00A43A66"/>
    <w:rsid w:val="00A55D14"/>
    <w:rsid w:val="00A569CC"/>
    <w:rsid w:val="00A65B62"/>
    <w:rsid w:val="00A66A2E"/>
    <w:rsid w:val="00A7264E"/>
    <w:rsid w:val="00A7583F"/>
    <w:rsid w:val="00A767C5"/>
    <w:rsid w:val="00A771EF"/>
    <w:rsid w:val="00A815BB"/>
    <w:rsid w:val="00A81D2E"/>
    <w:rsid w:val="00A8302E"/>
    <w:rsid w:val="00A922D2"/>
    <w:rsid w:val="00A92DF3"/>
    <w:rsid w:val="00A9585A"/>
    <w:rsid w:val="00AA1117"/>
    <w:rsid w:val="00AA3672"/>
    <w:rsid w:val="00AA6BF3"/>
    <w:rsid w:val="00AB1667"/>
    <w:rsid w:val="00AB61E7"/>
    <w:rsid w:val="00AC096F"/>
    <w:rsid w:val="00AC202B"/>
    <w:rsid w:val="00AC49EC"/>
    <w:rsid w:val="00AD28EB"/>
    <w:rsid w:val="00AD3D8B"/>
    <w:rsid w:val="00AD51D4"/>
    <w:rsid w:val="00AE0092"/>
    <w:rsid w:val="00AE4935"/>
    <w:rsid w:val="00AF1439"/>
    <w:rsid w:val="00AF1AB4"/>
    <w:rsid w:val="00AF1E49"/>
    <w:rsid w:val="00AF1FD9"/>
    <w:rsid w:val="00AF22D0"/>
    <w:rsid w:val="00B006D5"/>
    <w:rsid w:val="00B008D8"/>
    <w:rsid w:val="00B0199B"/>
    <w:rsid w:val="00B10BE8"/>
    <w:rsid w:val="00B157A0"/>
    <w:rsid w:val="00B16268"/>
    <w:rsid w:val="00B17037"/>
    <w:rsid w:val="00B2391F"/>
    <w:rsid w:val="00B3290F"/>
    <w:rsid w:val="00B32FFE"/>
    <w:rsid w:val="00B36174"/>
    <w:rsid w:val="00B43EFB"/>
    <w:rsid w:val="00B60046"/>
    <w:rsid w:val="00B62DC6"/>
    <w:rsid w:val="00B75715"/>
    <w:rsid w:val="00B76172"/>
    <w:rsid w:val="00B76ECD"/>
    <w:rsid w:val="00B82568"/>
    <w:rsid w:val="00B86DF1"/>
    <w:rsid w:val="00B8793C"/>
    <w:rsid w:val="00B919DD"/>
    <w:rsid w:val="00B9288F"/>
    <w:rsid w:val="00B932BF"/>
    <w:rsid w:val="00B93518"/>
    <w:rsid w:val="00B96DF3"/>
    <w:rsid w:val="00B9793D"/>
    <w:rsid w:val="00BA0299"/>
    <w:rsid w:val="00BC4E12"/>
    <w:rsid w:val="00BD0EE1"/>
    <w:rsid w:val="00BD172F"/>
    <w:rsid w:val="00BD3483"/>
    <w:rsid w:val="00BD3624"/>
    <w:rsid w:val="00BD6692"/>
    <w:rsid w:val="00BE311A"/>
    <w:rsid w:val="00BE41DF"/>
    <w:rsid w:val="00BF1CB8"/>
    <w:rsid w:val="00BF2272"/>
    <w:rsid w:val="00BF34E0"/>
    <w:rsid w:val="00BF3D17"/>
    <w:rsid w:val="00BF491D"/>
    <w:rsid w:val="00BF56E9"/>
    <w:rsid w:val="00C0343B"/>
    <w:rsid w:val="00C0527E"/>
    <w:rsid w:val="00C1029B"/>
    <w:rsid w:val="00C109B3"/>
    <w:rsid w:val="00C11202"/>
    <w:rsid w:val="00C16A64"/>
    <w:rsid w:val="00C17774"/>
    <w:rsid w:val="00C247A9"/>
    <w:rsid w:val="00C27463"/>
    <w:rsid w:val="00C30830"/>
    <w:rsid w:val="00C3646F"/>
    <w:rsid w:val="00C42A54"/>
    <w:rsid w:val="00C47A3E"/>
    <w:rsid w:val="00C5164F"/>
    <w:rsid w:val="00C650DE"/>
    <w:rsid w:val="00C65759"/>
    <w:rsid w:val="00C7237A"/>
    <w:rsid w:val="00C72F60"/>
    <w:rsid w:val="00C77220"/>
    <w:rsid w:val="00C803DA"/>
    <w:rsid w:val="00C84757"/>
    <w:rsid w:val="00C85DCA"/>
    <w:rsid w:val="00C906FA"/>
    <w:rsid w:val="00C92BE3"/>
    <w:rsid w:val="00C971FD"/>
    <w:rsid w:val="00CA0399"/>
    <w:rsid w:val="00CA2750"/>
    <w:rsid w:val="00CA7CE8"/>
    <w:rsid w:val="00CB332C"/>
    <w:rsid w:val="00CB7948"/>
    <w:rsid w:val="00CC0CD2"/>
    <w:rsid w:val="00CC338E"/>
    <w:rsid w:val="00CC5827"/>
    <w:rsid w:val="00CD0EE3"/>
    <w:rsid w:val="00CD50D3"/>
    <w:rsid w:val="00CE05BE"/>
    <w:rsid w:val="00CE2B2D"/>
    <w:rsid w:val="00CE2BB3"/>
    <w:rsid w:val="00CE4C1D"/>
    <w:rsid w:val="00CF0286"/>
    <w:rsid w:val="00CF2781"/>
    <w:rsid w:val="00CF34C2"/>
    <w:rsid w:val="00CF5074"/>
    <w:rsid w:val="00D03951"/>
    <w:rsid w:val="00D0533D"/>
    <w:rsid w:val="00D054EC"/>
    <w:rsid w:val="00D07705"/>
    <w:rsid w:val="00D10563"/>
    <w:rsid w:val="00D11D4B"/>
    <w:rsid w:val="00D121CD"/>
    <w:rsid w:val="00D13F24"/>
    <w:rsid w:val="00D231E1"/>
    <w:rsid w:val="00D24376"/>
    <w:rsid w:val="00D27201"/>
    <w:rsid w:val="00D34D4A"/>
    <w:rsid w:val="00D4499B"/>
    <w:rsid w:val="00D51BE7"/>
    <w:rsid w:val="00D551C5"/>
    <w:rsid w:val="00D6112F"/>
    <w:rsid w:val="00D649E7"/>
    <w:rsid w:val="00D663CB"/>
    <w:rsid w:val="00D6698E"/>
    <w:rsid w:val="00D72256"/>
    <w:rsid w:val="00D737BF"/>
    <w:rsid w:val="00D7509C"/>
    <w:rsid w:val="00D775F2"/>
    <w:rsid w:val="00D803A8"/>
    <w:rsid w:val="00D874F1"/>
    <w:rsid w:val="00D92A05"/>
    <w:rsid w:val="00D95FF7"/>
    <w:rsid w:val="00D97D70"/>
    <w:rsid w:val="00DB1733"/>
    <w:rsid w:val="00DC3832"/>
    <w:rsid w:val="00DD2E95"/>
    <w:rsid w:val="00DE11D5"/>
    <w:rsid w:val="00DE79F0"/>
    <w:rsid w:val="00DF12E5"/>
    <w:rsid w:val="00DF3011"/>
    <w:rsid w:val="00DF7450"/>
    <w:rsid w:val="00E0379A"/>
    <w:rsid w:val="00E04571"/>
    <w:rsid w:val="00E061F1"/>
    <w:rsid w:val="00E06F8A"/>
    <w:rsid w:val="00E1143D"/>
    <w:rsid w:val="00E11644"/>
    <w:rsid w:val="00E2033A"/>
    <w:rsid w:val="00E20861"/>
    <w:rsid w:val="00E23B3B"/>
    <w:rsid w:val="00E23F11"/>
    <w:rsid w:val="00E23F3E"/>
    <w:rsid w:val="00E26F8C"/>
    <w:rsid w:val="00E31D88"/>
    <w:rsid w:val="00E35BBF"/>
    <w:rsid w:val="00E41029"/>
    <w:rsid w:val="00E41819"/>
    <w:rsid w:val="00E505B7"/>
    <w:rsid w:val="00E5556F"/>
    <w:rsid w:val="00E57CB7"/>
    <w:rsid w:val="00E613D9"/>
    <w:rsid w:val="00E62505"/>
    <w:rsid w:val="00E64B77"/>
    <w:rsid w:val="00E81215"/>
    <w:rsid w:val="00E8531B"/>
    <w:rsid w:val="00E85476"/>
    <w:rsid w:val="00E86B31"/>
    <w:rsid w:val="00E93151"/>
    <w:rsid w:val="00E95A7F"/>
    <w:rsid w:val="00E96305"/>
    <w:rsid w:val="00EA4925"/>
    <w:rsid w:val="00EC32D3"/>
    <w:rsid w:val="00EC42E4"/>
    <w:rsid w:val="00EC546B"/>
    <w:rsid w:val="00ED655B"/>
    <w:rsid w:val="00EE1905"/>
    <w:rsid w:val="00EE5D22"/>
    <w:rsid w:val="00EF26EC"/>
    <w:rsid w:val="00EF2C3A"/>
    <w:rsid w:val="00EF5BF6"/>
    <w:rsid w:val="00F02A3F"/>
    <w:rsid w:val="00F0343D"/>
    <w:rsid w:val="00F04A63"/>
    <w:rsid w:val="00F05E0C"/>
    <w:rsid w:val="00F067CA"/>
    <w:rsid w:val="00F132DD"/>
    <w:rsid w:val="00F24FB4"/>
    <w:rsid w:val="00F3543B"/>
    <w:rsid w:val="00F4089A"/>
    <w:rsid w:val="00F40DA2"/>
    <w:rsid w:val="00F452AE"/>
    <w:rsid w:val="00F47621"/>
    <w:rsid w:val="00F55D33"/>
    <w:rsid w:val="00F56F7C"/>
    <w:rsid w:val="00F6225D"/>
    <w:rsid w:val="00F62C70"/>
    <w:rsid w:val="00F73FD4"/>
    <w:rsid w:val="00F8093F"/>
    <w:rsid w:val="00F81BB7"/>
    <w:rsid w:val="00F81F4C"/>
    <w:rsid w:val="00F82E36"/>
    <w:rsid w:val="00F84E05"/>
    <w:rsid w:val="00F876C9"/>
    <w:rsid w:val="00F91F1A"/>
    <w:rsid w:val="00F94A55"/>
    <w:rsid w:val="00F97C62"/>
    <w:rsid w:val="00FB17B2"/>
    <w:rsid w:val="00FB4761"/>
    <w:rsid w:val="00FB4C75"/>
    <w:rsid w:val="00FC06F6"/>
    <w:rsid w:val="00FC0B78"/>
    <w:rsid w:val="00FC5FE9"/>
    <w:rsid w:val="00FD78FE"/>
    <w:rsid w:val="00FE1295"/>
    <w:rsid w:val="00FE2D5F"/>
    <w:rsid w:val="00FE5E82"/>
    <w:rsid w:val="00FE60C3"/>
    <w:rsid w:val="00FF0082"/>
    <w:rsid w:val="00FF1878"/>
    <w:rsid w:val="00FF25FC"/>
    <w:rsid w:val="00FF2A27"/>
    <w:rsid w:val="00FF479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 w:type="character" w:customStyle="1" w:styleId="hps">
    <w:name w:val="hps"/>
    <w:basedOn w:val="Standardnpsmoodstavce"/>
    <w:rsid w:val="00C77220"/>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sChild>
                                                                                                                                                                                                                                                                                                                                                                                                                                                                                                                                                                                                                        <w:div w:id="1287732653">
                                                                                                                                                                                                                                                                                                                                                                                                                                                                                                                                                                                                                          <w:marLeft w:val="0"/>
                                                                                                                                                                                                                                                                                                                                                                                                                                                                                                                                                                                                                          <w:marRight w:val="0"/>
                                                                                                                                                                                                                                                                                                                                                                                                                                                                                                                                                                                                                          <w:marTop w:val="0"/>
                                                                                                                                                                                                                                                                                                                                                                                                                                                                                                                                                                                                                          <w:marBottom w:val="0"/>
                                                                                                                                                                                                                                                                                                                                                                                                                                                                                                                                                                                                                          <w:divBdr>
                                                                                                                                                                                                                                                                                                                                                                                                                                                                                                                                                                                                                            <w:top w:val="none" w:sz="0" w:space="0" w:color="auto"/>
                                                                                                                                                                                                                                                                                                                                                                                                                                                                                                                                                                                                                            <w:left w:val="none" w:sz="0" w:space="0" w:color="auto"/>
                                                                                                                                                                                                                                                                                                                                                                                                                                                                                                                                                                                                                            <w:bottom w:val="none" w:sz="0" w:space="0" w:color="auto"/>
                                                                                                                                                                                                                                                                                                                                                                                                                                                                                                                                                                                                                            <w:right w:val="none" w:sz="0" w:space="0" w:color="auto"/>
                                                                                                                                                                                                                                                                                                                                                                                                                                                                                                                                                                                                                          </w:divBdr>
                                                                                                                                                                                                                                                                                                                                                                                                                                                                                                                                                                                                                          <w:divsChild>
                                                                                                                                                                                                                                                                                                                                                                                                                                                                                                                                                                                                                            <w:div w:id="654643835">
                                                                                                                                                                                                                                                                                                                                                                                                                                                                                                                                                                                                                              <w:marLeft w:val="0"/>
                                                                                                                                                                                                                                                                                                                                                                                                                                                                                                                                                                                                                              <w:marRight w:val="0"/>
                                                                                                                                                                                                                                                                                                                                                                                                                                                                                                                                                                                                                              <w:marTop w:val="0"/>
                                                                                                                                                                                                                                                                                                                                                                                                                                                                                                                                                                                                                              <w:marBottom w:val="0"/>
                                                                                                                                                                                                                                                                                                                                                                                                                                                                                                                                                                                                                              <w:divBdr>
                                                                                                                                                                                                                                                                                                                                                                                                                                                                                                                                                                                                                                <w:top w:val="none" w:sz="0" w:space="0" w:color="auto"/>
                                                                                                                                                                                                                                                                                                                                                                                                                                                                                                                                                                                                                                <w:left w:val="none" w:sz="0" w:space="0" w:color="auto"/>
                                                                                                                                                                                                                                                                                                                                                                                                                                                                                                                                                                                                                                <w:bottom w:val="none" w:sz="0" w:space="0" w:color="auto"/>
                                                                                                                                                                                                                                                                                                                                                                                                                                                                                                                                                                                                                                <w:right w:val="none" w:sz="0" w:space="0" w:color="auto"/>
                                                                                                                                                                                                                                                                                                                                                                                                                                                                                                                                                                                                                              </w:divBdr>
                                                                                                                                                                                                                                                                                                                                                                                                                                                                                                                                                                                                                              <w:divsChild>
                                                                                                                                                                                                                                                                                                                                                                                                                                                                                                                                                                                                                                <w:div w:id="970668714">
                                                                                                                                                                                                                                                                                                                                                                                                                                                                                                                                                                                                                                  <w:marLeft w:val="0"/>
                                                                                                                                                                                                                                                                                                                                                                                                                                                                                                                                                                                                                                  <w:marRight w:val="0"/>
                                                                                                                                                                                                                                                                                                                                                                                                                                                                                                                                                                                                                                  <w:marTop w:val="0"/>
                                                                                                                                                                                                                                                                                                                                                                                                                                                                                                                                                                                                                                  <w:marBottom w:val="0"/>
                                                                                                                                                                                                                                                                                                                                                                                                                                                                                                                                                                                                                                  <w:divBdr>
                                                                                                                                                                                                                                                                                                                                                                                                                                                                                                                                                                                                                                    <w:top w:val="none" w:sz="0" w:space="0" w:color="auto"/>
                                                                                                                                                                                                                                                                                                                                                                                                                                                                                                                                                                                                                                    <w:left w:val="none" w:sz="0" w:space="0" w:color="auto"/>
                                                                                                                                                                                                                                                                                                                                                                                                                                                                                                                                                                                                                                    <w:bottom w:val="none" w:sz="0" w:space="0" w:color="auto"/>
                                                                                                                                                                                                                                                                                                                                                                                                                                                                                                                                                                                                                                    <w:right w:val="none" w:sz="0" w:space="0" w:color="auto"/>
                                                                                                                                                                                                                                                                                                                                                                                                                                                                                                                                                                                                                                  </w:divBdr>
                                                                                                                                                                                                                                                                                                                                                                                                                                                                                                                                                                                                                                  <w:divsChild>
                                                                                                                                                                                                                                                                                                                                                                                                                                                                                                                                                                                                                                    <w:div w:id="166022347">
                                                                                                                                                                                                                                                                                                                                                                                                                                                                                                                                                                                                                                      <w:marLeft w:val="0"/>
                                                                                                                                                                                                                                                                                                                                                                                                                                                                                                                                                                                                                                      <w:marRight w:val="0"/>
                                                                                                                                                                                                                                                                                                                                                                                                                                                                                                                                                                                                                                      <w:marTop w:val="0"/>
                                                                                                                                                                                                                                                                                                                                                                                                                                                                                                                                                                                                                                      <w:marBottom w:val="0"/>
                                                                                                                                                                                                                                                                                                                                                                                                                                                                                                                                                                                                                                      <w:divBdr>
                                                                                                                                                                                                                                                                                                                                                                                                                                                                                                                                                                                                                                        <w:top w:val="none" w:sz="0" w:space="0" w:color="auto"/>
                                                                                                                                                                                                                                                                                                                                                                                                                                                                                                                                                                                                                                        <w:left w:val="none" w:sz="0" w:space="0" w:color="auto"/>
                                                                                                                                                                                                                                                                                                                                                                                                                                                                                                                                                                                                                                        <w:bottom w:val="none" w:sz="0" w:space="0" w:color="auto"/>
                                                                                                                                                                                                                                                                                                                                                                                                                                                                                                                                                                                                                                        <w:right w:val="none" w:sz="0" w:space="0" w:color="auto"/>
                                                                                                                                                                                                                                                                                                                                                                                                                                                                                                                                                                                                                                      </w:divBdr>
                                                                                                                                                                                                                                                                                                                                                                                                                                                                                                                                                                                                                                      <w:divsChild>
                                                                                                                                                                                                                                                                                                                                                                                                                                                                                                                                                                                                                                        <w:div w:id="111747642">
                                                                                                                                                                                                                                                                                                                                                                                                                                                                                                                                                                                                                                          <w:marLeft w:val="0"/>
                                                                                                                                                                                                                                                                                                                                                                                                                                                                                                                                                                                                                                          <w:marRight w:val="0"/>
                                                                                                                                                                                                                                                                                                                                                                                                                                                                                                                                                                                                                                          <w:marTop w:val="0"/>
                                                                                                                                                                                                                                                                                                                                                                                                                                                                                                                                                                                                                                          <w:marBottom w:val="0"/>
                                                                                                                                                                                                                                                                                                                                                                                                                                                                                                                                                                                                                                          <w:divBdr>
                                                                                                                                                                                                                                                                                                                                                                                                                                                                                                                                                                                                                                            <w:top w:val="none" w:sz="0" w:space="0" w:color="auto"/>
                                                                                                                                                                                                                                                                                                                                                                                                                                                                                                                                                                                                                                            <w:left w:val="none" w:sz="0" w:space="0" w:color="auto"/>
                                                                                                                                                                                                                                                                                                                                                                                                                                                                                                                                                                                                                                            <w:bottom w:val="none" w:sz="0" w:space="0" w:color="auto"/>
                                                                                                                                                                                                                                                                                                                                                                                                                                                                                                                                                                                                                                            <w:right w:val="none" w:sz="0" w:space="0" w:color="auto"/>
                                                                                                                                                                                                                                                                                                                                                                                                                                                                                                                                                                                                                                          </w:divBdr>
                                                                                                                                                                                                                                                                                                                                                                                                                                                                                                                                                                                                                                          <w:divsChild>
                                                                                                                                                                                                                                                                                                                                                                                                                                                                                                                                                                                                                                            <w:div w:id="1431661986">
                                                                                                                                                                                                                                                                                                                                                                                                                                                                                                                                                                                                                                              <w:marLeft w:val="0"/>
                                                                                                                                                                                                                                                                                                                                                                                                                                                                                                                                                                                                                                              <w:marRight w:val="0"/>
                                                                                                                                                                                                                                                                                                                                                                                                                                                                                                                                                                                                                                              <w:marTop w:val="0"/>
                                                                                                                                                                                                                                                                                                                                                                                                                                                                                                                                                                                                                                              <w:marBottom w:val="0"/>
                                                                                                                                                                                                                                                                                                                                                                                                                                                                                                                                                                                                                                              <w:divBdr>
                                                                                                                                                                                                                                                                                                                                                                                                                                                                                                                                                                                                                                                <w:top w:val="none" w:sz="0" w:space="0" w:color="auto"/>
                                                                                                                                                                                                                                                                                                                                                                                                                                                                                                                                                                                                                                                <w:left w:val="none" w:sz="0" w:space="0" w:color="auto"/>
                                                                                                                                                                                                                                                                                                                                                                                                                                                                                                                                                                                                                                                <w:bottom w:val="none" w:sz="0" w:space="0" w:color="auto"/>
                                                                                                                                                                                                                                                                                                                                                                                                                                                                                                                                                                                                                                                <w:right w:val="none" w:sz="0" w:space="0" w:color="auto"/>
                                                                                                                                                                                                                                                                                                                                                                                                                                                                                                                                                                                                                                              </w:divBdr>
                                                                                                                                                                                                                                                                                                                                                                                                                                                                                                                                                                                                                                              <w:divsChild>
                                                                                                                                                                                                                                                                                                                                                                                                                                                                                                                                                                                                                                                <w:div w:id="525944983">
                                                                                                                                                                                                                                                                                                                                                                                                                                                                                                                                                                                                                                                  <w:marLeft w:val="0"/>
                                                                                                                                                                                                                                                                                                                                                                                                                                                                                                                                                                                                                                                  <w:marRight w:val="0"/>
                                                                                                                                                                                                                                                                                                                                                                                                                                                                                                                                                                                                                                                  <w:marTop w:val="0"/>
                                                                                                                                                                                                                                                                                                                                                                                                                                                                                                                                                                                                                                                  <w:marBottom w:val="0"/>
                                                                                                                                                                                                                                                                                                                                                                                                                                                                                                                                                                                                                                                  <w:divBdr>
                                                                                                                                                                                                                                                                                                                                                                                                                                                                                                                                                                                                                                                    <w:top w:val="none" w:sz="0" w:space="0" w:color="auto"/>
                                                                                                                                                                                                                                                                                                                                                                                                                                                                                                                                                                                                                                                    <w:left w:val="none" w:sz="0" w:space="0" w:color="auto"/>
                                                                                                                                                                                                                                                                                                                                                                                                                                                                                                                                                                                                                                                    <w:bottom w:val="none" w:sz="0" w:space="0" w:color="auto"/>
                                                                                                                                                                                                                                                                                                                                                                                                                                                                                                                                                                                                                                                    <w:right w:val="none" w:sz="0" w:space="0" w:color="auto"/>
                                                                                                                                                                                                                                                                                                                                                                                                                                                                                                                                                                                                                                                  </w:divBdr>
                                                                                                                                                                                                                                                                                                                                                                                                                                                                                                                                                                                                                                                  <w:divsChild>
                                                                                                                                                                                                                                                                                                                                                                                                                                                                                                                                                                                                                                                    <w:div w:id="1717194588">
                                                                                                                                                                                                                                                                                                                                                                                                                                                                                                                                                                                                                                                      <w:marLeft w:val="0"/>
                                                                                                                                                                                                                                                                                                                                                                                                                                                                                                                                                                                                                                                      <w:marRight w:val="0"/>
                                                                                                                                                                                                                                                                                                                                                                                                                                                                                                                                                                                                                                                      <w:marTop w:val="0"/>
                                                                                                                                                                                                                                                                                                                                                                                                                                                                                                                                                                                                                                                      <w:marBottom w:val="0"/>
                                                                                                                                                                                                                                                                                                                                                                                                                                                                                                                                                                                                                                                      <w:divBdr>
                                                                                                                                                                                                                                                                                                                                                                                                                                                                                                                                                                                                                                                        <w:top w:val="none" w:sz="0" w:space="0" w:color="auto"/>
                                                                                                                                                                                                                                                                                                                                                                                                                                                                                                                                                                                                                                                        <w:left w:val="none" w:sz="0" w:space="0" w:color="auto"/>
                                                                                                                                                                                                                                                                                                                                                                                                                                                                                                                                                                                                                                                        <w:bottom w:val="none" w:sz="0" w:space="0" w:color="auto"/>
                                                                                                                                                                                                                                                                                                                                                                                                                                                                                                                                                                                                                                                        <w:right w:val="none" w:sz="0" w:space="0" w:color="auto"/>
                                                                                                                                                                                                                                                                                                                                                                                                                                                                                                                                                                                                                                                      </w:divBdr>
                                                                                                                                                                                                                                                                                                                                                                                                                                                                                                                                                                                                                                                      <w:divsChild>
                                                                                                                                                                                                                                                                                                                                                                                                                                                                                                                                                                                                                                                        <w:div w:id="1834833578">
                                                                                                                                                                                                                                                                                                                                                                                                                                                                                                                                                                                                                                                          <w:marLeft w:val="0"/>
                                                                                                                                                                                                                                                                                                                                                                                                                                                                                                                                                                                                                                                          <w:marRight w:val="0"/>
                                                                                                                                                                                                                                                                                                                                                                                                                                                                                                                                                                                                                                                          <w:marTop w:val="0"/>
                                                                                                                                                                                                                                                                                                                                                                                                                                                                                                                                                                                                                                                          <w:marBottom w:val="0"/>
                                                                                                                                                                                                                                                                                                                                                                                                                                                                                                                                                                                                                                                          <w:divBdr>
                                                                                                                                                                                                                                                                                                                                                                                                                                                                                                                                                                                                                                                            <w:top w:val="none" w:sz="0" w:space="0" w:color="auto"/>
                                                                                                                                                                                                                                                                                                                                                                                                                                                                                                                                                                                                                                                            <w:left w:val="none" w:sz="0" w:space="0" w:color="auto"/>
                                                                                                                                                                                                                                                                                                                                                                                                                                                                                                                                                                                                                                                            <w:bottom w:val="none" w:sz="0" w:space="0" w:color="auto"/>
                                                                                                                                                                                                                                                                                                                                                                                                                                                                                                                                                                                                                                                            <w:right w:val="none" w:sz="0" w:space="0" w:color="auto"/>
                                                                                                                                                                                                                                                                                                                                                                                                                                                                                                                                                                                                                                                          </w:divBdr>
                                                                                                                                                                                                                                                                                                                                                                                                                                                                                                                                                                                                                                                          <w:divsChild>
                                                                                                                                                                                                                                                                                                                                                                                                                                                                                                                                                                                                                                                            <w:div w:id="679042025">
                                                                                                                                                                                                                                                                                                                                                                                                                                                                                                                                                                                                                                                              <w:marLeft w:val="0"/>
                                                                                                                                                                                                                                                                                                                                                                                                                                                                                                                                                                                                                                                              <w:marRight w:val="0"/>
                                                                                                                                                                                                                                                                                                                                                                                                                                                                                                                                                                                                                                                              <w:marTop w:val="0"/>
                                                                                                                                                                                                                                                                                                                                                                                                                                                                                                                                                                                                                                                              <w:marBottom w:val="0"/>
                                                                                                                                                                                                                                                                                                                                                                                                                                                                                                                                                                                                                                                              <w:divBdr>
                                                                                                                                                                                                                                                                                                                                                                                                                                                                                                                                                                                                                                                                <w:top w:val="none" w:sz="0" w:space="0" w:color="auto"/>
                                                                                                                                                                                                                                                                                                                                                                                                                                                                                                                                                                                                                                                                <w:left w:val="none" w:sz="0" w:space="0" w:color="auto"/>
                                                                                                                                                                                                                                                                                                                                                                                                                                                                                                                                                                                                                                                                <w:bottom w:val="none" w:sz="0" w:space="0" w:color="auto"/>
                                                                                                                                                                                                                                                                                                                                                                                                                                                                                                                                                                                                                                                                <w:right w:val="none" w:sz="0" w:space="0" w:color="auto"/>
                                                                                                                                                                                                                                                                                                                                                                                                                                                                                                                                                                                                                                                              </w:divBdr>
                                                                                                                                                                                                                                                                                                                                                                                                                                                                                                                                                                                                                                                              <w:divsChild>
                                                                                                                                                                                                                                                                                                                                                                                                                                                                                                                                                                                                                                                                <w:div w:id="626089705">
                                                                                                                                                                                                                                                                                                                                                                                                                                                                                                                                                                                                                                                                  <w:marLeft w:val="0"/>
                                                                                                                                                                                                                                                                                                                                                                                                                                                                                                                                                                                                                                                                  <w:marRight w:val="0"/>
                                                                                                                                                                                                                                                                                                                                                                                                                                                                                                                                                                                                                                                                  <w:marTop w:val="0"/>
                                                                                                                                                                                                                                                                                                                                                                                                                                                                                                                                                                                                                                                                  <w:marBottom w:val="0"/>
                                                                                                                                                                                                                                                                                                                                                                                                                                                                                                                                                                                                                                                                  <w:divBdr>
                                                                                                                                                                                                                                                                                                                                                                                                                                                                                                                                                                                                                                                                    <w:top w:val="none" w:sz="0" w:space="0" w:color="auto"/>
                                                                                                                                                                                                                                                                                                                                                                                                                                                                                                                                                                                                                                                                    <w:left w:val="none" w:sz="0" w:space="0" w:color="auto"/>
                                                                                                                                                                                                                                                                                                                                                                                                                                                                                                                                                                                                                                                                    <w:bottom w:val="none" w:sz="0" w:space="0" w:color="auto"/>
                                                                                                                                                                                                                                                                                                                                                                                                                                                                                                                                                                                                                                                                    <w:right w:val="none" w:sz="0" w:space="0" w:color="auto"/>
                                                                                                                                                                                                                                                                                                                                                                                                                                                                                                                                                                                                                                                                  </w:divBdr>
                                                                                                                                                                                                                                                                                                                                                                                                                                                                                                                                                                                                                                                                  <w:divsChild>
                                                                                                                                                                                                                                                                                                                                                                                                                                                                                                                                                                                                                                                                    <w:div w:id="499662625">
                                                                                                                                                                                                                                                                                                                                                                                                                                                                                                                                                                                                                                                                      <w:marLeft w:val="0"/>
                                                                                                                                                                                                                                                                                                                                                                                                                                                                                                                                                                                                                                                                      <w:marRight w:val="0"/>
                                                                                                                                                                                                                                                                                                                                                                                                                                                                                                                                                                                                                                                                      <w:marTop w:val="0"/>
                                                                                                                                                                                                                                                                                                                                                                                                                                                                                                                                                                                                                                                                      <w:marBottom w:val="0"/>
                                                                                                                                                                                                                                                                                                                                                                                                                                                                                                                                                                                                                                                                      <w:divBdr>
                                                                                                                                                                                                                                                                                                                                                                                                                                                                                                                                                                                                                                                                        <w:top w:val="none" w:sz="0" w:space="0" w:color="auto"/>
                                                                                                                                                                                                                                                                                                                                                                                                                                                                                                                                                                                                                                                                        <w:left w:val="none" w:sz="0" w:space="0" w:color="auto"/>
                                                                                                                                                                                                                                                                                                                                                                                                                                                                                                                                                                                                                                                                        <w:bottom w:val="none" w:sz="0" w:space="0" w:color="auto"/>
                                                                                                                                                                                                                                                                                                                                                                                                                                                                                                                                                                                                                                                                        <w:right w:val="none" w:sz="0" w:space="0" w:color="auto"/>
                                                                                                                                                                                                                                                                                                                                                                                                                                                                                                                                                                                                                                                                      </w:divBdr>
                                                                                                                                                                                                                                                                                                                                                                                                                                                                                                                                                                                                                                                                      <w:divsChild>
                                                                                                                                                                                                                                                                                                                                                                                                                                                                                                                                                                                                                                                                        <w:div w:id="1514958325">
                                                                                                                                                                                                                                                                                                                                                                                                                                                                                                                                                                                                                                                                          <w:marLeft w:val="0"/>
                                                                                                                                                                                                                                                                                                                                                                                                                                                                                                                                                                                                                                                                          <w:marRight w:val="0"/>
                                                                                                                                                                                                                                                                                                                                                                                                                                                                                                                                                                                                                                                                          <w:marTop w:val="0"/>
                                                                                                                                                                                                                                                                                                                                                                                                                                                                                                                                                                                                                                                                          <w:marBottom w:val="0"/>
                                                                                                                                                                                                                                                                                                                                                                                                                                                                                                                                                                                                                                                                          <w:divBdr>
                                                                                                                                                                                                                                                                                                                                                                                                                                                                                                                                                                                                                                                                            <w:top w:val="none" w:sz="0" w:space="0" w:color="auto"/>
                                                                                                                                                                                                                                                                                                                                                                                                                                                                                                                                                                                                                                                                            <w:left w:val="none" w:sz="0" w:space="0" w:color="auto"/>
                                                                                                                                                                                                                                                                                                                                                                                                                                                                                                                                                                                                                                                                            <w:bottom w:val="none" w:sz="0" w:space="0" w:color="auto"/>
                                                                                                                                                                                                                                                                                                                                                                                                                                                                                                                                                                                                                                                                            <w:right w:val="none" w:sz="0" w:space="0" w:color="auto"/>
                                                                                                                                                                                                                                                                                                                                                                                                                                                                                                                                                                                                                                                                          </w:divBdr>
                                                                                                                                                                                                                                                                                                                                                                                                                                                                                                                                                                                                                                                                          <w:divsChild>
                                                                                                                                                                                                                                                                                                                                                                                                                                                                                                                                                                                                                                                                            <w:div w:id="1651208496">
                                                                                                                                                                                                                                                                                                                                                                                                                                                                                                                                                                                                                                                                              <w:marLeft w:val="0"/>
                                                                                                                                                                                                                                                                                                                                                                                                                                                                                                                                                                                                                                                                              <w:marRight w:val="0"/>
                                                                                                                                                                                                                                                                                                                                                                                                                                                                                                                                                                                                                                                                              <w:marTop w:val="0"/>
                                                                                                                                                                                                                                                                                                                                                                                                                                                                                                                                                                                                                                                                              <w:marBottom w:val="0"/>
                                                                                                                                                                                                                                                                                                                                                                                                                                                                                                                                                                                                                                                                              <w:divBdr>
                                                                                                                                                                                                                                                                                                                                                                                                                                                                                                                                                                                                                                                                                <w:top w:val="none" w:sz="0" w:space="0" w:color="auto"/>
                                                                                                                                                                                                                                                                                                                                                                                                                                                                                                                                                                                                                                                                                <w:left w:val="none" w:sz="0" w:space="0" w:color="auto"/>
                                                                                                                                                                                                                                                                                                                                                                                                                                                                                                                                                                                                                                                                                <w:bottom w:val="none" w:sz="0" w:space="0" w:color="auto"/>
                                                                                                                                                                                                                                                                                                                                                                                                                                                                                                                                                                                                                                                                                <w:right w:val="none" w:sz="0" w:space="0" w:color="auto"/>
                                                                                                                                                                                                                                                                                                                                                                                                                                                                                                                                                                                                                                                                              </w:divBdr>
                                                                                                                                                                                                                                                                                                                                                                                                                                                                                                                                                                                                                                                                              <w:divsChild>
                                                                                                                                                                                                                                                                                                                                                                                                                                                                                                                                                                                                                                                                                <w:div w:id="314068501">
                                                                                                                                                                                                                                                                                                                                                                                                                                                                                                                                                                                                                                                                                  <w:marLeft w:val="0"/>
                                                                                                                                                                                                                                                                                                                                                                                                                                                                                                                                                                                                                                                                                  <w:marRight w:val="0"/>
                                                                                                                                                                                                                                                                                                                                                                                                                                                                                                                                                                                                                                                                                  <w:marTop w:val="0"/>
                                                                                                                                                                                                                                                                                                                                                                                                                                                                                                                                                                                                                                                                                  <w:marBottom w:val="0"/>
                                                                                                                                                                                                                                                                                                                                                                                                                                                                                                                                                                                                                                                                                  <w:divBdr>
                                                                                                                                                                                                                                                                                                                                                                                                                                                                                                                                                                                                                                                                                    <w:top w:val="none" w:sz="0" w:space="0" w:color="auto"/>
                                                                                                                                                                                                                                                                                                                                                                                                                                                                                                                                                                                                                                                                                    <w:left w:val="none" w:sz="0" w:space="0" w:color="auto"/>
                                                                                                                                                                                                                                                                                                                                                                                                                                                                                                                                                                                                                                                                                    <w:bottom w:val="none" w:sz="0" w:space="0" w:color="auto"/>
                                                                                                                                                                                                                                                                                                                                                                                                                                                                                                                                                                                                                                                                                    <w:right w:val="none" w:sz="0" w:space="0" w:color="auto"/>
                                                                                                                                                                                                                                                                                                                                                                                                                                                                                                                                                                                                                                                                                  </w:divBdr>
                                                                                                                                                                                                                                                                                                                                                                                                                                                                                                                                                                                                                                                                                  <w:divsChild>
                                                                                                                                                                                                                                                                                                                                                                                                                                                                                                                                                                                                                                                                                    <w:div w:id="784622171">
                                                                                                                                                                                                                                                                                                                                                                                                                                                                                                                                                                                                                                                                                      <w:marLeft w:val="0"/>
                                                                                                                                                                                                                                                                                                                                                                                                                                                                                                                                                                                                                                                                                      <w:marRight w:val="0"/>
                                                                                                                                                                                                                                                                                                                                                                                                                                                                                                                                                                                                                                                                                      <w:marTop w:val="0"/>
                                                                                                                                                                                                                                                                                                                                                                                                                                                                                                                                                                                                                                                                                      <w:marBottom w:val="0"/>
                                                                                                                                                                                                                                                                                                                                                                                                                                                                                                                                                                                                                                                                                      <w:divBdr>
                                                                                                                                                                                                                                                                                                                                                                                                                                                                                                                                                                                                                                                                                        <w:top w:val="none" w:sz="0" w:space="0" w:color="auto"/>
                                                                                                                                                                                                                                                                                                                                                                                                                                                                                                                                                                                                                                                                                        <w:left w:val="none" w:sz="0" w:space="0" w:color="auto"/>
                                                                                                                                                                                                                                                                                                                                                                                                                                                                                                                                                                                                                                                                                        <w:bottom w:val="none" w:sz="0" w:space="0" w:color="auto"/>
                                                                                                                                                                                                                                                                                                                                                                                                                                                                                                                                                                                                                                                                                        <w:right w:val="none" w:sz="0" w:space="0" w:color="auto"/>
                                                                                                                                                                                                                                                                                                                                                                                                                                                                                                                                                                                                                                                                                      </w:divBdr>
                                                                                                                                                                                                                                                                                                                                                                                                                                                                                                                                                                                                                                                                                      <w:divsChild>
                                                                                                                                                                                                                                                                                                                                                                                                                                                                                                                                                                                                                                                                                        <w:div w:id="1327589997">
                                                                                                                                                                                                                                                                                                                                                                                                                                                                                                                                                                                                                                                                                          <w:marLeft w:val="0"/>
                                                                                                                                                                                                                                                                                                                                                                                                                                                                                                                                                                                                                                                                                          <w:marRight w:val="0"/>
                                                                                                                                                                                                                                                                                                                                                                                                                                                                                                                                                                                                                                                                                          <w:marTop w:val="0"/>
                                                                                                                                                                                                                                                                                                                                                                                                                                                                                                                                                                                                                                                                                          <w:marBottom w:val="0"/>
                                                                                                                                                                                                                                                                                                                                                                                                                                                                                                                                                                                                                                                                                          <w:divBdr>
                                                                                                                                                                                                                                                                                                                                                                                                                                                                                                                                                                                                                                                                                            <w:top w:val="none" w:sz="0" w:space="0" w:color="auto"/>
                                                                                                                                                                                                                                                                                                                                                                                                                                                                                                                                                                                                                                                                                            <w:left w:val="none" w:sz="0" w:space="0" w:color="auto"/>
                                                                                                                                                                                                                                                                                                                                                                                                                                                                                                                                                                                                                                                                                            <w:bottom w:val="none" w:sz="0" w:space="0" w:color="auto"/>
                                                                                                                                                                                                                                                                                                                                                                                                                                                                                                                                                                                                                                                                                            <w:right w:val="none" w:sz="0" w:space="0" w:color="auto"/>
                                                                                                                                                                                                                                                                                                                                                                                                                                                                                                                                                                                                                                                                                          </w:divBdr>
                                                                                                                                                                                                                                                                                                                                                                                                                                                                                                                                                                                                                                                                                          <w:divsChild>
                                                                                                                                                                                                                                                                                                                                                                                                                                                                                                                                                                                                                                                                                            <w:div w:id="332532271">
                                                                                                                                                                                                                                                                                                                                                                                                                                                                                                                                                                                                                                                                                              <w:marLeft w:val="0"/>
                                                                                                                                                                                                                                                                                                                                                                                                                                                                                                                                                                                                                                                                                              <w:marRight w:val="0"/>
                                                                                                                                                                                                                                                                                                                                                                                                                                                                                                                                                                                                                                                                                              <w:marTop w:val="0"/>
                                                                                                                                                                                                                                                                                                                                                                                                                                                                                                                                                                                                                                                                                              <w:marBottom w:val="0"/>
                                                                                                                                                                                                                                                                                                                                                                                                                                                                                                                                                                                                                                                                                              <w:divBdr>
                                                                                                                                                                                                                                                                                                                                                                                                                                                                                                                                                                                                                                                                                                <w:top w:val="none" w:sz="0" w:space="0" w:color="auto"/>
                                                                                                                                                                                                                                                                                                                                                                                                                                                                                                                                                                                                                                                                                                <w:left w:val="none" w:sz="0" w:space="0" w:color="auto"/>
                                                                                                                                                                                                                                                                                                                                                                                                                                                                                                                                                                                                                                                                                                <w:bottom w:val="none" w:sz="0" w:space="0" w:color="auto"/>
                                                                                                                                                                                                                                                                                                                                                                                                                                                                                                                                                                                                                                                                                                <w:right w:val="none" w:sz="0" w:space="0" w:color="auto"/>
                                                                                                                                                                                                                                                                                                                                                                                                                                                                                                                                                                                                                                                                                              </w:divBdr>
                                                                                                                                                                                                                                                                                                                                                                                                                                                                                                                                                                                                                                                                                              <w:divsChild>
                                                                                                                                                                                                                                                                                                                                                                                                                                                                                                                                                                                                                                                                                                <w:div w:id="846137737">
                                                                                                                                                                                                                                                                                                                                                                                                                                                                                                                                                                                                                                                                                                  <w:marLeft w:val="0"/>
                                                                                                                                                                                                                                                                                                                                                                                                                                                                                                                                                                                                                                                                                                  <w:marRight w:val="0"/>
                                                                                                                                                                                                                                                                                                                                                                                                                                                                                                                                                                                                                                                                                                  <w:marTop w:val="0"/>
                                                                                                                                                                                                                                                                                                                                                                                                                                                                                                                                                                                                                                                                                                  <w:marBottom w:val="0"/>
                                                                                                                                                                                                                                                                                                                                                                                                                                                                                                                                                                                                                                                                                                  <w:divBdr>
                                                                                                                                                                                                                                                                                                                                                                                                                                                                                                                                                                                                                                                                                                    <w:top w:val="none" w:sz="0" w:space="0" w:color="auto"/>
                                                                                                                                                                                                                                                                                                                                                                                                                                                                                                                                                                                                                                                                                                    <w:left w:val="none" w:sz="0" w:space="0" w:color="auto"/>
                                                                                                                                                                                                                                                                                                                                                                                                                                                                                                                                                                                                                                                                                                    <w:bottom w:val="none" w:sz="0" w:space="0" w:color="auto"/>
                                                                                                                                                                                                                                                                                                                                                                                                                                                                                                                                                                                                                                                                                                    <w:right w:val="none" w:sz="0" w:space="0" w:color="auto"/>
                                                                                                                                                                                                                                                                                                                                                                                                                                                                                                                                                                                                                                                                                                  </w:divBdr>
                                                                                                                                                                                                                                                                                                                                                                                                                                                                                                                                                                                                                                                                                                  <w:divsChild>
                                                                                                                                                                                                                                                                                                                                                                                                                                                                                                                                                                                                                                                                                                    <w:div w:id="592323027">
                                                                                                                                                                                                                                                                                                                                                                                                                                                                                                                                                                                                                                                                                                      <w:marLeft w:val="0"/>
                                                                                                                                                                                                                                                                                                                                                                                                                                                                                                                                                                                                                                                                                                      <w:marRight w:val="0"/>
                                                                                                                                                                                                                                                                                                                                                                                                                                                                                                                                                                                                                                                                                                      <w:marTop w:val="0"/>
                                                                                                                                                                                                                                                                                                                                                                                                                                                                                                                                                                                                                                                                                                      <w:marBottom w:val="0"/>
                                                                                                                                                                                                                                                                                                                                                                                                                                                                                                                                                                                                                                                                                                      <w:divBdr>
                                                                                                                                                                                                                                                                                                                                                                                                                                                                                                                                                                                                                                                                                                        <w:top w:val="none" w:sz="0" w:space="0" w:color="auto"/>
                                                                                                                                                                                                                                                                                                                                                                                                                                                                                                                                                                                                                                                                                                        <w:left w:val="none" w:sz="0" w:space="0" w:color="auto"/>
                                                                                                                                                                                                                                                                                                                                                                                                                                                                                                                                                                                                                                                                                                        <w:bottom w:val="none" w:sz="0" w:space="0" w:color="auto"/>
                                                                                                                                                                                                                                                                                                                                                                                                                                                                                                                                                                                                                                                                                                        <w:right w:val="none" w:sz="0" w:space="0" w:color="auto"/>
                                                                                                                                                                                                                                                                                                                                                                                                                                                                                                                                                                                                                                                                                                      </w:divBdr>
                                                                                                                                                                                                                                                                                                                                                                                                                                                                                                                                                                                                                                                                                                      <w:divsChild>
                                                                                                                                                                                                                                                                                                                                                                                                                                                                                                                                                                                                                                                                                                        <w:div w:id="2125118">
                                                                                                                                                                                                                                                                                                                                                                                                                                                                                                                                                                                                                                                                                                          <w:marLeft w:val="0"/>
                                                                                                                                                                                                                                                                                                                                                                                                                                                                                                                                                                                                                                                                                                          <w:marRight w:val="0"/>
                                                                                                                                                                                                                                                                                                                                                                                                                                                                                                                                                                                                                                                                                                          <w:marTop w:val="0"/>
                                                                                                                                                                                                                                                                                                                                                                                                                                                                                                                                                                                                                                                                                                          <w:marBottom w:val="0"/>
                                                                                                                                                                                                                                                                                                                                                                                                                                                                                                                                                                                                                                                                                                          <w:divBdr>
                                                                                                                                                                                                                                                                                                                                                                                                                                                                                                                                                                                                                                                                                                            <w:top w:val="none" w:sz="0" w:space="0" w:color="auto"/>
                                                                                                                                                                                                                                                                                                                                                                                                                                                                                                                                                                                                                                                                                                            <w:left w:val="none" w:sz="0" w:space="0" w:color="auto"/>
                                                                                                                                                                                                                                                                                                                                                                                                                                                                                                                                                                                                                                                                                                            <w:bottom w:val="none" w:sz="0" w:space="0" w:color="auto"/>
                                                                                                                                                                                                                                                                                                                                                                                                                                                                                                                                                                                                                                                                                                            <w:right w:val="none" w:sz="0" w:space="0" w:color="auto"/>
                                                                                                                                                                                                                                                                                                                                                                                                                                                                                                                                                                                                                                                                                                          </w:divBdr>
                                                                                                                                                                                                                                                                                                                                                                                                                                                                                                                                                                                                                                                                                                          <w:divsChild>
                                                                                                                                                                                                                                                                                                                                                                                                                                                                                                                                                                                                                                                                                                            <w:div w:id="1385716908">
                                                                                                                                                                                                                                                                                                                                                                                                                                                                                                                                                                                                                                                                                                              <w:marLeft w:val="0"/>
                                                                                                                                                                                                                                                                                                                                                                                                                                                                                                                                                                                                                                                                                                              <w:marRight w:val="0"/>
                                                                                                                                                                                                                                                                                                                                                                                                                                                                                                                                                                                                                                                                                                              <w:marTop w:val="0"/>
                                                                                                                                                                                                                                                                                                                                                                                                                                                                                                                                                                                                                                                                                                              <w:marBottom w:val="0"/>
                                                                                                                                                                                                                                                                                                                                                                                                                                                                                                                                                                                                                                                                                                              <w:divBdr>
                                                                                                                                                                                                                                                                                                                                                                                                                                                                                                                                                                                                                                                                                                                <w:top w:val="none" w:sz="0" w:space="0" w:color="auto"/>
                                                                                                                                                                                                                                                                                                                                                                                                                                                                                                                                                                                                                                                                                                                <w:left w:val="none" w:sz="0" w:space="0" w:color="auto"/>
                                                                                                                                                                                                                                                                                                                                                                                                                                                                                                                                                                                                                                                                                                                <w:bottom w:val="none" w:sz="0" w:space="0" w:color="auto"/>
                                                                                                                                                                                                                                                                                                                                                                                                                                                                                                                                                                                                                                                                                                                <w:right w:val="none" w:sz="0" w:space="0" w:color="auto"/>
                                                                                                                                                                                                                                                                                                                                                                                                                                                                                                                                                                                                                                                                                                              </w:divBdr>
                                                                                                                                                                                                                                                                                                                                                                                                                                                                                                                                                                                                                                                                                                              <w:divsChild>
                                                                                                                                                                                                                                                                                                                                                                                                                                                                                                                                                                                                                                                                                                                <w:div w:id="1767573541">
                                                                                                                                                                                                                                                                                                                                                                                                                                                                                                                                                                                                                                                                                                                  <w:marLeft w:val="0"/>
                                                                                                                                                                                                                                                                                                                                                                                                                                                                                                                                                                                                                                                                                                                  <w:marRight w:val="0"/>
                                                                                                                                                                                                                                                                                                                                                                                                                                                                                                                                                                                                                                                                                                                  <w:marTop w:val="0"/>
                                                                                                                                                                                                                                                                                                                                                                                                                                                                                                                                                                                                                                                                                                                  <w:marBottom w:val="0"/>
                                                                                                                                                                                                                                                                                                                                                                                                                                                                                                                                                                                                                                                                                                                  <w:divBdr>
                                                                                                                                                                                                                                                                                                                                                                                                                                                                                                                                                                                                                                                                                                                    <w:top w:val="none" w:sz="0" w:space="0" w:color="auto"/>
                                                                                                                                                                                                                                                                                                                                                                                                                                                                                                                                                                                                                                                                                                                    <w:left w:val="none" w:sz="0" w:space="0" w:color="auto"/>
                                                                                                                                                                                                                                                                                                                                                                                                                                                                                                                                                                                                                                                                                                                    <w:bottom w:val="none" w:sz="0" w:space="0" w:color="auto"/>
                                                                                                                                                                                                                                                                                                                                                                                                                                                                                                                                                                                                                                                                                                                    <w:right w:val="none" w:sz="0" w:space="0" w:color="auto"/>
                                                                                                                                                                                                                                                                                                                                                                                                                                                                                                                                                                                                                                                                                                                  </w:divBdr>
                                                                                                                                                                                                                                                                                                                                                                                                                                                                                                                                                                                                                                                                                                                  <w:divsChild>
                                                                                                                                                                                                                                                                                                                                                                                                                                                                                                                                                                                                                                                                                                                    <w:div w:id="2025160615">
                                                                                                                                                                                                                                                                                                                                                                                                                                                                                                                                                                                                                                                                                                                      <w:marLeft w:val="0"/>
                                                                                                                                                                                                                                                                                                                                                                                                                                                                                                                                                                                                                                                                                                                      <w:marRight w:val="0"/>
                                                                                                                                                                                                                                                                                                                                                                                                                                                                                                                                                                                                                                                                                                                      <w:marTop w:val="0"/>
                                                                                                                                                                                                                                                                                                                                                                                                                                                                                                                                                                                                                                                                                                                      <w:marBottom w:val="0"/>
                                                                                                                                                                                                                                                                                                                                                                                                                                                                                                                                                                                                                                                                                                                      <w:divBdr>
                                                                                                                                                                                                                                                                                                                                                                                                                                                                                                                                                                                                                                                                                                                        <w:top w:val="none" w:sz="0" w:space="0" w:color="auto"/>
                                                                                                                                                                                                                                                                                                                                                                                                                                                                                                                                                                                                                                                                                                                        <w:left w:val="none" w:sz="0" w:space="0" w:color="auto"/>
                                                                                                                                                                                                                                                                                                                                                                                                                                                                                                                                                                                                                                                                                                                        <w:bottom w:val="none" w:sz="0" w:space="0" w:color="auto"/>
                                                                                                                                                                                                                                                                                                                                                                                                                                                                                                                                                                                                                                                                                                                        <w:right w:val="none" w:sz="0" w:space="0" w:color="auto"/>
                                                                                                                                                                                                                                                                                                                                                                                                                                                                                                                                                                                                                                                                                                                      </w:divBdr>
                                                                                                                                                                                                                                                                                                                                                                                                                                                                                                                                                                                                                                                                                                                      <w:divsChild>
                                                                                                                                                                                                                                                                                                                                                                                                                                                                                                                                                                                                                                                                                                                        <w:div w:id="1366246901">
                                                                                                                                                                                                                                                                                                                                                                                                                                                                                                                                                                                                                                                                                                                          <w:marLeft w:val="0"/>
                                                                                                                                                                                                                                                                                                                                                                                                                                                                                                                                                                                                                                                                                                                          <w:marRight w:val="0"/>
                                                                                                                                                                                                                                                                                                                                                                                                                                                                                                                                                                                                                                                                                                                          <w:marTop w:val="0"/>
                                                                                                                                                                                                                                                                                                                                                                                                                                                                                                                                                                                                                                                                                                                          <w:marBottom w:val="0"/>
                                                                                                                                                                                                                                                                                                                                                                                                                                                                                                                                                                                                                                                                                                                          <w:divBdr>
                                                                                                                                                                                                                                                                                                                                                                                                                                                                                                                                                                                                                                                                                                                            <w:top w:val="none" w:sz="0" w:space="0" w:color="auto"/>
                                                                                                                                                                                                                                                                                                                                                                                                                                                                                                                                                                                                                                                                                                                            <w:left w:val="none" w:sz="0" w:space="0" w:color="auto"/>
                                                                                                                                                                                                                                                                                                                                                                                                                                                                                                                                                                                                                                                                                                                            <w:bottom w:val="none" w:sz="0" w:space="0" w:color="auto"/>
                                                                                                                                                                                                                                                                                                                                                                                                                                                                                                                                                                                                                                                                                                                            <w:right w:val="none" w:sz="0" w:space="0" w:color="auto"/>
                                                                                                                                                                                                                                                                                                                                                                                                                                                                                                                                                                                                                                                                                                                          </w:divBdr>
                                                                                                                                                                                                                                                                                                                                                                                                                                                                                                                                                                                                                                                                                                                          <w:divsChild>
                                                                                                                                                                                                                                                                                                                                                                                                                                                                                                                                                                                                                                                                                                                            <w:div w:id="953173879">
                                                                                                                                                                                                                                                                                                                                                                                                                                                                                                                                                                                                                                                                                                                              <w:marLeft w:val="0"/>
                                                                                                                                                                                                                                                                                                                                                                                                                                                                                                                                                                                                                                                                                                                              <w:marRight w:val="0"/>
                                                                                                                                                                                                                                                                                                                                                                                                                                                                                                                                                                                                                                                                                                                              <w:marTop w:val="0"/>
                                                                                                                                                                                                                                                                                                                                                                                                                                                                                                                                                                                                                                                                                                                              <w:marBottom w:val="0"/>
                                                                                                                                                                                                                                                                                                                                                                                                                                                                                                                                                                                                                                                                                                                              <w:divBdr>
                                                                                                                                                                                                                                                                                                                                                                                                                                                                                                                                                                                                                                                                                                                                <w:top w:val="none" w:sz="0" w:space="0" w:color="auto"/>
                                                                                                                                                                                                                                                                                                                                                                                                                                                                                                                                                                                                                                                                                                                                <w:left w:val="none" w:sz="0" w:space="0" w:color="auto"/>
                                                                                                                                                                                                                                                                                                                                                                                                                                                                                                                                                                                                                                                                                                                                <w:bottom w:val="none" w:sz="0" w:space="0" w:color="auto"/>
                                                                                                                                                                                                                                                                                                                                                                                                                                                                                                                                                                                                                                                                                                                                <w:right w:val="none" w:sz="0" w:space="0" w:color="auto"/>
                                                                                                                                                                                                                                                                                                                                                                                                                                                                                                                                                                                                                                                                                                                              </w:divBdr>
                                                                                                                                                                                                                                                                                                                                                                                                                                                                                                                                                                                                                                                                                                                              <w:divsChild>
                                                                                                                                                                                                                                                                                                                                                                                                                                                                                                                                                                                                                                                                                                                                <w:div w:id="243683720">
                                                                                                                                                                                                                                                                                                                                                                                                                                                                                                                                                                                                                                                                                                                                  <w:marLeft w:val="0"/>
                                                                                                                                                                                                                                                                                                                                                                                                                                                                                                                                                                                                                                                                                                                                  <w:marRight w:val="0"/>
                                                                                                                                                                                                                                                                                                                                                                                                                                                                                                                                                                                                                                                                                                                                  <w:marTop w:val="0"/>
                                                                                                                                                                                                                                                                                                                                                                                                                                                                                                                                                                                                                                                                                                                                  <w:marBottom w:val="0"/>
                                                                                                                                                                                                                                                                                                                                                                                                                                                                                                                                                                                                                                                                                                                                  <w:divBdr>
                                                                                                                                                                                                                                                                                                                                                                                                                                                                                                                                                                                                                                                                                                                                    <w:top w:val="none" w:sz="0" w:space="0" w:color="auto"/>
                                                                                                                                                                                                                                                                                                                                                                                                                                                                                                                                                                                                                                                                                                                                    <w:left w:val="none" w:sz="0" w:space="0" w:color="auto"/>
                                                                                                                                                                                                                                                                                                                                                                                                                                                                                                                                                                                                                                                                                                                                    <w:bottom w:val="none" w:sz="0" w:space="0" w:color="auto"/>
                                                                                                                                                                                                                                                                                                                                                                                                                                                                                                                                                                                                                                                                                                                                    <w:right w:val="none" w:sz="0" w:space="0" w:color="auto"/>
                                                                                                                                                                                                                                                                                                                                                                                                                                                                                                                                                                                                                                                                                                                                  </w:divBdr>
                                                                                                                                                                                                                                                                                                                                                                                                                                                                                                                                                                                                                                                                                                                                  <w:divsChild>
                                                                                                                                                                                                                                                                                                                                                                                                                                                                                                                                                                                                                                                                                                                                    <w:div w:id="1452673576">
                                                                                                                                                                                                                                                                                                                                                                                                                                                                                                                                                                                                                                                                                                                                      <w:marLeft w:val="0"/>
                                                                                                                                                                                                                                                                                                                                                                                                                                                                                                                                                                                                                                                                                                                                      <w:marRight w:val="0"/>
                                                                                                                                                                                                                                                                                                                                                                                                                                                                                                                                                                                                                                                                                                                                      <w:marTop w:val="0"/>
                                                                                                                                                                                                                                                                                                                                                                                                                                                                                                                                                                                                                                                                                                                                      <w:marBottom w:val="0"/>
                                                                                                                                                                                                                                                                                                                                                                                                                                                                                                                                                                                                                                                                                                                                      <w:divBdr>
                                                                                                                                                                                                                                                                                                                                                                                                                                                                                                                                                                                                                                                                                                                                        <w:top w:val="none" w:sz="0" w:space="0" w:color="auto"/>
                                                                                                                                                                                                                                                                                                                                                                                                                                                                                                                                                                                                                                                                                                                                        <w:left w:val="none" w:sz="0" w:space="0" w:color="auto"/>
                                                                                                                                                                                                                                                                                                                                                                                                                                                                                                                                                                                                                                                                                                                                        <w:bottom w:val="none" w:sz="0" w:space="0" w:color="auto"/>
                                                                                                                                                                                                                                                                                                                                                                                                                                                                                                                                                                                                                                                                                                                                        <w:right w:val="none" w:sz="0" w:space="0" w:color="auto"/>
                                                                                                                                                                                                                                                                                                                                                                                                                                                                                                                                                                                                                                                                                                                                      </w:divBdr>
                                                                                                                                                                                                                                                                                                                                                                                                                                                                                                                                                                                                                                                                                                                                      <w:divsChild>
                                                                                                                                                                                                                                                                                                                                                                                                                                                                                                                                                                                                                                                                                                                                        <w:div w:id="266234270">
                                                                                                                                                                                                                                                                                                                                                                                                                                                                                                                                                                                                                                                                                                                                          <w:marLeft w:val="0"/>
                                                                                                                                                                                                                                                                                                                                                                                                                                                                                                                                                                                                                                                                                                                                          <w:marRight w:val="0"/>
                                                                                                                                                                                                                                                                                                                                                                                                                                                                                                                                                                                                                                                                                                                                          <w:marTop w:val="0"/>
                                                                                                                                                                                                                                                                                                                                                                                                                                                                                                                                                                                                                                                                                                                                          <w:marBottom w:val="0"/>
                                                                                                                                                                                                                                                                                                                                                                                                                                                                                                                                                                                                                                                                                                                                          <w:divBdr>
                                                                                                                                                                                                                                                                                                                                                                                                                                                                                                                                                                                                                                                                                                                                            <w:top w:val="none" w:sz="0" w:space="0" w:color="auto"/>
                                                                                                                                                                                                                                                                                                                                                                                                                                                                                                                                                                                                                                                                                                                                            <w:left w:val="none" w:sz="0" w:space="0" w:color="auto"/>
                                                                                                                                                                                                                                                                                                                                                                                                                                                                                                                                                                                                                                                                                                                                            <w:bottom w:val="none" w:sz="0" w:space="0" w:color="auto"/>
                                                                                                                                                                                                                                                                                                                                                                                                                                                                                                                                                                                                                                                                                                                                            <w:right w:val="none" w:sz="0" w:space="0" w:color="auto"/>
                                                                                                                                                                                                                                                                                                                                                                                                                                                                                                                                                                                                                                                                                                                                          </w:divBdr>
                                                                                                                                                                                                                                                                                                                                                                                                                                                                                                                                                                                                                                                                                                                                          <w:divsChild>
                                                                                                                                                                                                                                                                                                                                                                                                                                                                                                                                                                                                                                                                                                                                            <w:div w:id="1088310062">
                                                                                                                                                                                                                                                                                                                                                                                                                                                                                                                                                                                                                                                                                                                                              <w:marLeft w:val="0"/>
                                                                                                                                                                                                                                                                                                                                                                                                                                                                                                                                                                                                                                                                                                                                              <w:marRight w:val="0"/>
                                                                                                                                                                                                                                                                                                                                                                                                                                                                                                                                                                                                                                                                                                                                              <w:marTop w:val="0"/>
                                                                                                                                                                                                                                                                                                                                                                                                                                                                                                                                                                                                                                                                                                                                              <w:marBottom w:val="0"/>
                                                                                                                                                                                                                                                                                                                                                                                                                                                                                                                                                                                                                                                                                                                                              <w:divBdr>
                                                                                                                                                                                                                                                                                                                                                                                                                                                                                                                                                                                                                                                                                                                                                <w:top w:val="none" w:sz="0" w:space="0" w:color="auto"/>
                                                                                                                                                                                                                                                                                                                                                                                                                                                                                                                                                                                                                                                                                                                                                <w:left w:val="none" w:sz="0" w:space="0" w:color="auto"/>
                                                                                                                                                                                                                                                                                                                                                                                                                                                                                                                                                                                                                                                                                                                                                <w:bottom w:val="none" w:sz="0" w:space="0" w:color="auto"/>
                                                                                                                                                                                                                                                                                                                                                                                                                                                                                                                                                                                                                                                                                                                                                <w:right w:val="none" w:sz="0" w:space="0" w:color="auto"/>
                                                                                                                                                                                                                                                                                                                                                                                                                                                                                                                                                                                                                                                                                                                                              </w:divBdr>
                                                                                                                                                                                                                                                                                                                                                                                                                                                                                                                                                                                                                                                                                                                                              <w:divsChild>
                                                                                                                                                                                                                                                                                                                                                                                                                                                                                                                                                                                                                                                                                                                                                <w:div w:id="366029776">
                                                                                                                                                                                                                                                                                                                                                                                                                                                                                                                                                                                                                                                                                                                                                  <w:marLeft w:val="0"/>
                                                                                                                                                                                                                                                                                                                                                                                                                                                                                                                                                                                                                                                                                                                                                  <w:marRight w:val="0"/>
                                                                                                                                                                                                                                                                                                                                                                                                                                                                                                                                                                                                                                                                                                                                                  <w:marTop w:val="0"/>
                                                                                                                                                                                                                                                                                                                                                                                                                                                                                                                                                                                                                                                                                                                                                  <w:marBottom w:val="0"/>
                                                                                                                                                                                                                                                                                                                                                                                                                                                                                                                                                                                                                                                                                                                                                  <w:divBdr>
                                                                                                                                                                                                                                                                                                                                                                                                                                                                                                                                                                                                                                                                                                                                                    <w:top w:val="none" w:sz="0" w:space="0" w:color="auto"/>
                                                                                                                                                                                                                                                                                                                                                                                                                                                                                                                                                                                                                                                                                                                                                    <w:left w:val="none" w:sz="0" w:space="0" w:color="auto"/>
                                                                                                                                                                                                                                                                                                                                                                                                                                                                                                                                                                                                                                                                                                                                                    <w:bottom w:val="none" w:sz="0" w:space="0" w:color="auto"/>
                                                                                                                                                                                                                                                                                                                                                                                                                                                                                                                                                                                                                                                                                                                                                    <w:right w:val="none" w:sz="0" w:space="0" w:color="auto"/>
                                                                                                                                                                                                                                                                                                                                                                                                                                                                                                                                                                                                                                                                                                                                                  </w:divBdr>
                                                                                                                                                                                                                                                                                                                                                                                                                                                                                                                                                                                                                                                                                                                                                  <w:divsChild>
                                                                                                                                                                                                                                                                                                                                                                                                                                                                                                                                                                                                                                                                                                                                                    <w:div w:id="1484270384">
                                                                                                                                                                                                                                                                                                                                                                                                                                                                                                                                                                                                                                                                                                                                                      <w:marLeft w:val="0"/>
                                                                                                                                                                                                                                                                                                                                                                                                                                                                                                                                                                                                                                                                                                                                                      <w:marRight w:val="0"/>
                                                                                                                                                                                                                                                                                                                                                                                                                                                                                                                                                                                                                                                                                                                                                      <w:marTop w:val="0"/>
                                                                                                                                                                                                                                                                                                                                                                                                                                                                                                                                                                                                                                                                                                                                                      <w:marBottom w:val="0"/>
                                                                                                                                                                                                                                                                                                                                                                                                                                                                                                                                                                                                                                                                                                                                                      <w:divBdr>
                                                                                                                                                                                                                                                                                                                                                                                                                                                                                                                                                                                                                                                                                                                                                        <w:top w:val="none" w:sz="0" w:space="0" w:color="auto"/>
                                                                                                                                                                                                                                                                                                                                                                                                                                                                                                                                                                                                                                                                                                                                                        <w:left w:val="none" w:sz="0" w:space="0" w:color="auto"/>
                                                                                                                                                                                                                                                                                                                                                                                                                                                                                                                                                                                                                                                                                                                                                        <w:bottom w:val="none" w:sz="0" w:space="0" w:color="auto"/>
                                                                                                                                                                                                                                                                                                                                                                                                                                                                                                                                                                                                                                                                                                                                                        <w:right w:val="none" w:sz="0" w:space="0" w:color="auto"/>
                                                                                                                                                                                                                                                                                                                                                                                                                                                                                                                                                                                                                                                                                                                                                      </w:divBdr>
                                                                                                                                                                                                                                                                                                                                                                                                                                                                                                                                                                                                                                                                                                                                                      <w:divsChild>
                                                                                                                                                                                                                                                                                                                                                                                                                                                                                                                                                                                                                                                                                                                                                        <w:div w:id="387804447">
                                                                                                                                                                                                                                                                                                                                                                                                                                                                                                                                                                                                                                                                                                                                                          <w:marLeft w:val="0"/>
                                                                                                                                                                                                                                                                                                                                                                                                                                                                                                                                                                                                                                                                                                                                                          <w:marRight w:val="0"/>
                                                                                                                                                                                                                                                                                                                                                                                                                                                                                                                                                                                                                                                                                                                                                          <w:marTop w:val="0"/>
                                                                                                                                                                                                                                                                                                                                                                                                                                                                                                                                                                                                                                                                                                                                                          <w:marBottom w:val="0"/>
                                                                                                                                                                                                                                                                                                                                                                                                                                                                                                                                                                                                                                                                                                                                                          <w:divBdr>
                                                                                                                                                                                                                                                                                                                                                                                                                                                                                                                                                                                                                                                                                                                                                            <w:top w:val="none" w:sz="0" w:space="0" w:color="auto"/>
                                                                                                                                                                                                                                                                                                                                                                                                                                                                                                                                                                                                                                                                                                                                                            <w:left w:val="none" w:sz="0" w:space="0" w:color="auto"/>
                                                                                                                                                                                                                                                                                                                                                                                                                                                                                                                                                                                                                                                                                                                                                            <w:bottom w:val="none" w:sz="0" w:space="0" w:color="auto"/>
                                                                                                                                                                                                                                                                                                                                                                                                                                                                                                                                                                                                                                                                                                                                                            <w:right w:val="none" w:sz="0" w:space="0" w:color="auto"/>
                                                                                                                                                                                                                                                                                                                                                                                                                                                                                                                                                                                                                                                                                                                                                          </w:divBdr>
                                                                                                                                                                                                                                                                                                                                                                                                                                                                                                                                                                                                                                                                                                                                                          <w:divsChild>
                                                                                                                                                                                                                                                                                                                                                                                                                                                                                                                                                                                                                                                                                                                                                            <w:div w:id="1988853096">
                                                                                                                                                                                                                                                                                                                                                                                                                                                                                                                                                                                                                                                                                                                                                              <w:marLeft w:val="0"/>
                                                                                                                                                                                                                                                                                                                                                                                                                                                                                                                                                                                                                                                                                                                                                              <w:marRight w:val="0"/>
                                                                                                                                                                                                                                                                                                                                                                                                                                                                                                                                                                                                                                                                                                                                                              <w:marTop w:val="0"/>
                                                                                                                                                                                                                                                                                                                                                                                                                                                                                                                                                                                                                                                                                                                                                              <w:marBottom w:val="0"/>
                                                                                                                                                                                                                                                                                                                                                                                                                                                                                                                                                                                                                                                                                                                                                              <w:divBdr>
                                                                                                                                                                                                                                                                                                                                                                                                                                                                                                                                                                                                                                                                                                                                                                <w:top w:val="none" w:sz="0" w:space="0" w:color="auto"/>
                                                                                                                                                                                                                                                                                                                                                                                                                                                                                                                                                                                                                                                                                                                                                                <w:left w:val="none" w:sz="0" w:space="0" w:color="auto"/>
                                                                                                                                                                                                                                                                                                                                                                                                                                                                                                                                                                                                                                                                                                                                                                <w:bottom w:val="none" w:sz="0" w:space="0" w:color="auto"/>
                                                                                                                                                                                                                                                                                                                                                                                                                                                                                                                                                                                                                                                                                                                                                                <w:right w:val="none" w:sz="0" w:space="0" w:color="auto"/>
                                                                                                                                                                                                                                                                                                                                                                                                                                                                                                                                                                                                                                                                                                                                                              </w:divBdr>
                                                                                                                                                                                                                                                                                                                                                                                                                                                                                                                                                                                                                                                                                                                                                              <w:divsChild>
                                                                                                                                                                                                                                                                                                                                                                                                                                                                                                                                                                                                                                                                                                                                                                <w:div w:id="784349982">
                                                                                                                                                                                                                                                                                                                                                                                                                                                                                                                                                                                                                                                                                                                                                                  <w:marLeft w:val="0"/>
                                                                                                                                                                                                                                                                                                                                                                                                                                                                                                                                                                                                                                                                                                                                                                  <w:marRight w:val="0"/>
                                                                                                                                                                                                                                                                                                                                                                                                                                                                                                                                                                                                                                                                                                                                                                  <w:marTop w:val="0"/>
                                                                                                                                                                                                                                                                                                                                                                                                                                                                                                                                                                                                                                                                                                                                                                  <w:marBottom w:val="0"/>
                                                                                                                                                                                                                                                                                                                                                                                                                                                                                                                                                                                                                                                                                                                                                                  <w:divBdr>
                                                                                                                                                                                                                                                                                                                                                                                                                                                                                                                                                                                                                                                                                                                                                                    <w:top w:val="none" w:sz="0" w:space="0" w:color="auto"/>
                                                                                                                                                                                                                                                                                                                                                                                                                                                                                                                                                                                                                                                                                                                                                                    <w:left w:val="none" w:sz="0" w:space="0" w:color="auto"/>
                                                                                                                                                                                                                                                                                                                                                                                                                                                                                                                                                                                                                                                                                                                                                                    <w:bottom w:val="none" w:sz="0" w:space="0" w:color="auto"/>
                                                                                                                                                                                                                                                                                                                                                                                                                                                                                                                                                                                                                                                                                                                                                                    <w:right w:val="none" w:sz="0" w:space="0" w:color="auto"/>
                                                                                                                                                                                                                                                                                                                                                                                                                                                                                                                                                                                                                                                                                                                                                                  </w:divBdr>
                                                                                                                                                                                                                                                                                                                                                                                                                                                                                                                                                                                                                                                                                                                                                                  <w:divsChild>
                                                                                                                                                                                                                                                                                                                                                                                                                                                                                                                                                                                                                                                                                                                                                                    <w:div w:id="52970861">
                                                                                                                                                                                                                                                                                                                                                                                                                                                                                                                                                                                                                                                                                                                                                                      <w:marLeft w:val="0"/>
                                                                                                                                                                                                                                                                                                                                                                                                                                                                                                                                                                                                                                                                                                                                                                      <w:marRight w:val="0"/>
                                                                                                                                                                                                                                                                                                                                                                                                                                                                                                                                                                                                                                                                                                                                                                      <w:marTop w:val="0"/>
                                                                                                                                                                                                                                                                                                                                                                                                                                                                                                                                                                                                                                                                                                                                                                      <w:marBottom w:val="0"/>
                                                                                                                                                                                                                                                                                                                                                                                                                                                                                                                                                                                                                                                                                                                                                                      <w:divBdr>
                                                                                                                                                                                                                                                                                                                                                                                                                                                                                                                                                                                                                                                                                                                                                                        <w:top w:val="none" w:sz="0" w:space="0" w:color="auto"/>
                                                                                                                                                                                                                                                                                                                                                                                                                                                                                                                                                                                                                                                                                                                                                                        <w:left w:val="none" w:sz="0" w:space="0" w:color="auto"/>
                                                                                                                                                                                                                                                                                                                                                                                                                                                                                                                                                                                                                                                                                                                                                                        <w:bottom w:val="none" w:sz="0" w:space="0" w:color="auto"/>
                                                                                                                                                                                                                                                                                                                                                                                                                                                                                                                                                                                                                                                                                                                                                                        <w:right w:val="none" w:sz="0" w:space="0" w:color="auto"/>
                                                                                                                                                                                                                                                                                                                                                                                                                                                                                                                                                                                                                                                                                                                                                                      </w:divBdr>
                                                                                                                                                                                                                                                                                                                                                                                                                                                                                                                                                                                                                                                                                                                                                                      <w:divsChild>
                                                                                                                                                                                                                                                                                                                                                                                                                                                                                                                                                                                                                                                                                                                                                                        <w:div w:id="361637386">
                                                                                                                                                                                                                                                                                                                                                                                                                                                                                                                                                                                                                                                                                                                                                                          <w:marLeft w:val="0"/>
                                                                                                                                                                                                                                                                                                                                                                                                                                                                                                                                                                                                                                                                                                                                                                          <w:marRight w:val="0"/>
                                                                                                                                                                                                                                                                                                                                                                                                                                                                                                                                                                                                                                                                                                                                                                          <w:marTop w:val="0"/>
                                                                                                                                                                                                                                                                                                                                                                                                                                                                                                                                                                                                                                                                                                                                                                          <w:marBottom w:val="0"/>
                                                                                                                                                                                                                                                                                                                                                                                                                                                                                                                                                                                                                                                                                                                                                                          <w:divBdr>
                                                                                                                                                                                                                                                                                                                                                                                                                                                                                                                                                                                                                                                                                                                                                                            <w:top w:val="none" w:sz="0" w:space="0" w:color="auto"/>
                                                                                                                                                                                                                                                                                                                                                                                                                                                                                                                                                                                                                                                                                                                                                                            <w:left w:val="none" w:sz="0" w:space="0" w:color="auto"/>
                                                                                                                                                                                                                                                                                                                                                                                                                                                                                                                                                                                                                                                                                                                                                                            <w:bottom w:val="none" w:sz="0" w:space="0" w:color="auto"/>
                                                                                                                                                                                                                                                                                                                                                                                                                                                                                                                                                                                                                                                                                                                                                                            <w:right w:val="none" w:sz="0" w:space="0" w:color="auto"/>
                                                                                                                                                                                                                                                                                                                                                                                                                                                                                                                                                                                                                                                                                                                                                                          </w:divBdr>
                                                                                                                                                                                                                                                                                                                                                                                                                                                                                                                                                                                                                                                                                                                                                                          <w:divsChild>
                                                                                                                                                                                                                                                                                                                                                                                                                                                                                                                                                                                                                                                                                                                                                                            <w:div w:id="154884332">
                                                                                                                                                                                                                                                                                                                                                                                                                                                                                                                                                                                                                                                                                                                                                                              <w:marLeft w:val="0"/>
                                                                                                                                                                                                                                                                                                                                                                                                                                                                                                                                                                                                                                                                                                                                                                              <w:marRight w:val="0"/>
                                                                                                                                                                                                                                                                                                                                                                                                                                                                                                                                                                                                                                                                                                                                                                              <w:marTop w:val="0"/>
                                                                                                                                                                                                                                                                                                                                                                                                                                                                                                                                                                                                                                                                                                                                                                              <w:marBottom w:val="0"/>
                                                                                                                                                                                                                                                                                                                                                                                                                                                                                                                                                                                                                                                                                                                                                                              <w:divBdr>
                                                                                                                                                                                                                                                                                                                                                                                                                                                                                                                                                                                                                                                                                                                                                                                <w:top w:val="none" w:sz="0" w:space="0" w:color="auto"/>
                                                                                                                                                                                                                                                                                                                                                                                                                                                                                                                                                                                                                                                                                                                                                                                <w:left w:val="none" w:sz="0" w:space="0" w:color="auto"/>
                                                                                                                                                                                                                                                                                                                                                                                                                                                                                                                                                                                                                                                                                                                                                                                <w:bottom w:val="none" w:sz="0" w:space="0" w:color="auto"/>
                                                                                                                                                                                                                                                                                                                                                                                                                                                                                                                                                                                                                                                                                                                                                                                <w:right w:val="none" w:sz="0" w:space="0" w:color="auto"/>
                                                                                                                                                                                                                                                                                                                                                                                                                                                                                                                                                                                                                                                                                                                                                                              </w:divBdr>
                                                                                                                                                                                                                                                                                                                                                                                                                                                                                                                                                                                                                                                                                                                                                                              <w:divsChild>
                                                                                                                                                                                                                                                                                                                                                                                                                                                                                                                                                                                                                                                                                                                                                                                <w:div w:id="146286152">
                                                                                                                                                                                                                                                                                                                                                                                                                                                                                                                                                                                                                                                                                                                                                                                  <w:marLeft w:val="0"/>
                                                                                                                                                                                                                                                                                                                                                                                                                                                                                                                                                                                                                                                                                                                                                                                  <w:marRight w:val="0"/>
                                                                                                                                                                                                                                                                                                                                                                                                                                                                                                                                                                                                                                                                                                                                                                                  <w:marTop w:val="0"/>
                                                                                                                                                                                                                                                                                                                                                                                                                                                                                                                                                                                                                                                                                                                                                                                  <w:marBottom w:val="0"/>
                                                                                                                                                                                                                                                                                                                                                                                                                                                                                                                                                                                                                                                                                                                                                                                  <w:divBdr>
                                                                                                                                                                                                                                                                                                                                                                                                                                                                                                                                                                                                                                                                                                                                                                                    <w:top w:val="none" w:sz="0" w:space="0" w:color="auto"/>
                                                                                                                                                                                                                                                                                                                                                                                                                                                                                                                                                                                                                                                                                                                                                                                    <w:left w:val="none" w:sz="0" w:space="0" w:color="auto"/>
                                                                                                                                                                                                                                                                                                                                                                                                                                                                                                                                                                                                                                                                                                                                                                                    <w:bottom w:val="none" w:sz="0" w:space="0" w:color="auto"/>
                                                                                                                                                                                                                                                                                                                                                                                                                                                                                                                                                                                                                                                                                                                                                                                    <w:right w:val="none" w:sz="0" w:space="0" w:color="auto"/>
                                                                                                                                                                                                                                                                                                                                                                                                                                                                                                                                                                                                                                                                                                                                                                                  </w:divBdr>
                                                                                                                                                                                                                                                                                                                                                                                                                                                                                                                                                                                                                                                                                                                                                                                  <w:divsChild>
                                                                                                                                                                                                                                                                                                                                                                                                                                                                                                                                                                                                                                                                                                                                                                                    <w:div w:id="1298803436">
                                                                                                                                                                                                                                                                                                                                                                                                                                                                                                                                                                                                                                                                                                                                                                                      <w:marLeft w:val="0"/>
                                                                                                                                                                                                                                                                                                                                                                                                                                                                                                                                                                                                                                                                                                                                                                                      <w:marRight w:val="0"/>
                                                                                                                                                                                                                                                                                                                                                                                                                                                                                                                                                                                                                                                                                                                                                                                      <w:marTop w:val="0"/>
                                                                                                                                                                                                                                                                                                                                                                                                                                                                                                                                                                                                                                                                                                                                                                                      <w:marBottom w:val="0"/>
                                                                                                                                                                                                                                                                                                                                                                                                                                                                                                                                                                                                                                                                                                                                                                                      <w:divBdr>
                                                                                                                                                                                                                                                                                                                                                                                                                                                                                                                                                                                                                                                                                                                                                                                        <w:top w:val="none" w:sz="0" w:space="0" w:color="auto"/>
                                                                                                                                                                                                                                                                                                                                                                                                                                                                                                                                                                                                                                                                                                                                                                                        <w:left w:val="none" w:sz="0" w:space="0" w:color="auto"/>
                                                                                                                                                                                                                                                                                                                                                                                                                                                                                                                                                                                                                                                                                                                                                                                        <w:bottom w:val="none" w:sz="0" w:space="0" w:color="auto"/>
                                                                                                                                                                                                                                                                                                                                                                                                                                                                                                                                                                                                                                                                                                                                                                                        <w:right w:val="none" w:sz="0" w:space="0" w:color="auto"/>
                                                                                                                                                                                                                                                                                                                                                                                                                                                                                                                                                                                                                                                                                                                                                                                      </w:divBdr>
                                                                                                                                                                                                                                                                                                                                                                                                                                                                                                                                                                                                                                                                                                                                                                                      <w:divsChild>
                                                                                                                                                                                                                                                                                                                                                                                                                                                                                                                                                                                                                                                                                                                                                                                        <w:div w:id="79063256">
                                                                                                                                                                                                                                                                                                                                                                                                                                                                                                                                                                                                                                                                                                                                                                                          <w:marLeft w:val="0"/>
                                                                                                                                                                                                                                                                                                                                                                                                                                                                                                                                                                                                                                                                                                                                                                                          <w:marRight w:val="0"/>
                                                                                                                                                                                                                                                                                                                                                                                                                                                                                                                                                                                                                                                                                                                                                                                          <w:marTop w:val="0"/>
                                                                                                                                                                                                                                                                                                                                                                                                                                                                                                                                                                                                                                                                                                                                                                                          <w:marBottom w:val="0"/>
                                                                                                                                                                                                                                                                                                                                                                                                                                                                                                                                                                                                                                                                                                                                                                                          <w:divBdr>
                                                                                                                                                                                                                                                                                                                                                                                                                                                                                                                                                                                                                                                                                                                                                                                            <w:top w:val="none" w:sz="0" w:space="0" w:color="auto"/>
                                                                                                                                                                                                                                                                                                                                                                                                                                                                                                                                                                                                                                                                                                                                                                                            <w:left w:val="none" w:sz="0" w:space="0" w:color="auto"/>
                                                                                                                                                                                                                                                                                                                                                                                                                                                                                                                                                                                                                                                                                                                                                                                            <w:bottom w:val="none" w:sz="0" w:space="0" w:color="auto"/>
                                                                                                                                                                                                                                                                                                                                                                                                                                                                                                                                                                                                                                                                                                                                                                                            <w:right w:val="none" w:sz="0" w:space="0" w:color="auto"/>
                                                                                                                                                                                                                                                                                                                                                                                                                                                                                                                                                                                                                                                                                                                                                                                          </w:divBdr>
                                                                                                                                                                                                                                                                                                                                                                                                                                                                                                                                                                                                                                                                                                                                                                                          <w:divsChild>
                                                                                                                                                                                                                                                                                                                                                                                                                                                                                                                                                                                                                                                                                                                                                                                            <w:div w:id="539710407">
                                                                                                                                                                                                                                                                                                                                                                                                                                                                                                                                                                                                                                                                                                                                                                                              <w:marLeft w:val="0"/>
                                                                                                                                                                                                                                                                                                                                                                                                                                                                                                                                                                                                                                                                                                                                                                                              <w:marRight w:val="0"/>
                                                                                                                                                                                                                                                                                                                                                                                                                                                                                                                                                                                                                                                                                                                                                                                              <w:marTop w:val="0"/>
                                                                                                                                                                                                                                                                                                                                                                                                                                                                                                                                                                                                                                                                                                                                                                                              <w:marBottom w:val="0"/>
                                                                                                                                                                                                                                                                                                                                                                                                                                                                                                                                                                                                                                                                                                                                                                                              <w:divBdr>
                                                                                                                                                                                                                                                                                                                                                                                                                                                                                                                                                                                                                                                                                                                                                                                                <w:top w:val="none" w:sz="0" w:space="0" w:color="auto"/>
                                                                                                                                                                                                                                                                                                                                                                                                                                                                                                                                                                                                                                                                                                                                                                                                <w:left w:val="none" w:sz="0" w:space="0" w:color="auto"/>
                                                                                                                                                                                                                                                                                                                                                                                                                                                                                                                                                                                                                                                                                                                                                                                                <w:bottom w:val="none" w:sz="0" w:space="0" w:color="auto"/>
                                                                                                                                                                                                                                                                                                                                                                                                                                                                                                                                                                                                                                                                                                                                                                                                <w:right w:val="none" w:sz="0" w:space="0" w:color="auto"/>
                                                                                                                                                                                                                                                                                                                                                                                                                                                                                                                                                                                                                                                                                                                                                                                              </w:divBdr>
                                                                                                                                                                                                                                                                                                                                                                                                                                                                                                                                                                                                                                                                                                                                                                                              <w:divsChild>
                                                                                                                                                                                                                                                                                                                                                                                                                                                                                                                                                                                                                                                                                                                                                                                                <w:div w:id="1699116247">
                                                                                                                                                                                                                                                                                                                                                                                                                                                                                                                                                                                                                                                                                                                                                                                                  <w:marLeft w:val="0"/>
                                                                                                                                                                                                                                                                                                                                                                                                                                                                                                                                                                                                                                                                                                                                                                                                  <w:marRight w:val="0"/>
                                                                                                                                                                                                                                                                                                                                                                                                                                                                                                                                                                                                                                                                                                                                                                                                  <w:marTop w:val="0"/>
                                                                                                                                                                                                                                                                                                                                                                                                                                                                                                                                                                                                                                                                                                                                                                                                  <w:marBottom w:val="0"/>
                                                                                                                                                                                                                                                                                                                                                                                                                                                                                                                                                                                                                                                                                                                                                                                                  <w:divBdr>
                                                                                                                                                                                                                                                                                                                                                                                                                                                                                                                                                                                                                                                                                                                                                                                                    <w:top w:val="none" w:sz="0" w:space="0" w:color="auto"/>
                                                                                                                                                                                                                                                                                                                                                                                                                                                                                                                                                                                                                                                                                                                                                                                                    <w:left w:val="none" w:sz="0" w:space="0" w:color="auto"/>
                                                                                                                                                                                                                                                                                                                                                                                                                                                                                                                                                                                                                                                                                                                                                                                                    <w:bottom w:val="none" w:sz="0" w:space="0" w:color="auto"/>
                                                                                                                                                                                                                                                                                                                                                                                                                                                                                                                                                                                                                                                                                                                                                                                                    <w:right w:val="none" w:sz="0" w:space="0" w:color="auto"/>
                                                                                                                                                                                                                                                                                                                                                                                                                                                                                                                                                                                                                                                                                                                                                                                                  </w:divBdr>
                                                                                                                                                                                                                                                                                                                                                                                                                                                                                                                                                                                                                                                                                                                                                                                                  <w:divsChild>
                                                                                                                                                                                                                                                                                                                                                                                                                                                                                                                                                                                                                                                                                                                                                                                                    <w:div w:id="1674449624">
                                                                                                                                                                                                                                                                                                                                                                                                                                                                                                                                                                                                                                                                                                                                                                                                      <w:marLeft w:val="0"/>
                                                                                                                                                                                                                                                                                                                                                                                                                                                                                                                                                                                                                                                                                                                                                                                                      <w:marRight w:val="0"/>
                                                                                                                                                                                                                                                                                                                                                                                                                                                                                                                                                                                                                                                                                                                                                                                                      <w:marTop w:val="0"/>
                                                                                                                                                                                                                                                                                                                                                                                                                                                                                                                                                                                                                                                                                                                                                                                                      <w:marBottom w:val="0"/>
                                                                                                                                                                                                                                                                                                                                                                                                                                                                                                                                                                                                                                                                                                                                                                                                      <w:divBdr>
                                                                                                                                                                                                                                                                                                                                                                                                                                                                                                                                                                                                                                                                                                                                                                                                        <w:top w:val="none" w:sz="0" w:space="0" w:color="auto"/>
                                                                                                                                                                                                                                                                                                                                                                                                                                                                                                                                                                                                                                                                                                                                                                                                        <w:left w:val="none" w:sz="0" w:space="0" w:color="auto"/>
                                                                                                                                                                                                                                                                                                                                                                                                                                                                                                                                                                                                                                                                                                                                                                                                        <w:bottom w:val="none" w:sz="0" w:space="0" w:color="auto"/>
                                                                                                                                                                                                                                                                                                                                                                                                                                                                                                                                                                                                                                                                                                                                                                                                        <w:right w:val="none" w:sz="0" w:space="0" w:color="auto"/>
                                                                                                                                                                                                                                                                                                                                                                                                                                                                                                                                                                                                                                                                                                                                                                                                      </w:divBdr>
                                                                                                                                                                                                                                                                                                                                                                                                                                                                                                                                                                                                                                                                                                                                                                                                      <w:divsChild>
                                                                                                                                                                                                                                                                                                                                                                                                                                                                                                                                                                                                                                                                                                                                                                                                        <w:div w:id="54083868">
                                                                                                                                                                                                                                                                                                                                                                                                                                                                                                                                                                                                                                                                                                                                                                                                          <w:marLeft w:val="0"/>
                                                                                                                                                                                                                                                                                                                                                                                                                                                                                                                                                                                                                                                                                                                                                                                                          <w:marRight w:val="0"/>
                                                                                                                                                                                                                                                                                                                                                                                                                                                                                                                                                                                                                                                                                                                                                                                                          <w:marTop w:val="0"/>
                                                                                                                                                                                                                                                                                                                                                                                                                                                                                                                                                                                                                                                                                                                                                                                                          <w:marBottom w:val="0"/>
                                                                                                                                                                                                                                                                                                                                                                                                                                                                                                                                                                                                                                                                                                                                                                                                          <w:divBdr>
                                                                                                                                                                                                                                                                                                                                                                                                                                                                                                                                                                                                                                                                                                                                                                                                            <w:top w:val="none" w:sz="0" w:space="0" w:color="auto"/>
                                                                                                                                                                                                                                                                                                                                                                                                                                                                                                                                                                                                                                                                                                                                                                                                            <w:left w:val="none" w:sz="0" w:space="0" w:color="auto"/>
                                                                                                                                                                                                                                                                                                                                                                                                                                                                                                                                                                                                                                                                                                                                                                                                            <w:bottom w:val="none" w:sz="0" w:space="0" w:color="auto"/>
                                                                                                                                                                                                                                                                                                                                                                                                                                                                                                                                                                                                                                                                                                                                                                                                            <w:right w:val="none" w:sz="0" w:space="0" w:color="auto"/>
                                                                                                                                                                                                                                                                                                                                                                                                                                                                                                                                                                                                                                                                                                                                                                                                          </w:divBdr>
                                                                                                                                                                                                                                                                                                                                                                                                                                                                                                                                                                                                                                                                                                                                                                                                          <w:divsChild>
                                                                                                                                                                                                                                                                                                                                                                                                                                                                                                                                                                                                                                                                                                                                                                                                            <w:div w:id="2126924332">
                                                                                                                                                                                                                                                                                                                                                                                                                                                                                                                                                                                                                                                                                                                                                                                                              <w:marLeft w:val="0"/>
                                                                                                                                                                                                                                                                                                                                                                                                                                                                                                                                                                                                                                                                                                                                                                                                              <w:marRight w:val="0"/>
                                                                                                                                                                                                                                                                                                                                                                                                                                                                                                                                                                                                                                                                                                                                                                                                              <w:marTop w:val="0"/>
                                                                                                                                                                                                                                                                                                                                                                                                                                                                                                                                                                                                                                                                                                                                                                                                              <w:marBottom w:val="0"/>
                                                                                                                                                                                                                                                                                                                                                                                                                                                                                                                                                                                                                                                                                                                                                                                                              <w:divBdr>
                                                                                                                                                                                                                                                                                                                                                                                                                                                                                                                                                                                                                                                                                                                                                                                                                <w:top w:val="none" w:sz="0" w:space="0" w:color="auto"/>
                                                                                                                                                                                                                                                                                                                                                                                                                                                                                                                                                                                                                                                                                                                                                                                                                <w:left w:val="none" w:sz="0" w:space="0" w:color="auto"/>
                                                                                                                                                                                                                                                                                                                                                                                                                                                                                                                                                                                                                                                                                                                                                                                                                <w:bottom w:val="none" w:sz="0" w:space="0" w:color="auto"/>
                                                                                                                                                                                                                                                                                                                                                                                                                                                                                                                                                                                                                                                                                                                                                                                                                <w:right w:val="none" w:sz="0" w:space="0" w:color="auto"/>
                                                                                                                                                                                                                                                                                                                                                                                                                                                                                                                                                                                                                                                                                                                                                                                                              </w:divBdr>
                                                                                                                                                                                                                                                                                                                                                                                                                                                                                                                                                                                                                                                                                                                                                                                                              <w:divsChild>
                                                                                                                                                                                                                                                                                                                                                                                                                                                                                                                                                                                                                                                                                                                                                                                                                <w:div w:id="160314742">
                                                                                                                                                                                                                                                                                                                                                                                                                                                                                                                                                                                                                                                                                                                                                                                                                  <w:marLeft w:val="0"/>
                                                                                                                                                                                                                                                                                                                                                                                                                                                                                                                                                                                                                                                                                                                                                                                                                  <w:marRight w:val="0"/>
                                                                                                                                                                                                                                                                                                                                                                                                                                                                                                                                                                                                                                                                                                                                                                                                                  <w:marTop w:val="0"/>
                                                                                                                                                                                                                                                                                                                                                                                                                                                                                                                                                                                                                                                                                                                                                                                                                  <w:marBottom w:val="0"/>
                                                                                                                                                                                                                                                                                                                                                                                                                                                                                                                                                                                                                                                                                                                                                                                                                  <w:divBdr>
                                                                                                                                                                                                                                                                                                                                                                                                                                                                                                                                                                                                                                                                                                                                                                                                                    <w:top w:val="none" w:sz="0" w:space="0" w:color="auto"/>
                                                                                                                                                                                                                                                                                                                                                                                                                                                                                                                                                                                                                                                                                                                                                                                                                    <w:left w:val="none" w:sz="0" w:space="0" w:color="auto"/>
                                                                                                                                                                                                                                                                                                                                                                                                                                                                                                                                                                                                                                                                                                                                                                                                                    <w:bottom w:val="none" w:sz="0" w:space="0" w:color="auto"/>
                                                                                                                                                                                                                                                                                                                                                                                                                                                                                                                                                                                                                                                                                                                                                                                                                    <w:right w:val="none" w:sz="0" w:space="0" w:color="auto"/>
                                                                                                                                                                                                                                                                                                                                                                                                                                                                                                                                                                                                                                                                                                                                                                                                                  </w:divBdr>
                                                                                                                                                                                                                                                                                                                                                                                                                                                                                                                                                                                                                                                                                                                                                                                                                  <w:divsChild>
                                                                                                                                                                                                                                                                                                                                                                                                                                                                                                                                                                                                                                                                                                                                                                                                                    <w:div w:id="1111165439">
                                                                                                                                                                                                                                                                                                                                                                                                                                                                                                                                                                                                                                                                                                                                                                                                                      <w:marLeft w:val="0"/>
                                                                                                                                                                                                                                                                                                                                                                                                                                                                                                                                                                                                                                                                                                                                                                                                                      <w:marRight w:val="0"/>
                                                                                                                                                                                                                                                                                                                                                                                                                                                                                                                                                                                                                                                                                                                                                                                                                      <w:marTop w:val="0"/>
                                                                                                                                                                                                                                                                                                                                                                                                                                                                                                                                                                                                                                                                                                                                                                                                                      <w:marBottom w:val="0"/>
                                                                                                                                                                                                                                                                                                                                                                                                                                                                                                                                                                                                                                                                                                                                                                                                                      <w:divBdr>
                                                                                                                                                                                                                                                                                                                                                                                                                                                                                                                                                                                                                                                                                                                                                                                                                        <w:top w:val="none" w:sz="0" w:space="0" w:color="auto"/>
                                                                                                                                                                                                                                                                                                                                                                                                                                                                                                                                                                                                                                                                                                                                                                                                                        <w:left w:val="none" w:sz="0" w:space="0" w:color="auto"/>
                                                                                                                                                                                                                                                                                                                                                                                                                                                                                                                                                                                                                                                                                                                                                                                                                        <w:bottom w:val="none" w:sz="0" w:space="0" w:color="auto"/>
                                                                                                                                                                                                                                                                                                                                                                                                                                                                                                                                                                                                                                                                                                                                                                                                                        <w:right w:val="none" w:sz="0" w:space="0" w:color="auto"/>
                                                                                                                                                                                                                                                                                                                                                                                                                                                                                                                                                                                                                                                                                                                                                                                                                      </w:divBdr>
                                                                                                                                                                                                                                                                                                                                                                                                                                                                                                                                                                                                                                                                                                                                                                                                                      <w:divsChild>
                                                                                                                                                                                                                                                                                                                                                                                                                                                                                                                                                                                                                                                                                                                                                                                                                        <w:div w:id="1418402190">
                                                                                                                                                                                                                                                                                                                                                                                                                                                                                                                                                                                                                                                                                                                                                                                                                          <w:marLeft w:val="0"/>
                                                                                                                                                                                                                                                                                                                                                                                                                                                                                                                                                                                                                                                                                                                                                                                                                          <w:marRight w:val="0"/>
                                                                                                                                                                                                                                                                                                                                                                                                                                                                                                                                                                                                                                                                                                                                                                                                                          <w:marTop w:val="0"/>
                                                                                                                                                                                                                                                                                                                                                                                                                                                                                                                                                                                                                                                                                                                                                                                                                          <w:marBottom w:val="0"/>
                                                                                                                                                                                                                                                                                                                                                                                                                                                                                                                                                                                                                                                                                                                                                                                                                          <w:divBdr>
                                                                                                                                                                                                                                                                                                                                                                                                                                                                                                                                                                                                                                                                                                                                                                                                                            <w:top w:val="none" w:sz="0" w:space="0" w:color="auto"/>
                                                                                                                                                                                                                                                                                                                                                                                                                                                                                                                                                                                                                                                                                                                                                                                                                            <w:left w:val="none" w:sz="0" w:space="0" w:color="auto"/>
                                                                                                                                                                                                                                                                                                                                                                                                                                                                                                                                                                                                                                                                                                                                                                                                                            <w:bottom w:val="none" w:sz="0" w:space="0" w:color="auto"/>
                                                                                                                                                                                                                                                                                                                                                                                                                                                                                                                                                                                                                                                                                                                                                                                                                            <w:right w:val="none" w:sz="0" w:space="0" w:color="auto"/>
                                                                                                                                                                                                                                                                                                                                                                                                                                                                                                                                                                                                                                                                                                                                                                                                                          </w:divBdr>
                                                                                                                                                                                                                                                                                                                                                                                                                                                                                                                                                                                                                                                                                                                                                                                                                          <w:divsChild>
                                                                                                                                                                                                                                                                                                                                                                                                                                                                                                                                                                                                                                                                                                                                                                                                                            <w:div w:id="862131922">
                                                                                                                                                                                                                                                                                                                                                                                                                                                                                                                                                                                                                                                                                                                                                                                                                              <w:marLeft w:val="0"/>
                                                                                                                                                                                                                                                                                                                                                                                                                                                                                                                                                                                                                                                                                                                                                                                                                              <w:marRight w:val="0"/>
                                                                                                                                                                                                                                                                                                                                                                                                                                                                                                                                                                                                                                                                                                                                                                                                                              <w:marTop w:val="0"/>
                                                                                                                                                                                                                                                                                                                                                                                                                                                                                                                                                                                                                                                                                                                                                                                                                              <w:marBottom w:val="0"/>
                                                                                                                                                                                                                                                                                                                                                                                                                                                                                                                                                                                                                                                                                                                                                                                                                              <w:divBdr>
                                                                                                                                                                                                                                                                                                                                                                                                                                                                                                                                                                                                                                                                                                                                                                                                                                <w:top w:val="none" w:sz="0" w:space="0" w:color="auto"/>
                                                                                                                                                                                                                                                                                                                                                                                                                                                                                                                                                                                                                                                                                                                                                                                                                                <w:left w:val="none" w:sz="0" w:space="0" w:color="auto"/>
                                                                                                                                                                                                                                                                                                                                                                                                                                                                                                                                                                                                                                                                                                                                                                                                                                <w:bottom w:val="none" w:sz="0" w:space="0" w:color="auto"/>
                                                                                                                                                                                                                                                                                                                                                                                                                                                                                                                                                                                                                                                                                                                                                                                                                                <w:right w:val="none" w:sz="0" w:space="0" w:color="auto"/>
                                                                                                                                                                                                                                                                                                                                                                                                                                                                                                                                                                                                                                                                                                                                                                                                                              </w:divBdr>
                                                                                                                                                                                                                                                                                                                                                                                                                                                                                                                                                                                                                                                                                                                                                                                                                              <w:divsChild>
                                                                                                                                                                                                                                                                                                                                                                                                                                                                                                                                                                                                                                                                                                                                                                                                                                <w:div w:id="214901153">
                                                                                                                                                                                                                                                                                                                                                                                                                                                                                                                                                                                                                                                                                                                                                                                                                                  <w:marLeft w:val="0"/>
                                                                                                                                                                                                                                                                                                                                                                                                                                                                                                                                                                                                                                                                                                                                                                                                                                  <w:marRight w:val="0"/>
                                                                                                                                                                                                                                                                                                                                                                                                                                                                                                                                                                                                                                                                                                                                                                                                                                  <w:marTop w:val="0"/>
                                                                                                                                                                                                                                                                                                                                                                                                                                                                                                                                                                                                                                                                                                                                                                                                                                  <w:marBottom w:val="0"/>
                                                                                                                                                                                                                                                                                                                                                                                                                                                                                                                                                                                                                                                                                                                                                                                                                                  <w:divBdr>
                                                                                                                                                                                                                                                                                                                                                                                                                                                                                                                                                                                                                                                                                                                                                                                                                                    <w:top w:val="none" w:sz="0" w:space="0" w:color="auto"/>
                                                                                                                                                                                                                                                                                                                                                                                                                                                                                                                                                                                                                                                                                                                                                                                                                                    <w:left w:val="none" w:sz="0" w:space="0" w:color="auto"/>
                                                                                                                                                                                                                                                                                                                                                                                                                                                                                                                                                                                                                                                                                                                                                                                                                                    <w:bottom w:val="none" w:sz="0" w:space="0" w:color="auto"/>
                                                                                                                                                                                                                                                                                                                                                                                                                                                                                                                                                                                                                                                                                                                                                                                                                                    <w:right w:val="none" w:sz="0" w:space="0" w:color="auto"/>
                                                                                                                                                                                                                                                                                                                                                                                                                                                                                                                                                                                                                                                                                                                                                                                                                                  </w:divBdr>
                                                                                                                                                                                                                                                                                                                                                                                                                                                                                                                                                                                                                                                                                                                                                                                                                                  <w:divsChild>
                                                                                                                                                                                                                                                                                                                                                                                                                                                                                                                                                                                                                                                                                                                                                                                                                                    <w:div w:id="46687834">
                                                                                                                                                                                                                                                                                                                                                                                                                                                                                                                                                                                                                                                                                                                                                                                                                                      <w:marLeft w:val="0"/>
                                                                                                                                                                                                                                                                                                                                                                                                                                                                                                                                                                                                                                                                                                                                                                                                                                      <w:marRight w:val="0"/>
                                                                                                                                                                                                                                                                                                                                                                                                                                                                                                                                                                                                                                                                                                                                                                                                                                      <w:marTop w:val="0"/>
                                                                                                                                                                                                                                                                                                                                                                                                                                                                                                                                                                                                                                                                                                                                                                                                                                      <w:marBottom w:val="0"/>
                                                                                                                                                                                                                                                                                                                                                                                                                                                                                                                                                                                                                                                                                                                                                                                                                                      <w:divBdr>
                                                                                                                                                                                                                                                                                                                                                                                                                                                                                                                                                                                                                                                                                                                                                                                                                                        <w:top w:val="none" w:sz="0" w:space="0" w:color="auto"/>
                                                                                                                                                                                                                                                                                                                                                                                                                                                                                                                                                                                                                                                                                                                                                                                                                                        <w:left w:val="none" w:sz="0" w:space="0" w:color="auto"/>
                                                                                                                                                                                                                                                                                                                                                                                                                                                                                                                                                                                                                                                                                                                                                                                                                                        <w:bottom w:val="none" w:sz="0" w:space="0" w:color="auto"/>
                                                                                                                                                                                                                                                                                                                                                                                                                                                                                                                                                                                                                                                                                                                                                                                                                                        <w:right w:val="none" w:sz="0" w:space="0" w:color="auto"/>
                                                                                                                                                                                                                                                                                                                                                                                                                                                                                                                                                                                                                                                                                                                                                                                                                                      </w:divBdr>
                                                                                                                                                                                                                                                                                                                                                                                                                                                                                                                                                                                                                                                                                                                                                                                                                                      <w:divsChild>
                                                                                                                                                                                                                                                                                                                                                                                                                                                                                                                                                                                                                                                                                                                                                                                                                                        <w:div w:id="1628662915">
                                                                                                                                                                                                                                                                                                                                                                                                                                                                                                                                                                                                                                                                                                                                                                                                                                          <w:marLeft w:val="0"/>
                                                                                                                                                                                                                                                                                                                                                                                                                                                                                                                                                                                                                                                                                                                                                                                                                                          <w:marRight w:val="0"/>
                                                                                                                                                                                                                                                                                                                                                                                                                                                                                                                                                                                                                                                                                                                                                                                                                                          <w:marTop w:val="0"/>
                                                                                                                                                                                                                                                                                                                                                                                                                                                                                                                                                                                                                                                                                                                                                                                                                                          <w:marBottom w:val="0"/>
                                                                                                                                                                                                                                                                                                                                                                                                                                                                                                                                                                                                                                                                                                                                                                                                                                          <w:divBdr>
                                                                                                                                                                                                                                                                                                                                                                                                                                                                                                                                                                                                                                                                                                                                                                                                                                            <w:top w:val="none" w:sz="0" w:space="0" w:color="auto"/>
                                                                                                                                                                                                                                                                                                                                                                                                                                                                                                                                                                                                                                                                                                                                                                                                                                            <w:left w:val="none" w:sz="0" w:space="0" w:color="auto"/>
                                                                                                                                                                                                                                                                                                                                                                                                                                                                                                                                                                                                                                                                                                                                                                                                                                            <w:bottom w:val="none" w:sz="0" w:space="0" w:color="auto"/>
                                                                                                                                                                                                                                                                                                                                                                                                                                                                                                                                                                                                                                                                                                                                                                                                                                            <w:right w:val="none" w:sz="0" w:space="0" w:color="auto"/>
                                                                                                                                                                                                                                                                                                                                                                                                                                                                                                                                                                                                                                                                                                                                                                                                                                          </w:divBdr>
                                                                                                                                                                                                                                                                                                                                                                                                                                                                                                                                                                                                                                                                                                                                                                                                                                          <w:divsChild>
                                                                                                                                                                                                                                                                                                                                                                                                                                                                                                                                                                                                                                                                                                                                                                                                                                            <w:div w:id="1988390756">
                                                                                                                                                                                                                                                                                                                                                                                                                                                                                                                                                                                                                                                                                                                                                                                                                                              <w:marLeft w:val="0"/>
                                                                                                                                                                                                                                                                                                                                                                                                                                                                                                                                                                                                                                                                                                                                                                                                                                              <w:marRight w:val="0"/>
                                                                                                                                                                                                                                                                                                                                                                                                                                                                                                                                                                                                                                                                                                                                                                                                                                              <w:marTop w:val="0"/>
                                                                                                                                                                                                                                                                                                                                                                                                                                                                                                                                                                                                                                                                                                                                                                                                                                              <w:marBottom w:val="0"/>
                                                                                                                                                                                                                                                                                                                                                                                                                                                                                                                                                                                                                                                                                                                                                                                                                                              <w:divBdr>
                                                                                                                                                                                                                                                                                                                                                                                                                                                                                                                                                                                                                                                                                                                                                                                                                                                <w:top w:val="none" w:sz="0" w:space="0" w:color="auto"/>
                                                                                                                                                                                                                                                                                                                                                                                                                                                                                                                                                                                                                                                                                                                                                                                                                                                <w:left w:val="none" w:sz="0" w:space="0" w:color="auto"/>
                                                                                                                                                                                                                                                                                                                                                                                                                                                                                                                                                                                                                                                                                                                                                                                                                                                <w:bottom w:val="none" w:sz="0" w:space="0" w:color="auto"/>
                                                                                                                                                                                                                                                                                                                                                                                                                                                                                                                                                                                                                                                                                                                                                                                                                                                <w:right w:val="none" w:sz="0" w:space="0" w:color="auto"/>
                                                                                                                                                                                                                                                                                                                                                                                                                                                                                                                                                                                                                                                                                                                                                                                                                                              </w:divBdr>
                                                                                                                                                                                                                                                                                                                                                                                                                                                                                                                                                                                                                                                                                                                                                                                                                                              <w:divsChild>
                                                                                                                                                                                                                                                                                                                                                                                                                                                                                                                                                                                                                                                                                                                                                                                                                                                <w:div w:id="116605218">
                                                                                                                                                                                                                                                                                                                                                                                                                                                                                                                                                                                                                                                                                                                                                                                                                                                  <w:marLeft w:val="0"/>
                                                                                                                                                                                                                                                                                                                                                                                                                                                                                                                                                                                                                                                                                                                                                                                                                                                  <w:marRight w:val="0"/>
                                                                                                                                                                                                                                                                                                                                                                                                                                                                                                                                                                                                                                                                                                                                                                                                                                                  <w:marTop w:val="0"/>
                                                                                                                                                                                                                                                                                                                                                                                                                                                                                                                                                                                                                                                                                                                                                                                                                                                  <w:marBottom w:val="0"/>
                                                                                                                                                                                                                                                                                                                                                                                                                                                                                                                                                                                                                                                                                                                                                                                                                                                  <w:divBdr>
                                                                                                                                                                                                                                                                                                                                                                                                                                                                                                                                                                                                                                                                                                                                                                                                                                                    <w:top w:val="none" w:sz="0" w:space="0" w:color="auto"/>
                                                                                                                                                                                                                                                                                                                                                                                                                                                                                                                                                                                                                                                                                                                                                                                                                                                    <w:left w:val="none" w:sz="0" w:space="0" w:color="auto"/>
                                                                                                                                                                                                                                                                                                                                                                                                                                                                                                                                                                                                                                                                                                                                                                                                                                                    <w:bottom w:val="none" w:sz="0" w:space="0" w:color="auto"/>
                                                                                                                                                                                                                                                                                                                                                                                                                                                                                                                                                                                                                                                                                                                                                                                                                                                    <w:right w:val="none" w:sz="0" w:space="0" w:color="auto"/>
                                                                                                                                                                                                                                                                                                                                                                                                                                                                                                                                                                                                                                                                                                                                                                                                                                                  </w:divBdr>
                                                                                                                                                                                                                                                                                                                                                                                                                                                                                                                                                                                                                                                                                                                                                                                                                                                  <w:divsChild>
                                                                                                                                                                                                                                                                                                                                                                                                                                                                                                                                                                                                                                                                                                                                                                                                                                                    <w:div w:id="1424835116">
                                                                                                                                                                                                                                                                                                                                                                                                                                                                                                                                                                                                                                                                                                                                                                                                                                                      <w:marLeft w:val="0"/>
                                                                                                                                                                                                                                                                                                                                                                                                                                                                                                                                                                                                                                                                                                                                                                                                                                                      <w:marRight w:val="0"/>
                                                                                                                                                                                                                                                                                                                                                                                                                                                                                                                                                                                                                                                                                                                                                                                                                                                      <w:marTop w:val="0"/>
                                                                                                                                                                                                                                                                                                                                                                                                                                                                                                                                                                                                                                                                                                                                                                                                                                                      <w:marBottom w:val="0"/>
                                                                                                                                                                                                                                                                                                                                                                                                                                                                                                                                                                                                                                                                                                                                                                                                                                                      <w:divBdr>
                                                                                                                                                                                                                                                                                                                                                                                                                                                                                                                                                                                                                                                                                                                                                                                                                                                        <w:top w:val="none" w:sz="0" w:space="0" w:color="auto"/>
                                                                                                                                                                                                                                                                                                                                                                                                                                                                                                                                                                                                                                                                                                                                                                                                                                                        <w:left w:val="none" w:sz="0" w:space="0" w:color="auto"/>
                                                                                                                                                                                                                                                                                                                                                                                                                                                                                                                                                                                                                                                                                                                                                                                                                                                        <w:bottom w:val="none" w:sz="0" w:space="0" w:color="auto"/>
                                                                                                                                                                                                                                                                                                                                                                                                                                                                                                                                                                                                                                                                                                                                                                                                                                                        <w:right w:val="none" w:sz="0" w:space="0" w:color="auto"/>
                                                                                                                                                                                                                                                                                                                                                                                                                                                                                                                                                                                                                                                                                                                                                                                                                                                      </w:divBdr>
                                                                                                                                                                                                                                                                                                                                                                                                                                                                                                                                                                                                                                                                                                                                                                                                                                                      <w:divsChild>
                                                                                                                                                                                                                                                                                                                                                                                                                                                                                                                                                                                                                                                                                                                                                                                                                                                        <w:div w:id="1964341063">
                                                                                                                                                                                                                                                                                                                                                                                                                                                                                                                                                                                                                                                                                                                                                                                                                                                          <w:marLeft w:val="0"/>
                                                                                                                                                                                                                                                                                                                                                                                                                                                                                                                                                                                                                                                                                                                                                                                                                                                          <w:marRight w:val="0"/>
                                                                                                                                                                                                                                                                                                                                                                                                                                                                                                                                                                                                                                                                                                                                                                                                                                                          <w:marTop w:val="0"/>
                                                                                                                                                                                                                                                                                                                                                                                                                                                                                                                                                                                                                                                                                                                                                                                                                                                          <w:marBottom w:val="0"/>
                                                                                                                                                                                                                                                                                                                                                                                                                                                                                                                                                                                                                                                                                                                                                                                                                                                          <w:divBdr>
                                                                                                                                                                                                                                                                                                                                                                                                                                                                                                                                                                                                                                                                                                                                                                                                                                                            <w:top w:val="none" w:sz="0" w:space="0" w:color="auto"/>
                                                                                                                                                                                                                                                                                                                                                                                                                                                                                                                                                                                                                                                                                                                                                                                                                                                            <w:left w:val="none" w:sz="0" w:space="0" w:color="auto"/>
                                                                                                                                                                                                                                                                                                                                                                                                                                                                                                                                                                                                                                                                                                                                                                                                                                                            <w:bottom w:val="none" w:sz="0" w:space="0" w:color="auto"/>
                                                                                                                                                                                                                                                                                                                                                                                                                                                                                                                                                                                                                                                                                                                                                                                                                                                            <w:right w:val="none" w:sz="0" w:space="0" w:color="auto"/>
                                                                                                                                                                                                                                                                                                                                                                                                                                                                                                                                                                                                                                                                                                                                                                                                                                                          </w:divBdr>
                                                                                                                                                                                                                                                                                                                                                                                                                                                                                                                                                                                                                                                                                                                                                                                                                                                          <w:divsChild>
                                                                                                                                                                                                                                                                                                                                                                                                                                                                                                                                                                                                                                                                                                                                                                                                                                                            <w:div w:id="1868444699">
                                                                                                                                                                                                                                                                                                                                                                                                                                                                                                                                                                                                                                                                                                                                                                                                                                                              <w:marLeft w:val="0"/>
                                                                                                                                                                                                                                                                                                                                                                                                                                                                                                                                                                                                                                                                                                                                                                                                                                                              <w:marRight w:val="0"/>
                                                                                                                                                                                                                                                                                                                                                                                                                                                                                                                                                                                                                                                                                                                                                                                                                                                              <w:marTop w:val="0"/>
                                                                                                                                                                                                                                                                                                                                                                                                                                                                                                                                                                                                                                                                                                                                                                                                                                                              <w:marBottom w:val="0"/>
                                                                                                                                                                                                                                                                                                                                                                                                                                                                                                                                                                                                                                                                                                                                                                                                                                                              <w:divBdr>
                                                                                                                                                                                                                                                                                                                                                                                                                                                                                                                                                                                                                                                                                                                                                                                                                                                                <w:top w:val="none" w:sz="0" w:space="0" w:color="auto"/>
                                                                                                                                                                                                                                                                                                                                                                                                                                                                                                                                                                                                                                                                                                                                                                                                                                                                <w:left w:val="none" w:sz="0" w:space="0" w:color="auto"/>
                                                                                                                                                                                                                                                                                                                                                                                                                                                                                                                                                                                                                                                                                                                                                                                                                                                                <w:bottom w:val="none" w:sz="0" w:space="0" w:color="auto"/>
                                                                                                                                                                                                                                                                                                                                                                                                                                                                                                                                                                                                                                                                                                                                                                                                                                                                <w:right w:val="none" w:sz="0" w:space="0" w:color="auto"/>
                                                                                                                                                                                                                                                                                                                                                                                                                                                                                                                                                                                                                                                                                                                                                                                                                                                              </w:divBdr>
                                                                                                                                                                                                                                                                                                                                                                                                                                                                                                                                                                                                                                                                                                                                                                                                                                                              <w:divsChild>
                                                                                                                                                                                                                                                                                                                                                                                                                                                                                                                                                                                                                                                                                                                                                                                                                                                                <w:div w:id="266273977">
                                                                                                                                                                                                                                                                                                                                                                                                                                                                                                                                                                                                                                                                                                                                                                                                                                                                  <w:marLeft w:val="0"/>
                                                                                                                                                                                                                                                                                                                                                                                                                                                                                                                                                                                                                                                                                                                                                                                                                                                                  <w:marRight w:val="0"/>
                                                                                                                                                                                                                                                                                                                                                                                                                                                                                                                                                                                                                                                                                                                                                                                                                                                                  <w:marTop w:val="0"/>
                                                                                                                                                                                                                                                                                                                                                                                                                                                                                                                                                                                                                                                                                                                                                                                                                                                                  <w:marBottom w:val="0"/>
                                                                                                                                                                                                                                                                                                                                                                                                                                                                                                                                                                                                                                                                                                                                                                                                                                                                  <w:divBdr>
                                                                                                                                                                                                                                                                                                                                                                                                                                                                                                                                                                                                                                                                                                                                                                                                                                                                    <w:top w:val="none" w:sz="0" w:space="0" w:color="auto"/>
                                                                                                                                                                                                                                                                                                                                                                                                                                                                                                                                                                                                                                                                                                                                                                                                                                                                    <w:left w:val="none" w:sz="0" w:space="0" w:color="auto"/>
                                                                                                                                                                                                                                                                                                                                                                                                                                                                                                                                                                                                                                                                                                                                                                                                                                                                    <w:bottom w:val="none" w:sz="0" w:space="0" w:color="auto"/>
                                                                                                                                                                                                                                                                                                                                                                                                                                                                                                                                                                                                                                                                                                                                                                                                                                                                    <w:right w:val="none" w:sz="0" w:space="0" w:color="auto"/>
                                                                                                                                                                                                                                                                                                                                                                                                                                                                                                                                                                                                                                                                                                                                                                                                                                                                  </w:divBdr>
                                                                                                                                                                                                                                                                                                                                                                                                                                                                                                                                                                                                                                                                                                                                                                                                                                                                  <w:divsChild>
                                                                                                                                                                                                                                                                                                                                                                                                                                                                                                                                                                                                                                                                                                                                                                                                                                                                    <w:div w:id="133765422">
                                                                                                                                                                                                                                                                                                                                                                                                                                                                                                                                                                                                                                                                                                                                                                                                                                                                      <w:marLeft w:val="0"/>
                                                                                                                                                                                                                                                                                                                                                                                                                                                                                                                                                                                                                                                                                                                                                                                                                                                                      <w:marRight w:val="0"/>
                                                                                                                                                                                                                                                                                                                                                                                                                                                                                                                                                                                                                                                                                                                                                                                                                                                                      <w:marTop w:val="0"/>
                                                                                                                                                                                                                                                                                                                                                                                                                                                                                                                                                                                                                                                                                                                                                                                                                                                                      <w:marBottom w:val="0"/>
                                                                                                                                                                                                                                                                                                                                                                                                                                                                                                                                                                                                                                                                                                                                                                                                                                                                      <w:divBdr>
                                                                                                                                                                                                                                                                                                                                                                                                                                                                                                                                                                                                                                                                                                                                                                                                                                                                        <w:top w:val="none" w:sz="0" w:space="0" w:color="auto"/>
                                                                                                                                                                                                                                                                                                                                                                                                                                                                                                                                                                                                                                                                                                                                                                                                                                                                        <w:left w:val="none" w:sz="0" w:space="0" w:color="auto"/>
                                                                                                                                                                                                                                                                                                                                                                                                                                                                                                                                                                                                                                                                                                                                                                                                                                                                        <w:bottom w:val="none" w:sz="0" w:space="0" w:color="auto"/>
                                                                                                                                                                                                                                                                                                                                                                                                                                                                                                                                                                                                                                                                                                                                                                                                                                                                        <w:right w:val="none" w:sz="0" w:space="0" w:color="auto"/>
                                                                                                                                                                                                                                                                                                                                                                                                                                                                                                                                                                                                                                                                                                                                                                                                                                                                      </w:divBdr>
                                                                                                                                                                                                                                                                                                                                                                                                                                                                                                                                                                                                                                                                                                                                                                                                                                                                      <w:divsChild>
                                                                                                                                                                                                                                                                                                                                                                                                                                                                                                                                                                                                                                                                                                                                                                                                                                                                        <w:div w:id="109400553">
                                                                                                                                                                                                                                                                                                                                                                                                                                                                                                                                                                                                                                                                                                                                                                                                                                                                          <w:marLeft w:val="0"/>
                                                                                                                                                                                                                                                                                                                                                                                                                                                                                                                                                                                                                                                                                                                                                                                                                                                                          <w:marRight w:val="0"/>
                                                                                                                                                                                                                                                                                                                                                                                                                                                                                                                                                                                                                                                                                                                                                                                                                                                                          <w:marTop w:val="0"/>
                                                                                                                                                                                                                                                                                                                                                                                                                                                                                                                                                                                                                                                                                                                                                                                                                                                                          <w:marBottom w:val="0"/>
                                                                                                                                                                                                                                                                                                                                                                                                                                                                                                                                                                                                                                                                                                                                                                                                                                                                          <w:divBdr>
                                                                                                                                                                                                                                                                                                                                                                                                                                                                                                                                                                                                                                                                                                                                                                                                                                                                            <w:top w:val="none" w:sz="0" w:space="0" w:color="auto"/>
                                                                                                                                                                                                                                                                                                                                                                                                                                                                                                                                                                                                                                                                                                                                                                                                                                                                            <w:left w:val="none" w:sz="0" w:space="0" w:color="auto"/>
                                                                                                                                                                                                                                                                                                                                                                                                                                                                                                                                                                                                                                                                                                                                                                                                                                                                            <w:bottom w:val="none" w:sz="0" w:space="0" w:color="auto"/>
                                                                                                                                                                                                                                                                                                                                                                                                                                                                                                                                                                                                                                                                                                                                                                                                                                                                            <w:right w:val="none" w:sz="0" w:space="0" w:color="auto"/>
                                                                                                                                                                                                                                                                                                                                                                                                                                                                                                                                                                                                                                                                                                                                                                                                                                                                          </w:divBdr>
                                                                                                                                                                                                                                                                                                                                                                                                                                                                                                                                                                                                                                                                                                                                                                                                                                                                          <w:divsChild>
                                                                                                                                                                                                                                                                                                                                                                                                                                                                                                                                                                                                                                                                                                                                                                                                                                                                            <w:div w:id="313878467">
                                                                                                                                                                                                                                                                                                                                                                                                                                                                                                                                                                                                                                                                                                                                                                                                                                                                              <w:marLeft w:val="0"/>
                                                                                                                                                                                                                                                                                                                                                                                                                                                                                                                                                                                                                                                                                                                                                                                                                                                                              <w:marRight w:val="0"/>
                                                                                                                                                                                                                                                                                                                                                                                                                                                                                                                                                                                                                                                                                                                                                                                                                                                                              <w:marTop w:val="0"/>
                                                                                                                                                                                                                                                                                                                                                                                                                                                                                                                                                                                                                                                                                                                                                                                                                                                                              <w:marBottom w:val="0"/>
                                                                                                                                                                                                                                                                                                                                                                                                                                                                                                                                                                                                                                                                                                                                                                                                                                                                              <w:divBdr>
                                                                                                                                                                                                                                                                                                                                                                                                                                                                                                                                                                                                                                                                                                                                                                                                                                                                                <w:top w:val="none" w:sz="0" w:space="0" w:color="auto"/>
                                                                                                                                                                                                                                                                                                                                                                                                                                                                                                                                                                                                                                                                                                                                                                                                                                                                                <w:left w:val="none" w:sz="0" w:space="0" w:color="auto"/>
                                                                                                                                                                                                                                                                                                                                                                                                                                                                                                                                                                                                                                                                                                                                                                                                                                                                                <w:bottom w:val="none" w:sz="0" w:space="0" w:color="auto"/>
                                                                                                                                                                                                                                                                                                                                                                                                                                                                                                                                                                                                                                                                                                                                                                                                                                                                                <w:right w:val="none" w:sz="0" w:space="0" w:color="auto"/>
                                                                                                                                                                                                                                                                                                                                                                                                                                                                                                                                                                                                                                                                                                                                                                                                                                                                              </w:divBdr>
                                                                                                                                                                                                                                                                                                                                                                                                                                                                                                                                                                                                                                                                                                                                                                                                                                                                              <w:divsChild>
                                                                                                                                                                                                                                                                                                                                                                                                                                                                                                                                                                                                                                                                                                                                                                                                                                                                                <w:div w:id="1134441536">
                                                                                                                                                                                                                                                                                                                                                                                                                                                                                                                                                                                                                                                                                                                                                                                                                                                                                  <w:marLeft w:val="0"/>
                                                                                                                                                                                                                                                                                                                                                                                                                                                                                                                                                                                                                                                                                                                                                                                                                                                                                  <w:marRight w:val="0"/>
                                                                                                                                                                                                                                                                                                                                                                                                                                                                                                                                                                                                                                                                                                                                                                                                                                                                                  <w:marTop w:val="0"/>
                                                                                                                                                                                                                                                                                                                                                                                                                                                                                                                                                                                                                                                                                                                                                                                                                                                                                  <w:marBottom w:val="0"/>
                                                                                                                                                                                                                                                                                                                                                                                                                                                                                                                                                                                                                                                                                                                                                                                                                                                                                  <w:divBdr>
                                                                                                                                                                                                                                                                                                                                                                                                                                                                                                                                                                                                                                                                                                                                                                                                                                                                                    <w:top w:val="none" w:sz="0" w:space="0" w:color="auto"/>
                                                                                                                                                                                                                                                                                                                                                                                                                                                                                                                                                                                                                                                                                                                                                                                                                                                                                    <w:left w:val="none" w:sz="0" w:space="0" w:color="auto"/>
                                                                                                                                                                                                                                                                                                                                                                                                                                                                                                                                                                                                                                                                                                                                                                                                                                                                                    <w:bottom w:val="none" w:sz="0" w:space="0" w:color="auto"/>
                                                                                                                                                                                                                                                                                                                                                                                                                                                                                                                                                                                                                                                                                                                                                                                                                                                                                    <w:right w:val="none" w:sz="0" w:space="0" w:color="auto"/>
                                                                                                                                                                                                                                                                                                                                                                                                                                                                                                                                                                                                                                                                                                                                                                                                                                                                                  </w:divBdr>
                                                                                                                                                                                                                                                                                                                                                                                                                                                                                                                                                                                                                                                                                                                                                                                                                                                                                  <w:divsChild>
                                                                                                                                                                                                                                                                                                                                                                                                                                                                                                                                                                                                                                                                                                                                                                                                                                                                                    <w:div w:id="1825970840">
                                                                                                                                                                                                                                                                                                                                                                                                                                                                                                                                                                                                                                                                                                                                                                                                                                                                                      <w:marLeft w:val="0"/>
                                                                                                                                                                                                                                                                                                                                                                                                                                                                                                                                                                                                                                                                                                                                                                                                                                                                                      <w:marRight w:val="0"/>
                                                                                                                                                                                                                                                                                                                                                                                                                                                                                                                                                                                                                                                                                                                                                                                                                                                                                      <w:marTop w:val="0"/>
                                                                                                                                                                                                                                                                                                                                                                                                                                                                                                                                                                                                                                                                                                                                                                                                                                                                                      <w:marBottom w:val="0"/>
                                                                                                                                                                                                                                                                                                                                                                                                                                                                                                                                                                                                                                                                                                                                                                                                                                                                                      <w:divBdr>
                                                                                                                                                                                                                                                                                                                                                                                                                                                                                                                                                                                                                                                                                                                                                                                                                                                                                        <w:top w:val="none" w:sz="0" w:space="0" w:color="auto"/>
                                                                                                                                                                                                                                                                                                                                                                                                                                                                                                                                                                                                                                                                                                                                                                                                                                                                                        <w:left w:val="none" w:sz="0" w:space="0" w:color="auto"/>
                                                                                                                                                                                                                                                                                                                                                                                                                                                                                                                                                                                                                                                                                                                                                                                                                                                                                        <w:bottom w:val="none" w:sz="0" w:space="0" w:color="auto"/>
                                                                                                                                                                                                                                                                                                                                                                                                                                                                                                                                                                                                                                                                                                                                                                                                                                                                                        <w:right w:val="none" w:sz="0" w:space="0" w:color="auto"/>
                                                                                                                                                                                                                                                                                                                                                                                                                                                                                                                                                                                                                                                                                                                                                                                                                                                                                      </w:divBdr>
                                                                                                                                                                                                                                                                                                                                                                                                                                                                                                                                                                                                                                                                                                                                                                                                                                                                                      <w:divsChild>
                                                                                                                                                                                                                                                                                                                                                                                                                                                                                                                                                                                                                                                                                                                                                                                                                                                                                        <w:div w:id="2108848016">
                                                                                                                                                                                                                                                                                                                                                                                                                                                                                                                                                                                                                                                                                                                                                                                                                                                                                          <w:marLeft w:val="0"/>
                                                                                                                                                                                                                                                                                                                                                                                                                                                                                                                                                                                                                                                                                                                                                                                                                                                                                          <w:marRight w:val="0"/>
                                                                                                                                                                                                                                                                                                                                                                                                                                                                                                                                                                                                                                                                                                                                                                                                                                                                                          <w:marTop w:val="0"/>
                                                                                                                                                                                                                                                                                                                                                                                                                                                                                                                                                                                                                                                                                                                                                                                                                                                                                          <w:marBottom w:val="0"/>
                                                                                                                                                                                                                                                                                                                                                                                                                                                                                                                                                                                                                                                                                                                                                                                                                                                                                          <w:divBdr>
                                                                                                                                                                                                                                                                                                                                                                                                                                                                                                                                                                                                                                                                                                                                                                                                                                                                                            <w:top w:val="none" w:sz="0" w:space="0" w:color="auto"/>
                                                                                                                                                                                                                                                                                                                                                                                                                                                                                                                                                                                                                                                                                                                                                                                                                                                                                            <w:left w:val="none" w:sz="0" w:space="0" w:color="auto"/>
                                                                                                                                                                                                                                                                                                                                                                                                                                                                                                                                                                                                                                                                                                                                                                                                                                                                                            <w:bottom w:val="none" w:sz="0" w:space="0" w:color="auto"/>
                                                                                                                                                                                                                                                                                                                                                                                                                                                                                                                                                                                                                                                                                                                                                                                                                                                                                            <w:right w:val="none" w:sz="0" w:space="0" w:color="auto"/>
                                                                                                                                                                                                                                                                                                                                                                                                                                                                                                                                                                                                                                                                                                                                                                                                                                                                                          </w:divBdr>
                                                                                                                                                                                                                                                                                                                                                                                                                                                                                                                                                                                                                                                                                                                                                                                                                                                                                          <w:divsChild>
                                                                                                                                                                                                                                                                                                                                                                                                                                                                                                                                                                                                                                                                                                                                                                                                                                                                                            <w:div w:id="541138003">
                                                                                                                                                                                                                                                                                                                                                                                                                                                                                                                                                                                                                                                                                                                                                                                                                                                                                              <w:marLeft w:val="0"/>
                                                                                                                                                                                                                                                                                                                                                                                                                                                                                                                                                                                                                                                                                                                                                                                                                                                                                              <w:marRight w:val="0"/>
                                                                                                                                                                                                                                                                                                                                                                                                                                                                                                                                                                                                                                                                                                                                                                                                                                                                                              <w:marTop w:val="0"/>
                                                                                                                                                                                                                                                                                                                                                                                                                                                                                                                                                                                                                                                                                                                                                                                                                                                                                              <w:marBottom w:val="0"/>
                                                                                                                                                                                                                                                                                                                                                                                                                                                                                                                                                                                                                                                                                                                                                                                                                                                                                              <w:divBdr>
                                                                                                                                                                                                                                                                                                                                                                                                                                                                                                                                                                                                                                                                                                                                                                                                                                                                                                <w:top w:val="none" w:sz="0" w:space="0" w:color="auto"/>
                                                                                                                                                                                                                                                                                                                                                                                                                                                                                                                                                                                                                                                                                                                                                                                                                                                                                                <w:left w:val="none" w:sz="0" w:space="0" w:color="auto"/>
                                                                                                                                                                                                                                                                                                                                                                                                                                                                                                                                                                                                                                                                                                                                                                                                                                                                                                <w:bottom w:val="none" w:sz="0" w:space="0" w:color="auto"/>
                                                                                                                                                                                                                                                                                                                                                                                                                                                                                                                                                                                                                                                                                                                                                                                                                                                                                                <w:right w:val="none" w:sz="0" w:space="0" w:color="auto"/>
                                                                                                                                                                                                                                                                                                                                                                                                                                                                                                                                                                                                                                                                                                                                                                                                                                                                                              </w:divBdr>
                                                                                                                                                                                                                                                                                                                                                                                                                                                                                                                                                                                                                                                                                                                                                                                                                                                                                              <w:divsChild>
                                                                                                                                                                                                                                                                                                                                                                                                                                                                                                                                                                                                                                                                                                                                                                                                                                                                                                <w:div w:id="35979611">
                                                                                                                                                                                                                                                                                                                                                                                                                                                                                                                                                                                                                                                                                                                                                                                                                                                                                                  <w:marLeft w:val="0"/>
                                                                                                                                                                                                                                                                                                                                                                                                                                                                                                                                                                                                                                                                                                                                                                                                                                                                                                  <w:marRight w:val="0"/>
                                                                                                                                                                                                                                                                                                                                                                                                                                                                                                                                                                                                                                                                                                                                                                                                                                                                                                  <w:marTop w:val="0"/>
                                                                                                                                                                                                                                                                                                                                                                                                                                                                                                                                                                                                                                                                                                                                                                                                                                                                                                  <w:marBottom w:val="0"/>
                                                                                                                                                                                                                                                                                                                                                                                                                                                                                                                                                                                                                                                                                                                                                                                                                                                                                                  <w:divBdr>
                                                                                                                                                                                                                                                                                                                                                                                                                                                                                                                                                                                                                                                                                                                                                                                                                                                                                                    <w:top w:val="none" w:sz="0" w:space="0" w:color="auto"/>
                                                                                                                                                                                                                                                                                                                                                                                                                                                                                                                                                                                                                                                                                                                                                                                                                                                                                                    <w:left w:val="none" w:sz="0" w:space="0" w:color="auto"/>
                                                                                                                                                                                                                                                                                                                                                                                                                                                                                                                                                                                                                                                                                                                                                                                                                                                                                                    <w:bottom w:val="none" w:sz="0" w:space="0" w:color="auto"/>
                                                                                                                                                                                                                                                                                                                                                                                                                                                                                                                                                                                                                                                                                                                                                                                                                                                                                                    <w:right w:val="none" w:sz="0" w:space="0" w:color="auto"/>
                                                                                                                                                                                                                                                                                                                                                                                                                                                                                                                                                                                                                                                                                                                                                                                                                                                                                                  </w:divBdr>
                                                                                                                                                                                                                                                                                                                                                                                                                                                                                                                                                                                                                                                                                                                                                                                                                                                                                                  <w:divsChild>
                                                                                                                                                                                                                                                                                                                                                                                                                                                                                                                                                                                                                                                                                                                                                                                                                                                                                                    <w:div w:id="563301981">
                                                                                                                                                                                                                                                                                                                                                                                                                                                                                                                                                                                                                                                                                                                                                                                                                                                                                                      <w:marLeft w:val="0"/>
                                                                                                                                                                                                                                                                                                                                                                                                                                                                                                                                                                                                                                                                                                                                                                                                                                                                                                      <w:marRight w:val="0"/>
                                                                                                                                                                                                                                                                                                                                                                                                                                                                                                                                                                                                                                                                                                                                                                                                                                                                                                      <w:marTop w:val="0"/>
                                                                                                                                                                                                                                                                                                                                                                                                                                                                                                                                                                                                                                                                                                                                                                                                                                                                                                      <w:marBottom w:val="0"/>
                                                                                                                                                                                                                                                                                                                                                                                                                                                                                                                                                                                                                                                                                                                                                                                                                                                                                                      <w:divBdr>
                                                                                                                                                                                                                                                                                                                                                                                                                                                                                                                                                                                                                                                                                                                                                                                                                                                                                                        <w:top w:val="none" w:sz="0" w:space="0" w:color="auto"/>
                                                                                                                                                                                                                                                                                                                                                                                                                                                                                                                                                                                                                                                                                                                                                                                                                                                                                                        <w:left w:val="none" w:sz="0" w:space="0" w:color="auto"/>
                                                                                                                                                                                                                                                                                                                                                                                                                                                                                                                                                                                                                                                                                                                                                                                                                                                                                                        <w:bottom w:val="none" w:sz="0" w:space="0" w:color="auto"/>
                                                                                                                                                                                                                                                                                                                                                                                                                                                                                                                                                                                                                                                                                                                                                                                                                                                                                                        <w:right w:val="none" w:sz="0" w:space="0" w:color="auto"/>
                                                                                                                                                                                                                                                                                                                                                                                                                                                                                                                                                                                                                                                                                                                                                                                                                                                                                                      </w:divBdr>
                                                                                                                                                                                                                                                                                                                                                                                                                                                                                                                                                                                                                                                                                                                                                                                                                                                                                                      <w:divsChild>
                                                                                                                                                                                                                                                                                                                                                                                                                                                                                                                                                                                                                                                                                                                                                                                                                                                                                                        <w:div w:id="1388990335">
                                                                                                                                                                                                                                                                                                                                                                                                                                                                                                                                                                                                                                                                                                                                                                                                                                                                                                          <w:marLeft w:val="0"/>
                                                                                                                                                                                                                                                                                                                                                                                                                                                                                                                                                                                                                                                                                                                                                                                                                                                                                                          <w:marRight w:val="0"/>
                                                                                                                                                                                                                                                                                                                                                                                                                                                                                                                                                                                                                                                                                                                                                                                                                                                                                                          <w:marTop w:val="0"/>
                                                                                                                                                                                                                                                                                                                                                                                                                                                                                                                                                                                                                                                                                                                                                                                                                                                                                                          <w:marBottom w:val="0"/>
                                                                                                                                                                                                                                                                                                                                                                                                                                                                                                                                                                                                                                                                                                                                                                                                                                                                                                          <w:divBdr>
                                                                                                                                                                                                                                                                                                                                                                                                                                                                                                                                                                                                                                                                                                                                                                                                                                                                                                            <w:top w:val="none" w:sz="0" w:space="0" w:color="auto"/>
                                                                                                                                                                                                                                                                                                                                                                                                                                                                                                                                                                                                                                                                                                                                                                                                                                                                                                            <w:left w:val="none" w:sz="0" w:space="0" w:color="auto"/>
                                                                                                                                                                                                                                                                                                                                                                                                                                                                                                                                                                                                                                                                                                                                                                                                                                                                                                            <w:bottom w:val="none" w:sz="0" w:space="0" w:color="auto"/>
                                                                                                                                                                                                                                                                                                                                                                                                                                                                                                                                                                                                                                                                                                                                                                                                                                                                                                            <w:right w:val="none" w:sz="0" w:space="0" w:color="auto"/>
                                                                                                                                                                                                                                                                                                                                                                                                                                                                                                                                                                                                                                                                                                                                                                                                                                                                                                          </w:divBdr>
                                                                                                                                                                                                                                                                                                                                                                                                                                                                                                                                                                                                                                                                                                                                                                                                                                                                                                          <w:divsChild>
                                                                                                                                                                                                                                                                                                                                                                                                                                                                                                                                                                                                                                                                                                                                                                                                                                                                                                            <w:div w:id="1608543103">
                                                                                                                                                                                                                                                                                                                                                                                                                                                                                                                                                                                                                                                                                                                                                                                                                                                                                                              <w:marLeft w:val="0"/>
                                                                                                                                                                                                                                                                                                                                                                                                                                                                                                                                                                                                                                                                                                                                                                                                                                                                                                              <w:marRight w:val="0"/>
                                                                                                                                                                                                                                                                                                                                                                                                                                                                                                                                                                                                                                                                                                                                                                                                                                                                                                              <w:marTop w:val="0"/>
                                                                                                                                                                                                                                                                                                                                                                                                                                                                                                                                                                                                                                                                                                                                                                                                                                                                                                              <w:marBottom w:val="0"/>
                                                                                                                                                                                                                                                                                                                                                                                                                                                                                                                                                                                                                                                                                                                                                                                                                                                                                                              <w:divBdr>
                                                                                                                                                                                                                                                                                                                                                                                                                                                                                                                                                                                                                                                                                                                                                                                                                                                                                                                <w:top w:val="none" w:sz="0" w:space="0" w:color="auto"/>
                                                                                                                                                                                                                                                                                                                                                                                                                                                                                                                                                                                                                                                                                                                                                                                                                                                                                                                <w:left w:val="none" w:sz="0" w:space="0" w:color="auto"/>
                                                                                                                                                                                                                                                                                                                                                                                                                                                                                                                                                                                                                                                                                                                                                                                                                                                                                                                <w:bottom w:val="none" w:sz="0" w:space="0" w:color="auto"/>
                                                                                                                                                                                                                                                                                                                                                                                                                                                                                                                                                                                                                                                                                                                                                                                                                                                                                                                <w:right w:val="none" w:sz="0" w:space="0" w:color="auto"/>
                                                                                                                                                                                                                                                                                                                                                                                                                                                                                                                                                                                                                                                                                                                                                                                                                                                                                                              </w:divBdr>
                                                                                                                                                                                                                                                                                                                                                                                                                                                                                                                                                                                                                                                                                                                                                                                                                                                                                                              <w:divsChild>
                                                                                                                                                                                                                                                                                                                                                                                                                                                                                                                                                                                                                                                                                                                                                                                                                                                                                                                <w:div w:id="873426992">
                                                                                                                                                                                                                                                                                                                                                                                                                                                                                                                                                                                                                                                                                                                                                                                                                                                                                                                  <w:marLeft w:val="0"/>
                                                                                                                                                                                                                                                                                                                                                                                                                                                                                                                                                                                                                                                                                                                                                                                                                                                                                                                  <w:marRight w:val="0"/>
                                                                                                                                                                                                                                                                                                                                                                                                                                                                                                                                                                                                                                                                                                                                                                                                                                                                                                                  <w:marTop w:val="0"/>
                                                                                                                                                                                                                                                                                                                                                                                                                                                                                                                                                                                                                                                                                                                                                                                                                                                                                                                  <w:marBottom w:val="0"/>
                                                                                                                                                                                                                                                                                                                                                                                                                                                                                                                                                                                                                                                                                                                                                                                                                                                                                                                  <w:divBdr>
                                                                                                                                                                                                                                                                                                                                                                                                                                                                                                                                                                                                                                                                                                                                                                                                                                                                                                                    <w:top w:val="none" w:sz="0" w:space="0" w:color="auto"/>
                                                                                                                                                                                                                                                                                                                                                                                                                                                                                                                                                                                                                                                                                                                                                                                                                                                                                                                    <w:left w:val="none" w:sz="0" w:space="0" w:color="auto"/>
                                                                                                                                                                                                                                                                                                                                                                                                                                                                                                                                                                                                                                                                                                                                                                                                                                                                                                                    <w:bottom w:val="none" w:sz="0" w:space="0" w:color="auto"/>
                                                                                                                                                                                                                                                                                                                                                                                                                                                                                                                                                                                                                                                                                                                                                                                                                                                                                                                    <w:right w:val="none" w:sz="0" w:space="0" w:color="auto"/>
                                                                                                                                                                                                                                                                                                                                                                                                                                                                                                                                                                                                                                                                                                                                                                                                                                                                                                                  </w:divBdr>
                                                                                                                                                                                                                                                                                                                                                                                                                                                                                                                                                                                                                                                                                                                                                                                                                                                                                                                  <w:divsChild>
                                                                                                                                                                                                                                                                                                                                                                                                                                                                                                                                                                                                                                                                                                                                                                                                                                                                                                                    <w:div w:id="831991487">
                                                                                                                                                                                                                                                                                                                                                                                                                                                                                                                                                                                                                                                                                                                                                                                                                                                                                                                      <w:marLeft w:val="0"/>
                                                                                                                                                                                                                                                                                                                                                                                                                                                                                                                                                                                                                                                                                                                                                                                                                                                                                                                      <w:marRight w:val="0"/>
                                                                                                                                                                                                                                                                                                                                                                                                                                                                                                                                                                                                                                                                                                                                                                                                                                                                                                                      <w:marTop w:val="0"/>
                                                                                                                                                                                                                                                                                                                                                                                                                                                                                                                                                                                                                                                                                                                                                                                                                                                                                                                      <w:marBottom w:val="0"/>
                                                                                                                                                                                                                                                                                                                                                                                                                                                                                                                                                                                                                                                                                                                                                                                                                                                                                                                      <w:divBdr>
                                                                                                                                                                                                                                                                                                                                                                                                                                                                                                                                                                                                                                                                                                                                                                                                                                                                                                                        <w:top w:val="none" w:sz="0" w:space="0" w:color="auto"/>
                                                                                                                                                                                                                                                                                                                                                                                                                                                                                                                                                                                                                                                                                                                                                                                                                                                                                                                        <w:left w:val="none" w:sz="0" w:space="0" w:color="auto"/>
                                                                                                                                                                                                                                                                                                                                                                                                                                                                                                                                                                                                                                                                                                                                                                                                                                                                                                                        <w:bottom w:val="none" w:sz="0" w:space="0" w:color="auto"/>
                                                                                                                                                                                                                                                                                                                                                                                                                                                                                                                                                                                                                                                                                                                                                                                                                                                                                                                        <w:right w:val="none" w:sz="0" w:space="0" w:color="auto"/>
                                                                                                                                                                                                                                                                                                                                                                                                                                                                                                                                                                                                                                                                                                                                                                                                                                                                                                                      </w:divBdr>
                                                                                                                                                                                                                                                                                                                                                                                                                                                                                                                                                                                                                                                                                                                                                                                                                                                                                                                      <w:divsChild>
                                                                                                                                                                                                                                                                                                                                                                                                                                                                                                                                                                                                                                                                                                                                                                                                                                                                                                                        <w:div w:id="100953181">
                                                                                                                                                                                                                                                                                                                                                                                                                                                                                                                                                                                                                                                                                                                                                                                                                                                                                                                          <w:marLeft w:val="0"/>
                                                                                                                                                                                                                                                                                                                                                                                                                                                                                                                                                                                                                                                                                                                                                                                                                                                                                                                          <w:marRight w:val="0"/>
                                                                                                                                                                                                                                                                                                                                                                                                                                                                                                                                                                                                                                                                                                                                                                                                                                                                                                                          <w:marTop w:val="0"/>
                                                                                                                                                                                                                                                                                                                                                                                                                                                                                                                                                                                                                                                                                                                                                                                                                                                                                                                          <w:marBottom w:val="0"/>
                                                                                                                                                                                                                                                                                                                                                                                                                                                                                                                                                                                                                                                                                                                                                                                                                                                                                                                          <w:divBdr>
                                                                                                                                                                                                                                                                                                                                                                                                                                                                                                                                                                                                                                                                                                                                                                                                                                                                                                                            <w:top w:val="none" w:sz="0" w:space="0" w:color="auto"/>
                                                                                                                                                                                                                                                                                                                                                                                                                                                                                                                                                                                                                                                                                                                                                                                                                                                                                                                            <w:left w:val="none" w:sz="0" w:space="0" w:color="auto"/>
                                                                                                                                                                                                                                                                                                                                                                                                                                                                                                                                                                                                                                                                                                                                                                                                                                                                                                                            <w:bottom w:val="none" w:sz="0" w:space="0" w:color="auto"/>
                                                                                                                                                                                                                                                                                                                                                                                                                                                                                                                                                                                                                                                                                                                                                                                                                                                                                                                            <w:right w:val="none" w:sz="0" w:space="0" w:color="auto"/>
                                                                                                                                                                                                                                                                                                                                                                                                                                                                                                                                                                                                                                                                                                                                                                                                                                                                                                                          </w:divBdr>
                                                                                                                                                                                                                                                                                                                                                                                                                                                                                                                                                                                                                                                                                                                                                                                                                                                                                                                          <w:divsChild>
                                                                                                                                                                                                                                                                                                                                                                                                                                                                                                                                                                                                                                                                                                                                                                                                                                                                                                                            <w:div w:id="1912231297">
                                                                                                                                                                                                                                                                                                                                                                                                                                                                                                                                                                                                                                                                                                                                                                                                                                                                                                                              <w:marLeft w:val="0"/>
                                                                                                                                                                                                                                                                                                                                                                                                                                                                                                                                                                                                                                                                                                                                                                                                                                                                                                                              <w:marRight w:val="0"/>
                                                                                                                                                                                                                                                                                                                                                                                                                                                                                                                                                                                                                                                                                                                                                                                                                                                                                                                              <w:marTop w:val="0"/>
                                                                                                                                                                                                                                                                                                                                                                                                                                                                                                                                                                                                                                                                                                                                                                                                                                                                                                                              <w:marBottom w:val="0"/>
                                                                                                                                                                                                                                                                                                                                                                                                                                                                                                                                                                                                                                                                                                                                                                                                                                                                                                                              <w:divBdr>
                                                                                                                                                                                                                                                                                                                                                                                                                                                                                                                                                                                                                                                                                                                                                                                                                                                                                                                                <w:top w:val="none" w:sz="0" w:space="0" w:color="auto"/>
                                                                                                                                                                                                                                                                                                                                                                                                                                                                                                                                                                                                                                                                                                                                                                                                                                                                                                                                <w:left w:val="none" w:sz="0" w:space="0" w:color="auto"/>
                                                                                                                                                                                                                                                                                                                                                                                                                                                                                                                                                                                                                                                                                                                                                                                                                                                                                                                                <w:bottom w:val="none" w:sz="0" w:space="0" w:color="auto"/>
                                                                                                                                                                                                                                                                                                                                                                                                                                                                                                                                                                                                                                                                                                                                                                                                                                                                                                                                <w:right w:val="none" w:sz="0" w:space="0" w:color="auto"/>
                                                                                                                                                                                                                                                                                                                                                                                                                                                                                                                                                                                                                                                                                                                                                                                                                                                                                                                              </w:divBdr>
                                                                                                                                                                                                                                                                                                                                                                                                                                                                                                                                                                                                                                                                                                                                                                                                                                                                                                                              <w:divsChild>
                                                                                                                                                                                                                                                                                                                                                                                                                                                                                                                                                                                                                                                                                                                                                                                                                                                                                                                                <w:div w:id="341781877">
                                                                                                                                                                                                                                                                                                                                                                                                                                                                                                                                                                                                                                                                                                                                                                                                                                                                                                                                  <w:marLeft w:val="0"/>
                                                                                                                                                                                                                                                                                                                                                                                                                                                                                                                                                                                                                                                                                                                                                                                                                                                                                                                                  <w:marRight w:val="0"/>
                                                                                                                                                                                                                                                                                                                                                                                                                                                                                                                                                                                                                                                                                                                                                                                                                                                                                                                                  <w:marTop w:val="0"/>
                                                                                                                                                                                                                                                                                                                                                                                                                                                                                                                                                                                                                                                                                                                                                                                                                                                                                                                                  <w:marBottom w:val="0"/>
                                                                                                                                                                                                                                                                                                                                                                                                                                                                                                                                                                                                                                                                                                                                                                                                                                                                                                                                  <w:divBdr>
                                                                                                                                                                                                                                                                                                                                                                                                                                                                                                                                                                                                                                                                                                                                                                                                                                                                                                                                    <w:top w:val="none" w:sz="0" w:space="0" w:color="auto"/>
                                                                                                                                                                                                                                                                                                                                                                                                                                                                                                                                                                                                                                                                                                                                                                                                                                                                                                                                    <w:left w:val="none" w:sz="0" w:space="0" w:color="auto"/>
                                                                                                                                                                                                                                                                                                                                                                                                                                                                                                                                                                                                                                                                                                                                                                                                                                                                                                                                    <w:bottom w:val="none" w:sz="0" w:space="0" w:color="auto"/>
                                                                                                                                                                                                                                                                                                                                                                                                                                                                                                                                                                                                                                                                                                                                                                                                                                                                                                                                    <w:right w:val="none" w:sz="0" w:space="0" w:color="auto"/>
                                                                                                                                                                                                                                                                                                                                                                                                                                                                                                                                                                                                                                                                                                                                                                                                                                                                                                                                  </w:divBdr>
                                                                                                                                                                                                                                                                                                                                                                                                                                                                                                                                                                                                                                                                                                                                                                                                                                                                                                                                  <w:divsChild>
                                                                                                                                                                                                                                                                                                                                                                                                                                                                                                                                                                                                                                                                                                                                                                                                                                                                                                                                    <w:div w:id="788620729">
                                                                                                                                                                                                                                                                                                                                                                                                                                                                                                                                                                                                                                                                                                                                                                                                                                                                                                                                      <w:marLeft w:val="0"/>
                                                                                                                                                                                                                                                                                                                                                                                                                                                                                                                                                                                                                                                                                                                                                                                                                                                                                                                                      <w:marRight w:val="0"/>
                                                                                                                                                                                                                                                                                                                                                                                                                                                                                                                                                                                                                                                                                                                                                                                                                                                                                                                                      <w:marTop w:val="0"/>
                                                                                                                                                                                                                                                                                                                                                                                                                                                                                                                                                                                                                                                                                                                                                                                                                                                                                                                                      <w:marBottom w:val="0"/>
                                                                                                                                                                                                                                                                                                                                                                                                                                                                                                                                                                                                                                                                                                                                                                                                                                                                                                                                      <w:divBdr>
                                                                                                                                                                                                                                                                                                                                                                                                                                                                                                                                                                                                                                                                                                                                                                                                                                                                                                                                        <w:top w:val="none" w:sz="0" w:space="0" w:color="auto"/>
                                                                                                                                                                                                                                                                                                                                                                                                                                                                                                                                                                                                                                                                                                                                                                                                                                                                                                                                        <w:left w:val="none" w:sz="0" w:space="0" w:color="auto"/>
                                                                                                                                                                                                                                                                                                                                                                                                                                                                                                                                                                                                                                                                                                                                                                                                                                                                                                                                        <w:bottom w:val="none" w:sz="0" w:space="0" w:color="auto"/>
                                                                                                                                                                                                                                                                                                                                                                                                                                                                                                                                                                                                                                                                                                                                                                                                                                                                                                                                        <w:right w:val="none" w:sz="0" w:space="0" w:color="auto"/>
                                                                                                                                                                                                                                                                                                                                                                                                                                                                                                                                                                                                                                                                                                                                                                                                                                                                                                                                      </w:divBdr>
                                                                                                                                                                                                                                                                                                                                                                                                                                                                                                                                                                                                                                                                                                                                                                                                                                                                                                                                      <w:divsChild>
                                                                                                                                                                                                                                                                                                                                                                                                                                                                                                                                                                                                                                                                                                                                                                                                                                                                                                                                        <w:div w:id="1325088486">
                                                                                                                                                                                                                                                                                                                                                                                                                                                                                                                                                                                                                                                                                                                                                                                                                                                                                                                                          <w:marLeft w:val="0"/>
                                                                                                                                                                                                                                                                                                                                                                                                                                                                                                                                                                                                                                                                                                                                                                                                                                                                                                                                          <w:marRight w:val="0"/>
                                                                                                                                                                                                                                                                                                                                                                                                                                                                                                                                                                                                                                                                                                                                                                                                                                                                                                                                          <w:marTop w:val="0"/>
                                                                                                                                                                                                                                                                                                                                                                                                                                                                                                                                                                                                                                                                                                                                                                                                                                                                                                                                          <w:marBottom w:val="0"/>
                                                                                                                                                                                                                                                                                                                                                                                                                                                                                                                                                                                                                                                                                                                                                                                                                                                                                                                                          <w:divBdr>
                                                                                                                                                                                                                                                                                                                                                                                                                                                                                                                                                                                                                                                                                                                                                                                                                                                                                                                                            <w:top w:val="none" w:sz="0" w:space="0" w:color="auto"/>
                                                                                                                                                                                                                                                                                                                                                                                                                                                                                                                                                                                                                                                                                                                                                                                                                                                                                                                                            <w:left w:val="none" w:sz="0" w:space="0" w:color="auto"/>
                                                                                                                                                                                                                                                                                                                                                                                                                                                                                                                                                                                                                                                                                                                                                                                                                                                                                                                                            <w:bottom w:val="none" w:sz="0" w:space="0" w:color="auto"/>
                                                                                                                                                                                                                                                                                                                                                                                                                                                                                                                                                                                                                                                                                                                                                                                                                                                                                                                                            <w:right w:val="none" w:sz="0" w:space="0" w:color="auto"/>
                                                                                                                                                                                                                                                                                                                                                                                                                                                                                                                                                                                                                                                                                                                                                                                                                                                                                                                                          </w:divBdr>
                                                                                                                                                                                                                                                                                                                                                                                                                                                                                                                                                                                                                                                                                                                                                                                                                                                                                                                                          <w:divsChild>
                                                                                                                                                                                                                                                                                                                                                                                                                                                                                                                                                                                                                                                                                                                                                                                                                                                                                                                                            <w:div w:id="1128816209">
                                                                                                                                                                                                                                                                                                                                                                                                                                                                                                                                                                                                                                                                                                                                                                                                                                                                                                                                              <w:marLeft w:val="0"/>
                                                                                                                                                                                                                                                                                                                                                                                                                                                                                                                                                                                                                                                                                                                                                                                                                                                                                                                                              <w:marRight w:val="0"/>
                                                                                                                                                                                                                                                                                                                                                                                                                                                                                                                                                                                                                                                                                                                                                                                                                                                                                                                                              <w:marTop w:val="0"/>
                                                                                                                                                                                                                                                                                                                                                                                                                                                                                                                                                                                                                                                                                                                                                                                                                                                                                                                                              <w:marBottom w:val="0"/>
                                                                                                                                                                                                                                                                                                                                                                                                                                                                                                                                                                                                                                                                                                                                                                                                                                                                                                                                              <w:divBdr>
                                                                                                                                                                                                                                                                                                                                                                                                                                                                                                                                                                                                                                                                                                                                                                                                                                                                                                                                                <w:top w:val="none" w:sz="0" w:space="0" w:color="auto"/>
                                                                                                                                                                                                                                                                                                                                                                                                                                                                                                                                                                                                                                                                                                                                                                                                                                                                                                                                                <w:left w:val="none" w:sz="0" w:space="0" w:color="auto"/>
                                                                                                                                                                                                                                                                                                                                                                                                                                                                                                                                                                                                                                                                                                                                                                                                                                                                                                                                                <w:bottom w:val="none" w:sz="0" w:space="0" w:color="auto"/>
                                                                                                                                                                                                                                                                                                                                                                                                                                                                                                                                                                                                                                                                                                                                                                                                                                                                                                                                                <w:right w:val="none" w:sz="0" w:space="0" w:color="auto"/>
                                                                                                                                                                                                                                                                                                                                                                                                                                                                                                                                                                                                                                                                                                                                                                                                                                                                                                                                              </w:divBdr>
                                                                                                                                                                                                                                                                                                                                                                                                                                                                                                                                                                                                                                                                                                                                                                                                                                                                                                                                              <w:divsChild>
                                                                                                                                                                                                                                                                                                                                                                                                                                                                                                                                                                                                                                                                                                                                                                                                                                                                                                                                                <w:div w:id="279069262">
                                                                                                                                                                                                                                                                                                                                                                                                                                                                                                                                                                                                                                                                                                                                                                                                                                                                                                                                                  <w:marLeft w:val="0"/>
                                                                                                                                                                                                                                                                                                                                                                                                                                                                                                                                                                                                                                                                                                                                                                                                                                                                                                                                                  <w:marRight w:val="0"/>
                                                                                                                                                                                                                                                                                                                                                                                                                                                                                                                                                                                                                                                                                                                                                                                                                                                                                                                                                  <w:marTop w:val="0"/>
                                                                                                                                                                                                                                                                                                                                                                                                                                                                                                                                                                                                                                                                                                                                                                                                                                                                                                                                                  <w:marBottom w:val="0"/>
                                                                                                                                                                                                                                                                                                                                                                                                                                                                                                                                                                                                                                                                                                                                                                                                                                                                                                                                                  <w:divBdr>
                                                                                                                                                                                                                                                                                                                                                                                                                                                                                                                                                                                                                                                                                                                                                                                                                                                                                                                                                    <w:top w:val="none" w:sz="0" w:space="0" w:color="auto"/>
                                                                                                                                                                                                                                                                                                                                                                                                                                                                                                                                                                                                                                                                                                                                                                                                                                                                                                                                                    <w:left w:val="none" w:sz="0" w:space="0" w:color="auto"/>
                                                                                                                                                                                                                                                                                                                                                                                                                                                                                                                                                                                                                                                                                                                                                                                                                                                                                                                                                    <w:bottom w:val="none" w:sz="0" w:space="0" w:color="auto"/>
                                                                                                                                                                                                                                                                                                                                                                                                                                                                                                                                                                                                                                                                                                                                                                                                                                                                                                                                                    <w:right w:val="none" w:sz="0" w:space="0" w:color="auto"/>
                                                                                                                                                                                                                                                                                                                                                                                                                                                                                                                                                                                                                                                                                                                                                                                                                                                                                                                                                  </w:divBdr>
                                                                                                                                                                                                                                                                                                                                                                                                                                                                                                                                                                                                                                                                                                                                                                                                                                                                                                                                                  <w:divsChild>
                                                                                                                                                                                                                                                                                                                                                                                                                                                                                                                                                                                                                                                                                                                                                                                                                                                                                                                                                    <w:div w:id="1335298702">
                                                                                                                                                                                                                                                                                                                                                                                                                                                                                                                                                                                                                                                                                                                                                                                                                                                                                                                                                      <w:marLeft w:val="0"/>
                                                                                                                                                                                                                                                                                                                                                                                                                                                                                                                                                                                                                                                                                                                                                                                                                                                                                                                                                      <w:marRight w:val="0"/>
                                                                                                                                                                                                                                                                                                                                                                                                                                                                                                                                                                                                                                                                                                                                                                                                                                                                                                                                                      <w:marTop w:val="0"/>
                                                                                                                                                                                                                                                                                                                                                                                                                                                                                                                                                                                                                                                                                                                                                                                                                                                                                                                                                      <w:marBottom w:val="0"/>
                                                                                                                                                                                                                                                                                                                                                                                                                                                                                                                                                                                                                                                                                                                                                                                                                                                                                                                                                      <w:divBdr>
                                                                                                                                                                                                                                                                                                                                                                                                                                                                                                                                                                                                                                                                                                                                                                                                                                                                                                                                                        <w:top w:val="none" w:sz="0" w:space="0" w:color="auto"/>
                                                                                                                                                                                                                                                                                                                                                                                                                                                                                                                                                                                                                                                                                                                                                                                                                                                                                                                                                        <w:left w:val="none" w:sz="0" w:space="0" w:color="auto"/>
                                                                                                                                                                                                                                                                                                                                                                                                                                                                                                                                                                                                                                                                                                                                                                                                                                                                                                                                                        <w:bottom w:val="none" w:sz="0" w:space="0" w:color="auto"/>
                                                                                                                                                                                                                                                                                                                                                                                                                                                                                                                                                                                                                                                                                                                                                                                                                                                                                                                                                        <w:right w:val="none" w:sz="0" w:space="0" w:color="auto"/>
                                                                                                                                                                                                                                                                                                                                                                                                                                                                                                                                                                                                                                                                                                                                                                                                                                                                                                                                                      </w:divBdr>
                                                                                                                                                                                                                                                                                                                                                                                                                                                                                                                                                                                                                                                                                                                                                                                                                                                                                                                                                      <w:divsChild>
                                                                                                                                                                                                                                                                                                                                                                                                                                                                                                                                                                                                                                                                                                                                                                                                                                                                                                                                                        <w:div w:id="568881077">
                                                                                                                                                                                                                                                                                                                                                                                                                                                                                                                                                                                                                                                                                                                                                                                                                                                                                                                                                          <w:marLeft w:val="0"/>
                                                                                                                                                                                                                                                                                                                                                                                                                                                                                                                                                                                                                                                                                                                                                                                                                                                                                                                                                          <w:marRight w:val="0"/>
                                                                                                                                                                                                                                                                                                                                                                                                                                                                                                                                                                                                                                                                                                                                                                                                                                                                                                                                                          <w:marTop w:val="0"/>
                                                                                                                                                                                                                                                                                                                                                                                                                                                                                                                                                                                                                                                                                                                                                                                                                                                                                                                                                          <w:marBottom w:val="0"/>
                                                                                                                                                                                                                                                                                                                                                                                                                                                                                                                                                                                                                                                                                                                                                                                                                                                                                                                                                          <w:divBdr>
                                                                                                                                                                                                                                                                                                                                                                                                                                                                                                                                                                                                                                                                                                                                                                                                                                                                                                                                                            <w:top w:val="none" w:sz="0" w:space="0" w:color="auto"/>
                                                                                                                                                                                                                                                                                                                                                                                                                                                                                                                                                                                                                                                                                                                                                                                                                                                                                                                                                            <w:left w:val="none" w:sz="0" w:space="0" w:color="auto"/>
                                                                                                                                                                                                                                                                                                                                                                                                                                                                                                                                                                                                                                                                                                                                                                                                                                                                                                                                                            <w:bottom w:val="none" w:sz="0" w:space="0" w:color="auto"/>
                                                                                                                                                                                                                                                                                                                                                                                                                                                                                                                                                                                                                                                                                                                                                                                                                                                                                                                                                            <w:right w:val="none" w:sz="0" w:space="0" w:color="auto"/>
                                                                                                                                                                                                                                                                                                                                                                                                                                                                                                                                                                                                                                                                                                                                                                                                                                                                                                                                                          </w:divBdr>
                                                                                                                                                                                                                                                                                                                                                                                                                                                                                                                                                                                                                                                                                                                                                                                                                                                                                                                                                          <w:divsChild>
                                                                                                                                                                                                                                                                                                                                                                                                                                                                                                                                                                                                                                                                                                                                                                                                                                                                                                                                                            <w:div w:id="1627391187">
                                                                                                                                                                                                                                                                                                                                                                                                                                                                                                                                                                                                                                                                                                                                                                                                                                                                                                                                                              <w:marLeft w:val="0"/>
                                                                                                                                                                                                                                                                                                                                                                                                                                                                                                                                                                                                                                                                                                                                                                                                                                                                                                                                                              <w:marRight w:val="0"/>
                                                                                                                                                                                                                                                                                                                                                                                                                                                                                                                                                                                                                                                                                                                                                                                                                                                                                                                                                              <w:marTop w:val="0"/>
                                                                                                                                                                                                                                                                                                                                                                                                                                                                                                                                                                                                                                                                                                                                                                                                                                                                                                                                                              <w:marBottom w:val="0"/>
                                                                                                                                                                                                                                                                                                                                                                                                                                                                                                                                                                                                                                                                                                                                                                                                                                                                                                                                                              <w:divBdr>
                                                                                                                                                                                                                                                                                                                                                                                                                                                                                                                                                                                                                                                                                                                                                                                                                                                                                                                                                                <w:top w:val="none" w:sz="0" w:space="0" w:color="auto"/>
                                                                                                                                                                                                                                                                                                                                                                                                                                                                                                                                                                                                                                                                                                                                                                                                                                                                                                                                                                <w:left w:val="none" w:sz="0" w:space="0" w:color="auto"/>
                                                                                                                                                                                                                                                                                                                                                                                                                                                                                                                                                                                                                                                                                                                                                                                                                                                                                                                                                                <w:bottom w:val="none" w:sz="0" w:space="0" w:color="auto"/>
                                                                                                                                                                                                                                                                                                                                                                                                                                                                                                                                                                                                                                                                                                                                                                                                                                                                                                                                                                <w:right w:val="none" w:sz="0" w:space="0" w:color="auto"/>
                                                                                                                                                                                                                                                                                                                                                                                                                                                                                                                                                                                                                                                                                                                                                                                                                                                                                                                                                              </w:divBdr>
                                                                                                                                                                                                                                                                                                                                                                                                                                                                                                                                                                                                                                                                                                                                                                                                                                                                                                                                                              <w:divsChild>
                                                                                                                                                                                                                                                                                                                                                                                                                                                                                                                                                                                                                                                                                                                                                                                                                                                                                                                                                                <w:div w:id="693458554">
                                                                                                                                                                                                                                                                                                                                                                                                                                                                                                                                                                                                                                                                                                                                                                                                                                                                                                                                                                  <w:marLeft w:val="0"/>
                                                                                                                                                                                                                                                                                                                                                                                                                                                                                                                                                                                                                                                                                                                                                                                                                                                                                                                                                                  <w:marRight w:val="0"/>
                                                                                                                                                                                                                                                                                                                                                                                                                                                                                                                                                                                                                                                                                                                                                                                                                                                                                                                                                                  <w:marTop w:val="0"/>
                                                                                                                                                                                                                                                                                                                                                                                                                                                                                                                                                                                                                                                                                                                                                                                                                                                                                                                                                                  <w:marBottom w:val="0"/>
                                                                                                                                                                                                                                                                                                                                                                                                                                                                                                                                                                                                                                                                                                                                                                                                                                                                                                                                                                  <w:divBdr>
                                                                                                                                                                                                                                                                                                                                                                                                                                                                                                                                                                                                                                                                                                                                                                                                                                                                                                                                                                    <w:top w:val="none" w:sz="0" w:space="0" w:color="auto"/>
                                                                                                                                                                                                                                                                                                                                                                                                                                                                                                                                                                                                                                                                                                                                                                                                                                                                                                                                                                    <w:left w:val="none" w:sz="0" w:space="0" w:color="auto"/>
                                                                                                                                                                                                                                                                                                                                                                                                                                                                                                                                                                                                                                                                                                                                                                                                                                                                                                                                                                    <w:bottom w:val="none" w:sz="0" w:space="0" w:color="auto"/>
                                                                                                                                                                                                                                                                                                                                                                                                                                                                                                                                                                                                                                                                                                                                                                                                                                                                                                                                                                    <w:right w:val="none" w:sz="0" w:space="0" w:color="auto"/>
                                                                                                                                                                                                                                                                                                                                                                                                                                                                                                                                                                                                                                                                                                                                                                                                                                                                                                                                                                  </w:divBdr>
                                                                                                                                                                                                                                                                                                                                                                                                                                                                                                                                                                                                                                                                                                                                                                                                                                                                                                                                                                  <w:divsChild>
                                                                                                                                                                                                                                                                                                                                                                                                                                                                                                                                                                                                                                                                                                                                                                                                                                                                                                                                                                    <w:div w:id="673145036">
                                                                                                                                                                                                                                                                                                                                                                                                                                                                                                                                                                                                                                                                                                                                                                                                                                                                                                                                                                      <w:marLeft w:val="0"/>
                                                                                                                                                                                                                                                                                                                                                                                                                                                                                                                                                                                                                                                                                                                                                                                                                                                                                                                                                                      <w:marRight w:val="0"/>
                                                                                                                                                                                                                                                                                                                                                                                                                                                                                                                                                                                                                                                                                                                                                                                                                                                                                                                                                                      <w:marTop w:val="0"/>
                                                                                                                                                                                                                                                                                                                                                                                                                                                                                                                                                                                                                                                                                                                                                                                                                                                                                                                                                                      <w:marBottom w:val="0"/>
                                                                                                                                                                                                                                                                                                                                                                                                                                                                                                                                                                                                                                                                                                                                                                                                                                                                                                                                                                      <w:divBdr>
                                                                                                                                                                                                                                                                                                                                                                                                                                                                                                                                                                                                                                                                                                                                                                                                                                                                                                                                                                        <w:top w:val="none" w:sz="0" w:space="0" w:color="auto"/>
                                                                                                                                                                                                                                                                                                                                                                                                                                                                                                                                                                                                                                                                                                                                                                                                                                                                                                                                                                        <w:left w:val="none" w:sz="0" w:space="0" w:color="auto"/>
                                                                                                                                                                                                                                                                                                                                                                                                                                                                                                                                                                                                                                                                                                                                                                                                                                                                                                                                                                        <w:bottom w:val="none" w:sz="0" w:space="0" w:color="auto"/>
                                                                                                                                                                                                                                                                                                                                                                                                                                                                                                                                                                                                                                                                                                                                                                                                                                                                                                                                                                        <w:right w:val="none" w:sz="0" w:space="0" w:color="auto"/>
                                                                                                                                                                                                                                                                                                                                                                                                                                                                                                                                                                                                                                                                                                                                                                                                                                                                                                                                                                      </w:divBdr>
                                                                                                                                                                                                                                                                                                                                                                                                                                                                                                                                                                                                                                                                                                                                                                                                                                                                                                                                                                      <w:divsChild>
                                                                                                                                                                                                                                                                                                                                                                                                                                                                                                                                                                                                                                                                                                                                                                                                                                                                                                                                                                        <w:div w:id="5640994">
                                                                                                                                                                                                                                                                                                                                                                                                                                                                                                                                                                                                                                                                                                                                                                                                                                                                                                                                                                          <w:marLeft w:val="0"/>
                                                                                                                                                                                                                                                                                                                                                                                                                                                                                                                                                                                                                                                                                                                                                                                                                                                                                                                                                                          <w:marRight w:val="0"/>
                                                                                                                                                                                                                                                                                                                                                                                                                                                                                                                                                                                                                                                                                                                                                                                                                                                                                                                                                                          <w:marTop w:val="0"/>
                                                                                                                                                                                                                                                                                                                                                                                                                                                                                                                                                                                                                                                                                                                                                                                                                                                                                                                                                                          <w:marBottom w:val="0"/>
                                                                                                                                                                                                                                                                                                                                                                                                                                                                                                                                                                                                                                                                                                                                                                                                                                                                                                                                                                          <w:divBdr>
                                                                                                                                                                                                                                                                                                                                                                                                                                                                                                                                                                                                                                                                                                                                                                                                                                                                                                                                                                            <w:top w:val="none" w:sz="0" w:space="0" w:color="auto"/>
                                                                                                                                                                                                                                                                                                                                                                                                                                                                                                                                                                                                                                                                                                                                                                                                                                                                                                                                                                            <w:left w:val="none" w:sz="0" w:space="0" w:color="auto"/>
                                                                                                                                                                                                                                                                                                                                                                                                                                                                                                                                                                                                                                                                                                                                                                                                                                                                                                                                                                            <w:bottom w:val="none" w:sz="0" w:space="0" w:color="auto"/>
                                                                                                                                                                                                                                                                                                                                                                                                                                                                                                                                                                                                                                                                                                                                                                                                                                                                                                                                                                            <w:right w:val="none" w:sz="0" w:space="0" w:color="auto"/>
                                                                                                                                                                                                                                                                                                                                                                                                                                                                                                                                                                                                                                                                                                                                                                                                                                                                                                                                                                          </w:divBdr>
                                                                                                                                                                                                                                                                                                                                                                                                                                                                                                                                                                                                                                                                                                                                                                                                                                                                                                                                                                          <w:divsChild>
                                                                                                                                                                                                                                                                                                                                                                                                                                                                                                                                                                                                                                                                                                                                                                                                                                                                                                                                                                            <w:div w:id="1992102608">
                                                                                                                                                                                                                                                                                                                                                                                                                                                                                                                                                                                                                                                                                                                                                                                                                                                                                                                                                                              <w:marLeft w:val="0"/>
                                                                                                                                                                                                                                                                                                                                                                                                                                                                                                                                                                                                                                                                                                                                                                                                                                                                                                                                                                              <w:marRight w:val="0"/>
                                                                                                                                                                                                                                                                                                                                                                                                                                                                                                                                                                                                                                                                                                                                                                                                                                                                                                                                                                              <w:marTop w:val="0"/>
                                                                                                                                                                                                                                                                                                                                                                                                                                                                                                                                                                                                                                                                                                                                                                                                                                                                                                                                                                              <w:marBottom w:val="0"/>
                                                                                                                                                                                                                                                                                                                                                                                                                                                                                                                                                                                                                                                                                                                                                                                                                                                                                                                                                                              <w:divBdr>
                                                                                                                                                                                                                                                                                                                                                                                                                                                                                                                                                                                                                                                                                                                                                                                                                                                                                                                                                                                <w:top w:val="none" w:sz="0" w:space="0" w:color="auto"/>
                                                                                                                                                                                                                                                                                                                                                                                                                                                                                                                                                                                                                                                                                                                                                                                                                                                                                                                                                                                <w:left w:val="none" w:sz="0" w:space="0" w:color="auto"/>
                                                                                                                                                                                                                                                                                                                                                                                                                                                                                                                                                                                                                                                                                                                                                                                                                                                                                                                                                                                <w:bottom w:val="none" w:sz="0" w:space="0" w:color="auto"/>
                                                                                                                                                                                                                                                                                                                                                                                                                                                                                                                                                                                                                                                                                                                                                                                                                                                                                                                                                                                <w:right w:val="none" w:sz="0" w:space="0" w:color="auto"/>
                                                                                                                                                                                                                                                                                                                                                                                                                                                                                                                                                                                                                                                                                                                                                                                                                                                                                                                                                                              </w:divBdr>
                                                                                                                                                                                                                                                                                                                                                                                                                                                                                                                                                                                                                                                                                                                                                                                                                                                                                                                                                                              <w:divsChild>
                                                                                                                                                                                                                                                                                                                                                                                                                                                                                                                                                                                                                                                                                                                                                                                                                                                                                                                                                                                <w:div w:id="1580141762">
                                                                                                                                                                                                                                                                                                                                                                                                                                                                                                                                                                                                                                                                                                                                                                                                                                                                                                                                                                                  <w:marLeft w:val="0"/>
                                                                                                                                                                                                                                                                                                                                                                                                                                                                                                                                                                                                                                                                                                                                                                                                                                                                                                                                                                                  <w:marRight w:val="0"/>
                                                                                                                                                                                                                                                                                                                                                                                                                                                                                                                                                                                                                                                                                                                                                                                                                                                                                                                                                                                  <w:marTop w:val="0"/>
                                                                                                                                                                                                                                                                                                                                                                                                                                                                                                                                                                                                                                                                                                                                                                                                                                                                                                                                                                                  <w:marBottom w:val="0"/>
                                                                                                                                                                                                                                                                                                                                                                                                                                                                                                                                                                                                                                                                                                                                                                                                                                                                                                                                                                                  <w:divBdr>
                                                                                                                                                                                                                                                                                                                                                                                                                                                                                                                                                                                                                                                                                                                                                                                                                                                                                                                                                                                    <w:top w:val="none" w:sz="0" w:space="0" w:color="auto"/>
                                                                                                                                                                                                                                                                                                                                                                                                                                                                                                                                                                                                                                                                                                                                                                                                                                                                                                                                                                                    <w:left w:val="none" w:sz="0" w:space="0" w:color="auto"/>
                                                                                                                                                                                                                                                                                                                                                                                                                                                                                                                                                                                                                                                                                                                                                                                                                                                                                                                                                                                    <w:bottom w:val="none" w:sz="0" w:space="0" w:color="auto"/>
                                                                                                                                                                                                                                                                                                                                                                                                                                                                                                                                                                                                                                                                                                                                                                                                                                                                                                                                                                                    <w:right w:val="none" w:sz="0" w:space="0" w:color="auto"/>
                                                                                                                                                                                                                                                                                                                                                                                                                                                                                                                                                                                                                                                                                                                                                                                                                                                                                                                                                                                  </w:divBdr>
                                                                                                                                                                                                                                                                                                                                                                                                                                                                                                                                                                                                                                                                                                                                                                                                                                                                                                                                                                                  <w:divsChild>
                                                                                                                                                                                                                                                                                                                                                                                                                                                                                                                                                                                                                                                                                                                                                                                                                                                                                                                                                                                    <w:div w:id="1536114442">
                                                                                                                                                                                                                                                                                                                                                                                                                                                                                                                                                                                                                                                                                                                                                                                                                                                                                                                                                                                      <w:marLeft w:val="0"/>
                                                                                                                                                                                                                                                                                                                                                                                                                                                                                                                                                                                                                                                                                                                                                                                                                                                                                                                                                                                      <w:marRight w:val="0"/>
                                                                                                                                                                                                                                                                                                                                                                                                                                                                                                                                                                                                                                                                                                                                                                                                                                                                                                                                                                                      <w:marTop w:val="0"/>
                                                                                                                                                                                                                                                                                                                                                                                                                                                                                                                                                                                                                                                                                                                                                                                                                                                                                                                                                                                      <w:marBottom w:val="0"/>
                                                                                                                                                                                                                                                                                                                                                                                                                                                                                                                                                                                                                                                                                                                                                                                                                                                                                                                                                                                      <w:divBdr>
                                                                                                                                                                                                                                                                                                                                                                                                                                                                                                                                                                                                                                                                                                                                                                                                                                                                                                                                                                                        <w:top w:val="none" w:sz="0" w:space="0" w:color="auto"/>
                                                                                                                                                                                                                                                                                                                                                                                                                                                                                                                                                                                                                                                                                                                                                                                                                                                                                                                                                                                        <w:left w:val="none" w:sz="0" w:space="0" w:color="auto"/>
                                                                                                                                                                                                                                                                                                                                                                                                                                                                                                                                                                                                                                                                                                                                                                                                                                                                                                                                                                                        <w:bottom w:val="none" w:sz="0" w:space="0" w:color="auto"/>
                                                                                                                                                                                                                                                                                                                                                                                                                                                                                                                                                                                                                                                                                                                                                                                                                                                                                                                                                                                        <w:right w:val="none" w:sz="0" w:space="0" w:color="auto"/>
                                                                                                                                                                                                                                                                                                                                                                                                                                                                                                                                                                                                                                                                                                                                                                                                                                                                                                                                                                                      </w:divBdr>
                                                                                                                                                                                                                                                                                                                                                                                                                                                                                                                                                                                                                                                                                                                                                                                                                                                                                                                                                                                      <w:divsChild>
                                                                                                                                                                                                                                                                                                                                                                                                                                                                                                                                                                                                                                                                                                                                                                                                                                                                                                                                                                                        <w:div w:id="821893479">
                                                                                                                                                                                                                                                                                                                                                                                                                                                                                                                                                                                                                                                                                                                                                                                                                                                                                                                                                                                          <w:marLeft w:val="0"/>
                                                                                                                                                                                                                                                                                                                                                                                                                                                                                                                                                                                                                                                                                                                                                                                                                                                                                                                                                                                          <w:marRight w:val="0"/>
                                                                                                                                                                                                                                                                                                                                                                                                                                                                                                                                                                                                                                                                                                                                                                                                                                                                                                                                                                                          <w:marTop w:val="0"/>
                                                                                                                                                                                                                                                                                                                                                                                                                                                                                                                                                                                                                                                                                                                                                                                                                                                                                                                                                                                          <w:marBottom w:val="0"/>
                                                                                                                                                                                                                                                                                                                                                                                                                                                                                                                                                                                                                                                                                                                                                                                                                                                                                                                                                                                          <w:divBdr>
                                                                                                                                                                                                                                                                                                                                                                                                                                                                                                                                                                                                                                                                                                                                                                                                                                                                                                                                                                                            <w:top w:val="none" w:sz="0" w:space="0" w:color="auto"/>
                                                                                                                                                                                                                                                                                                                                                                                                                                                                                                                                                                                                                                                                                                                                                                                                                                                                                                                                                                                            <w:left w:val="none" w:sz="0" w:space="0" w:color="auto"/>
                                                                                                                                                                                                                                                                                                                                                                                                                                                                                                                                                                                                                                                                                                                                                                                                                                                                                                                                                                                            <w:bottom w:val="none" w:sz="0" w:space="0" w:color="auto"/>
                                                                                                                                                                                                                                                                                                                                                                                                                                                                                                                                                                                                                                                                                                                                                                                                                                                                                                                                                                                            <w:right w:val="none" w:sz="0" w:space="0" w:color="auto"/>
                                                                                                                                                                                                                                                                                                                                                                                                                                                                                                                                                                                                                                                                                                                                                                                                                                                                                                                                                                                          </w:divBdr>
                                                                                                                                                                                                                                                                                                                                                                                                                                                                                                                                                                                                                                                                                                                                                                                                                                                                                                                                                                                          <w:divsChild>
                                                                                                                                                                                                                                                                                                                                                                                                                                                                                                                                                                                                                                                                                                                                                                                                                                                                                                                                                                                            <w:div w:id="1800762574">
                                                                                                                                                                                                                                                                                                                                                                                                                                                                                                                                                                                                                                                                                                                                                                                                                                                                                                                                                                                              <w:marLeft w:val="0"/>
                                                                                                                                                                                                                                                                                                                                                                                                                                                                                                                                                                                                                                                                                                                                                                                                                                                                                                                                                                                              <w:marRight w:val="0"/>
                                                                                                                                                                                                                                                                                                                                                                                                                                                                                                                                                                                                                                                                                                                                                                                                                                                                                                                                                                                              <w:marTop w:val="0"/>
                                                                                                                                                                                                                                                                                                                                                                                                                                                                                                                                                                                                                                                                                                                                                                                                                                                                                                                                                                                              <w:marBottom w:val="0"/>
                                                                                                                                                                                                                                                                                                                                                                                                                                                                                                                                                                                                                                                                                                                                                                                                                                                                                                                                                                                              <w:divBdr>
                                                                                                                                                                                                                                                                                                                                                                                                                                                                                                                                                                                                                                                                                                                                                                                                                                                                                                                                                                                                <w:top w:val="none" w:sz="0" w:space="0" w:color="auto"/>
                                                                                                                                                                                                                                                                                                                                                                                                                                                                                                                                                                                                                                                                                                                                                                                                                                                                                                                                                                                                <w:left w:val="none" w:sz="0" w:space="0" w:color="auto"/>
                                                                                                                                                                                                                                                                                                                                                                                                                                                                                                                                                                                                                                                                                                                                                                                                                                                                                                                                                                                                <w:bottom w:val="none" w:sz="0" w:space="0" w:color="auto"/>
                                                                                                                                                                                                                                                                                                                                                                                                                                                                                                                                                                                                                                                                                                                                                                                                                                                                                                                                                                                                <w:right w:val="none" w:sz="0" w:space="0" w:color="auto"/>
                                                                                                                                                                                                                                                                                                                                                                                                                                                                                                                                                                                                                                                                                                                                                                                                                                                                                                                                                                                              </w:divBdr>
                                                                                                                                                                                                                                                                                                                                                                                                                                                                                                                                                                                                                                                                                                                                                                                                                                                                                                                                                                                              <w:divsChild>
                                                                                                                                                                                                                                                                                                                                                                                                                                                                                                                                                                                                                                                                                                                                                                                                                                                                                                                                                                                                <w:div w:id="1501694400">
                                                                                                                                                                                                                                                                                                                                                                                                                                                                                                                                                                                                                                                                                                                                                                                                                                                                                                                                                                                                  <w:marLeft w:val="0"/>
                                                                                                                                                                                                                                                                                                                                                                                                                                                                                                                                                                                                                                                                                                                                                                                                                                                                                                                                                                                                  <w:marRight w:val="0"/>
                                                                                                                                                                                                                                                                                                                                                                                                                                                                                                                                                                                                                                                                                                                                                                                                                                                                                                                                                                                                  <w:marTop w:val="0"/>
                                                                                                                                                                                                                                                                                                                                                                                                                                                                                                                                                                                                                                                                                                                                                                                                                                                                                                                                                                                                  <w:marBottom w:val="0"/>
                                                                                                                                                                                                                                                                                                                                                                                                                                                                                                                                                                                                                                                                                                                                                                                                                                                                                                                                                                                                  <w:divBdr>
                                                                                                                                                                                                                                                                                                                                                                                                                                                                                                                                                                                                                                                                                                                                                                                                                                                                                                                                                                                                    <w:top w:val="none" w:sz="0" w:space="0" w:color="auto"/>
                                                                                                                                                                                                                                                                                                                                                                                                                                                                                                                                                                                                                                                                                                                                                                                                                                                                                                                                                                                                    <w:left w:val="none" w:sz="0" w:space="0" w:color="auto"/>
                                                                                                                                                                                                                                                                                                                                                                                                                                                                                                                                                                                                                                                                                                                                                                                                                                                                                                                                                                                                    <w:bottom w:val="none" w:sz="0" w:space="0" w:color="auto"/>
                                                                                                                                                                                                                                                                                                                                                                                                                                                                                                                                                                                                                                                                                                                                                                                                                                                                                                                                                                                                    <w:right w:val="none" w:sz="0" w:space="0" w:color="auto"/>
                                                                                                                                                                                                                                                                                                                                                                                                                                                                                                                                                                                                                                                                                                                                                                                                                                                                                                                                                                                                  </w:divBdr>
                                                                                                                                                                                                                                                                                                                                                                                                                                                                                                                                                                                                                                                                                                                                                                                                                                                                                                                                                                                                  <w:divsChild>
                                                                                                                                                                                                                                                                                                                                                                                                                                                                                                                                                                                                                                                                                                                                                                                                                                                                                                                                                                                                    <w:div w:id="294798979">
                                                                                                                                                                                                                                                                                                                                                                                                                                                                                                                                                                                                                                                                                                                                                                                                                                                                                                                                                                                                      <w:marLeft w:val="0"/>
                                                                                                                                                                                                                                                                                                                                                                                                                                                                                                                                                                                                                                                                                                                                                                                                                                                                                                                                                                                                      <w:marRight w:val="0"/>
                                                                                                                                                                                                                                                                                                                                                                                                                                                                                                                                                                                                                                                                                                                                                                                                                                                                                                                                                                                                      <w:marTop w:val="0"/>
                                                                                                                                                                                                                                                                                                                                                                                                                                                                                                                                                                                                                                                                                                                                                                                                                                                                                                                                                                                                      <w:marBottom w:val="0"/>
                                                                                                                                                                                                                                                                                                                                                                                                                                                                                                                                                                                                                                                                                                                                                                                                                                                                                                                                                                                                      <w:divBdr>
                                                                                                                                                                                                                                                                                                                                                                                                                                                                                                                                                                                                                                                                                                                                                                                                                                                                                                                                                                                                        <w:top w:val="none" w:sz="0" w:space="0" w:color="auto"/>
                                                                                                                                                                                                                                                                                                                                                                                                                                                                                                                                                                                                                                                                                                                                                                                                                                                                                                                                                                                                        <w:left w:val="none" w:sz="0" w:space="0" w:color="auto"/>
                                                                                                                                                                                                                                                                                                                                                                                                                                                                                                                                                                                                                                                                                                                                                                                                                                                                                                                                                                                                        <w:bottom w:val="none" w:sz="0" w:space="0" w:color="auto"/>
                                                                                                                                                                                                                                                                                                                                                                                                                                                                                                                                                                                                                                                                                                                                                                                                                                                                                                                                                                                                        <w:right w:val="none" w:sz="0" w:space="0" w:color="auto"/>
                                                                                                                                                                                                                                                                                                                                                                                                                                                                                                                                                                                                                                                                                                                                                                                                                                                                                                                                                                                                      </w:divBdr>
                                                                                                                                                                                                                                                                                                                                                                                                                                                                                                                                                                                                                                                                                                                                                                                                                                                                                                                                                                                                      <w:divsChild>
                                                                                                                                                                                                                                                                                                                                                                                                                                                                                                                                                                                                                                                                                                                                                                                                                                                                                                                                                                                                        <w:div w:id="1300763149">
                                                                                                                                                                                                                                                                                                                                                                                                                                                                                                                                                                                                                                                                                                                                                                                                                                                                                                                                                                                                          <w:marLeft w:val="0"/>
                                                                                                                                                                                                                                                                                                                                                                                                                                                                                                                                                                                                                                                                                                                                                                                                                                                                                                                                                                                                          <w:marRight w:val="0"/>
                                                                                                                                                                                                                                                                                                                                                                                                                                                                                                                                                                                                                                                                                                                                                                                                                                                                                                                                                                                                          <w:marTop w:val="0"/>
                                                                                                                                                                                                                                                                                                                                                                                                                                                                                                                                                                                                                                                                                                                                                                                                                                                                                                                                                                                                          <w:marBottom w:val="0"/>
                                                                                                                                                                                                                                                                                                                                                                                                                                                                                                                                                                                                                                                                                                                                                                                                                                                                                                                                                                                                          <w:divBdr>
                                                                                                                                                                                                                                                                                                                                                                                                                                                                                                                                                                                                                                                                                                                                                                                                                                                                                                                                                                                                            <w:top w:val="none" w:sz="0" w:space="0" w:color="auto"/>
                                                                                                                                                                                                                                                                                                                                                                                                                                                                                                                                                                                                                                                                                                                                                                                                                                                                                                                                                                                                            <w:left w:val="none" w:sz="0" w:space="0" w:color="auto"/>
                                                                                                                                                                                                                                                                                                                                                                                                                                                                                                                                                                                                                                                                                                                                                                                                                                                                                                                                                                                                            <w:bottom w:val="none" w:sz="0" w:space="0" w:color="auto"/>
                                                                                                                                                                                                                                                                                                                                                                                                                                                                                                                                                                                                                                                                                                                                                                                                                                                                                                                                                                                                            <w:right w:val="none" w:sz="0" w:space="0" w:color="auto"/>
                                                                                                                                                                                                                                                                                                                                                                                                                                                                                                                                                                                                                                                                                                                                                                                                                                                                                                                                                                                                          </w:divBdr>
                                                                                                                                                                                                                                                                                                                                                                                                                                                                                                                                                                                                                                                                                                                                                                                                                                                                                                                                                                                                          <w:divsChild>
                                                                                                                                                                                                                                                                                                                                                                                                                                                                                                                                                                                                                                                                                                                                                                                                                                                                                                                                                                                                            <w:div w:id="553856336">
                                                                                                                                                                                                                                                                                                                                                                                                                                                                                                                                                                                                                                                                                                                                                                                                                                                                                                                                                                                                              <w:marLeft w:val="0"/>
                                                                                                                                                                                                                                                                                                                                                                                                                                                                                                                                                                                                                                                                                                                                                                                                                                                                                                                                                                                                              <w:marRight w:val="0"/>
                                                                                                                                                                                                                                                                                                                                                                                                                                                                                                                                                                                                                                                                                                                                                                                                                                                                                                                                                                                                              <w:marTop w:val="0"/>
                                                                                                                                                                                                                                                                                                                                                                                                                                                                                                                                                                                                                                                                                                                                                                                                                                                                                                                                                                                                              <w:marBottom w:val="0"/>
                                                                                                                                                                                                                                                                                                                                                                                                                                                                                                                                                                                                                                                                                                                                                                                                                                                                                                                                                                                                              <w:divBdr>
                                                                                                                                                                                                                                                                                                                                                                                                                                                                                                                                                                                                                                                                                                                                                                                                                                                                                                                                                                                                                <w:top w:val="none" w:sz="0" w:space="0" w:color="auto"/>
                                                                                                                                                                                                                                                                                                                                                                                                                                                                                                                                                                                                                                                                                                                                                                                                                                                                                                                                                                                                                <w:left w:val="none" w:sz="0" w:space="0" w:color="auto"/>
                                                                                                                                                                                                                                                                                                                                                                                                                                                                                                                                                                                                                                                                                                                                                                                                                                                                                                                                                                                                                <w:bottom w:val="none" w:sz="0" w:space="0" w:color="auto"/>
                                                                                                                                                                                                                                                                                                                                                                                                                                                                                                                                                                                                                                                                                                                                                                                                                                                                                                                                                                                                                <w:right w:val="none" w:sz="0" w:space="0" w:color="auto"/>
                                                                                                                                                                                                                                                                                                                                                                                                                                                                                                                                                                                                                                                                                                                                                                                                                                                                                                                                                                                                              </w:divBdr>
                                                                                                                                                                                                                                                                                                                                                                                                                                                                                                                                                                                                                                                                                                                                                                                                                                                                                                                                                                                                              <w:divsChild>
                                                                                                                                                                                                                                                                                                                                                                                                                                                                                                                                                                                                                                                                                                                                                                                                                                                                                                                                                                                                                <w:div w:id="139617455">
                                                                                                                                                                                                                                                                                                                                                                                                                                                                                                                                                                                                                                                                                                                                                                                                                                                                                                                                                                                                                  <w:marLeft w:val="0"/>
                                                                                                                                                                                                                                                                                                                                                                                                                                                                                                                                                                                                                                                                                                                                                                                                                                                                                                                                                                                                                  <w:marRight w:val="0"/>
                                                                                                                                                                                                                                                                                                                                                                                                                                                                                                                                                                                                                                                                                                                                                                                                                                                                                                                                                                                                                  <w:marTop w:val="0"/>
                                                                                                                                                                                                                                                                                                                                                                                                                                                                                                                                                                                                                                                                                                                                                                                                                                                                                                                                                                                                                  <w:marBottom w:val="0"/>
                                                                                                                                                                                                                                                                                                                                                                                                                                                                                                                                                                                                                                                                                                                                                                                                                                                                                                                                                                                                                  <w:divBdr>
                                                                                                                                                                                                                                                                                                                                                                                                                                                                                                                                                                                                                                                                                                                                                                                                                                                                                                                                                                                                                    <w:top w:val="none" w:sz="0" w:space="0" w:color="auto"/>
                                                                                                                                                                                                                                                                                                                                                                                                                                                                                                                                                                                                                                                                                                                                                                                                                                                                                                                                                                                                                    <w:left w:val="none" w:sz="0" w:space="0" w:color="auto"/>
                                                                                                                                                                                                                                                                                                                                                                                                                                                                                                                                                                                                                                                                                                                                                                                                                                                                                                                                                                                                                    <w:bottom w:val="none" w:sz="0" w:space="0" w:color="auto"/>
                                                                                                                                                                                                                                                                                                                                                                                                                                                                                                                                                                                                                                                                                                                                                                                                                                                                                                                                                                                                                    <w:right w:val="none" w:sz="0" w:space="0" w:color="auto"/>
                                                                                                                                                                                                                                                                                                                                                                                                                                                                                                                                                                                                                                                                                                                                                                                                                                                                                                                                                                                                                  </w:divBdr>
                                                                                                                                                                                                                                                                                                                                                                                                                                                                                                                                                                                                                                                                                                                                                                                                                                                                                                                                                                                                                  <w:divsChild>
                                                                                                                                                                                                                                                                                                                                                                                                                                                                                                                                                                                                                                                                                                                                                                                                                                                                                                                                                                                                                    <w:div w:id="563025274">
                                                                                                                                                                                                                                                                                                                                                                                                                                                                                                                                                                                                                                                                                                                                                                                                                                                                                                                                                                                                                      <w:marLeft w:val="0"/>
                                                                                                                                                                                                                                                                                                                                                                                                                                                                                                                                                                                                                                                                                                                                                                                                                                                                                                                                                                                                                      <w:marRight w:val="0"/>
                                                                                                                                                                                                                                                                                                                                                                                                                                                                                                                                                                                                                                                                                                                                                                                                                                                                                                                                                                                                                      <w:marTop w:val="0"/>
                                                                                                                                                                                                                                                                                                                                                                                                                                                                                                                                                                                                                                                                                                                                                                                                                                                                                                                                                                                                                      <w:marBottom w:val="0"/>
                                                                                                                                                                                                                                                                                                                                                                                                                                                                                                                                                                                                                                                                                                                                                                                                                                                                                                                                                                                                                      <w:divBdr>
                                                                                                                                                                                                                                                                                                                                                                                                                                                                                                                                                                                                                                                                                                                                                                                                                                                                                                                                                                                                                        <w:top w:val="none" w:sz="0" w:space="0" w:color="auto"/>
                                                                                                                                                                                                                                                                                                                                                                                                                                                                                                                                                                                                                                                                                                                                                                                                                                                                                                                                                                                                                        <w:left w:val="none" w:sz="0" w:space="0" w:color="auto"/>
                                                                                                                                                                                                                                                                                                                                                                                                                                                                                                                                                                                                                                                                                                                                                                                                                                                                                                                                                                                                                        <w:bottom w:val="none" w:sz="0" w:space="0" w:color="auto"/>
                                                                                                                                                                                                                                                                                                                                                                                                                                                                                                                                                                                                                                                                                                                                                                                                                                                                                                                                                                                                                        <w:right w:val="none" w:sz="0" w:space="0" w:color="auto"/>
                                                                                                                                                                                                                                                                                                                                                                                                                                                                                                                                                                                                                                                                                                                                                                                                                                                                                                                                                                                                                      </w:divBdr>
                                                                                                                                                                                                                                                                                                                                                                                                                                                                                                                                                                                                                                                                                                                                                                                                                                                                                                                                                                                                                      <w:divsChild>
                                                                                                                                                                                                                                                                                                                                                                                                                                                                                                                                                                                                                                                                                                                                                                                                                                                                                                                                                                                                                        <w:div w:id="1370254561">
                                                                                                                                                                                                                                                                                                                                                                                                                                                                                                                                                                                                                                                                                                                                                                                                                                                                                                                                                                                                                          <w:marLeft w:val="0"/>
                                                                                                                                                                                                                                                                                                                                                                                                                                                                                                                                                                                                                                                                                                                                                                                                                                                                                                                                                                                                                          <w:marRight w:val="0"/>
                                                                                                                                                                                                                                                                                                                                                                                                                                                                                                                                                                                                                                                                                                                                                                                                                                                                                                                                                                                                                          <w:marTop w:val="0"/>
                                                                                                                                                                                                                                                                                                                                                                                                                                                                                                                                                                                                                                                                                                                                                                                                                                                                                                                                                                                                                          <w:marBottom w:val="0"/>
                                                                                                                                                                                                                                                                                                                                                                                                                                                                                                                                                                                                                                                                                                                                                                                                                                                                                                                                                                                                                          <w:divBdr>
                                                                                                                                                                                                                                                                                                                                                                                                                                                                                                                                                                                                                                                                                                                                                                                                                                                                                                                                                                                                                            <w:top w:val="none" w:sz="0" w:space="0" w:color="auto"/>
                                                                                                                                                                                                                                                                                                                                                                                                                                                                                                                                                                                                                                                                                                                                                                                                                                                                                                                                                                                                                            <w:left w:val="none" w:sz="0" w:space="0" w:color="auto"/>
                                                                                                                                                                                                                                                                                                                                                                                                                                                                                                                                                                                                                                                                                                                                                                                                                                                                                                                                                                                                                            <w:bottom w:val="none" w:sz="0" w:space="0" w:color="auto"/>
                                                                                                                                                                                                                                                                                                                                                                                                                                                                                                                                                                                                                                                                                                                                                                                                                                                                                                                                                                                                                            <w:right w:val="none" w:sz="0" w:space="0" w:color="auto"/>
                                                                                                                                                                                                                                                                                                                                                                                                                                                                                                                                                                                                                                                                                                                                                                                                                                                                                                                                                                                                                          </w:divBdr>
                                                                                                                                                                                                                                                                                                                                                                                                                                                                                                                                                                                                                                                                                                                                                                                                                                                                                                                                                                                                                          <w:divsChild>
                                                                                                                                                                                                                                                                                                                                                                                                                                                                                                                                                                                                                                                                                                                                                                                                                                                                                                                                                                                                                            <w:div w:id="898177384">
                                                                                                                                                                                                                                                                                                                                                                                                                                                                                                                                                                                                                                                                                                                                                                                                                                                                                                                                                                                                                              <w:marLeft w:val="0"/>
                                                                                                                                                                                                                                                                                                                                                                                                                                                                                                                                                                                                                                                                                                                                                                                                                                                                                                                                                                                                                              <w:marRight w:val="0"/>
                                                                                                                                                                                                                                                                                                                                                                                                                                                                                                                                                                                                                                                                                                                                                                                                                                                                                                                                                                                                                              <w:marTop w:val="0"/>
                                                                                                                                                                                                                                                                                                                                                                                                                                                                                                                                                                                                                                                                                                                                                                                                                                                                                                                                                                                                                              <w:marBottom w:val="0"/>
                                                                                                                                                                                                                                                                                                                                                                                                                                                                                                                                                                                                                                                                                                                                                                                                                                                                                                                                                                                                                              <w:divBdr>
                                                                                                                                                                                                                                                                                                                                                                                                                                                                                                                                                                                                                                                                                                                                                                                                                                                                                                                                                                                                                                <w:top w:val="none" w:sz="0" w:space="0" w:color="auto"/>
                                                                                                                                                                                                                                                                                                                                                                                                                                                                                                                                                                                                                                                                                                                                                                                                                                                                                                                                                                                                                                <w:left w:val="none" w:sz="0" w:space="0" w:color="auto"/>
                                                                                                                                                                                                                                                                                                                                                                                                                                                                                                                                                                                                                                                                                                                                                                                                                                                                                                                                                                                                                                <w:bottom w:val="none" w:sz="0" w:space="0" w:color="auto"/>
                                                                                                                                                                                                                                                                                                                                                                                                                                                                                                                                                                                                                                                                                                                                                                                                                                                                                                                                                                                                                                <w:right w:val="none" w:sz="0" w:space="0" w:color="auto"/>
                                                                                                                                                                                                                                                                                                                                                                                                                                                                                                                                                                                                                                                                                                                                                                                                                                                                                                                                                                                                                              </w:divBdr>
                                                                                                                                                                                                                                                                                                                                                                                                                                                                                                                                                                                                                                                                                                                                                                                                                                                                                                                                                                                                                              <w:divsChild>
                                                                                                                                                                                                                                                                                                                                                                                                                                                                                                                                                                                                                                                                                                                                                                                                                                                                                                                                                                                                                                <w:div w:id="209541023">
                                                                                                                                                                                                                                                                                                                                                                                                                                                                                                                                                                                                                                                                                                                                                                                                                                                                                                                                                                                                                                  <w:marLeft w:val="0"/>
                                                                                                                                                                                                                                                                                                                                                                                                                                                                                                                                                                                                                                                                                                                                                                                                                                                                                                                                                                                                                                  <w:marRight w:val="0"/>
                                                                                                                                                                                                                                                                                                                                                                                                                                                                                                                                                                                                                                                                                                                                                                                                                                                                                                                                                                                                                                  <w:marTop w:val="0"/>
                                                                                                                                                                                                                                                                                                                                                                                                                                                                                                                                                                                                                                                                                                                                                                                                                                                                                                                                                                                                                                  <w:marBottom w:val="0"/>
                                                                                                                                                                                                                                                                                                                                                                                                                                                                                                                                                                                                                                                                                                                                                                                                                                                                                                                                                                                                                                  <w:divBdr>
                                                                                                                                                                                                                                                                                                                                                                                                                                                                                                                                                                                                                                                                                                                                                                                                                                                                                                                                                                                                                                    <w:top w:val="none" w:sz="0" w:space="0" w:color="auto"/>
                                                                                                                                                                                                                                                                                                                                                                                                                                                                                                                                                                                                                                                                                                                                                                                                                                                                                                                                                                                                                                    <w:left w:val="none" w:sz="0" w:space="0" w:color="auto"/>
                                                                                                                                                                                                                                                                                                                                                                                                                                                                                                                                                                                                                                                                                                                                                                                                                                                                                                                                                                                                                                    <w:bottom w:val="none" w:sz="0" w:space="0" w:color="auto"/>
                                                                                                                                                                                                                                                                                                                                                                                                                                                                                                                                                                                                                                                                                                                                                                                                                                                                                                                                                                                                                                    <w:right w:val="none" w:sz="0" w:space="0" w:color="auto"/>
                                                                                                                                                                                                                                                                                                                                                                                                                                                                                                                                                                                                                                                                                                                                                                                                                                                                                                                                                                                                                                  </w:divBdr>
                                                                                                                                                                                                                                                                                                                                                                                                                                                                                                                                                                                                                                                                                                                                                                                                                                                                                                                                                                                                                                  <w:divsChild>
                                                                                                                                                                                                                                                                                                                                                                                                                                                                                                                                                                                                                                                                                                                                                                                                                                                                                                                                                                                                                                    <w:div w:id="1612321533">
                                                                                                                                                                                                                                                                                                                                                                                                                                                                                                                                                                                                                                                                                                                                                                                                                                                                                                                                                                                                                                      <w:marLeft w:val="0"/>
                                                                                                                                                                                                                                                                                                                                                                                                                                                                                                                                                                                                                                                                                                                                                                                                                                                                                                                                                                                                                                      <w:marRight w:val="0"/>
                                                                                                                                                                                                                                                                                                                                                                                                                                                                                                                                                                                                                                                                                                                                                                                                                                                                                                                                                                                                                                      <w:marTop w:val="0"/>
                                                                                                                                                                                                                                                                                                                                                                                                                                                                                                                                                                                                                                                                                                                                                                                                                                                                                                                                                                                                                                      <w:marBottom w:val="0"/>
                                                                                                                                                                                                                                                                                                                                                                                                                                                                                                                                                                                                                                                                                                                                                                                                                                                                                                                                                                                                                                      <w:divBdr>
                                                                                                                                                                                                                                                                                                                                                                                                                                                                                                                                                                                                                                                                                                                                                                                                                                                                                                                                                                                                                                        <w:top w:val="none" w:sz="0" w:space="0" w:color="auto"/>
                                                                                                                                                                                                                                                                                                                                                                                                                                                                                                                                                                                                                                                                                                                                                                                                                                                                                                                                                                                                                                        <w:left w:val="none" w:sz="0" w:space="0" w:color="auto"/>
                                                                                                                                                                                                                                                                                                                                                                                                                                                                                                                                                                                                                                                                                                                                                                                                                                                                                                                                                                                                                                        <w:bottom w:val="none" w:sz="0" w:space="0" w:color="auto"/>
                                                                                                                                                                                                                                                                                                                                                                                                                                                                                                                                                                                                                                                                                                                                                                                                                                                                                                                                                                                                                                        <w:right w:val="none" w:sz="0" w:space="0" w:color="auto"/>
                                                                                                                                                                                                                                                                                                                                                                                                                                                                                                                                                                                                                                                                                                                                                                                                                                                                                                                                                                                                                                      </w:divBdr>
                                                                                                                                                                                                                                                                                                                                                                                                                                                                                                                                                                                                                                                                                                                                                                                                                                                                                                                                                                                                                                      <w:divsChild>
                                                                                                                                                                                                                                                                                                                                                                                                                                                                                                                                                                                                                                                                                                                                                                                                                                                                                                                                                                                                                                        <w:div w:id="551963480">
                                                                                                                                                                                                                                                                                                                                                                                                                                                                                                                                                                                                                                                                                                                                                                                                                                                                                                                                                                                                                                          <w:marLeft w:val="0"/>
                                                                                                                                                                                                                                                                                                                                                                                                                                                                                                                                                                                                                                                                                                                                                                                                                                                                                                                                                                                                                                          <w:marRight w:val="0"/>
                                                                                                                                                                                                                                                                                                                                                                                                                                                                                                                                                                                                                                                                                                                                                                                                                                                                                                                                                                                                                                          <w:marTop w:val="0"/>
                                                                                                                                                                                                                                                                                                                                                                                                                                                                                                                                                                                                                                                                                                                                                                                                                                                                                                                                                                                                                                          <w:marBottom w:val="0"/>
                                                                                                                                                                                                                                                                                                                                                                                                                                                                                                                                                                                                                                                                                                                                                                                                                                                                                                                                                                                                                                          <w:divBdr>
                                                                                                                                                                                                                                                                                                                                                                                                                                                                                                                                                                                                                                                                                                                                                                                                                                                                                                                                                                                                                                            <w:top w:val="none" w:sz="0" w:space="0" w:color="auto"/>
                                                                                                                                                                                                                                                                                                                                                                                                                                                                                                                                                                                                                                                                                                                                                                                                                                                                                                                                                                                                                                            <w:left w:val="none" w:sz="0" w:space="0" w:color="auto"/>
                                                                                                                                                                                                                                                                                                                                                                                                                                                                                                                                                                                                                                                                                                                                                                                                                                                                                                                                                                                                                                            <w:bottom w:val="none" w:sz="0" w:space="0" w:color="auto"/>
                                                                                                                                                                                                                                                                                                                                                                                                                                                                                                                                                                                                                                                                                                                                                                                                                                                                                                                                                                                                                                            <w:right w:val="none" w:sz="0" w:space="0" w:color="auto"/>
                                                                                                                                                                                                                                                                                                                                                                                                                                                                                                                                                                                                                                                                                                                                                                                                                                                                                                                                                                                                                                          </w:divBdr>
                                                                                                                                                                                                                                                                                                                                                                                                                                                                                                                                                                                                                                                                                                                                                                                                                                                                                                                                                                                                                                          <w:divsChild>
                                                                                                                                                                                                                                                                                                                                                                                                                                                                                                                                                                                                                                                                                                                                                                                                                                                                                                                                                                                                                                            <w:div w:id="1705253543">
                                                                                                                                                                                                                                                                                                                                                                                                                                                                                                                                                                                                                                                                                                                                                                                                                                                                                                                                                                                                                                              <w:marLeft w:val="0"/>
                                                                                                                                                                                                                                                                                                                                                                                                                                                                                                                                                                                                                                                                                                                                                                                                                                                                                                                                                                                                                                              <w:marRight w:val="0"/>
                                                                                                                                                                                                                                                                                                                                                                                                                                                                                                                                                                                                                                                                                                                                                                                                                                                                                                                                                                                                                                              <w:marTop w:val="0"/>
                                                                                                                                                                                                                                                                                                                                                                                                                                                                                                                                                                                                                                                                                                                                                                                                                                                                                                                                                                                                                                              <w:marBottom w:val="0"/>
                                                                                                                                                                                                                                                                                                                                                                                                                                                                                                                                                                                                                                                                                                                                                                                                                                                                                                                                                                                                                                              <w:divBdr>
                                                                                                                                                                                                                                                                                                                                                                                                                                                                                                                                                                                                                                                                                                                                                                                                                                                                                                                                                                                                                                                <w:top w:val="none" w:sz="0" w:space="0" w:color="auto"/>
                                                                                                                                                                                                                                                                                                                                                                                                                                                                                                                                                                                                                                                                                                                                                                                                                                                                                                                                                                                                                                                <w:left w:val="none" w:sz="0" w:space="0" w:color="auto"/>
                                                                                                                                                                                                                                                                                                                                                                                                                                                                                                                                                                                                                                                                                                                                                                                                                                                                                                                                                                                                                                                <w:bottom w:val="none" w:sz="0" w:space="0" w:color="auto"/>
                                                                                                                                                                                                                                                                                                                                                                                                                                                                                                                                                                                                                                                                                                                                                                                                                                                                                                                                                                                                                                                <w:right w:val="none" w:sz="0" w:space="0" w:color="auto"/>
                                                                                                                                                                                                                                                                                                                                                                                                                                                                                                                                                                                                                                                                                                                                                                                                                                                                                                                                                                                                                                              </w:divBdr>
                                                                                                                                                                                                                                                                                                                                                                                                                                                                                                                                                                                                                                                                                                                                                                                                                                                                                                                                                                                                                                              <w:divsChild>
                                                                                                                                                                                                                                                                                                                                                                                                                                                                                                                                                                                                                                                                                                                                                                                                                                                                                                                                                                                                                                                <w:div w:id="1556697594">
                                                                                                                                                                                                                                                                                                                                                                                                                                                                                                                                                                                                                                                                                                                                                                                                                                                                                                                                                                                                                                                  <w:marLeft w:val="0"/>
                                                                                                                                                                                                                                                                                                                                                                                                                                                                                                                                                                                                                                                                                                                                                                                                                                                                                                                                                                                                                                                  <w:marRight w:val="0"/>
                                                                                                                                                                                                                                                                                                                                                                                                                                                                                                                                                                                                                                                                                                                                                                                                                                                                                                                                                                                                                                                  <w:marTop w:val="0"/>
                                                                                                                                                                                                                                                                                                                                                                                                                                                                                                                                                                                                                                                                                                                                                                                                                                                                                                                                                                                                                                                  <w:marBottom w:val="0"/>
                                                                                                                                                                                                                                                                                                                                                                                                                                                                                                                                                                                                                                                                                                                                                                                                                                                                                                                                                                                                                                                  <w:divBdr>
                                                                                                                                                                                                                                                                                                                                                                                                                                                                                                                                                                                                                                                                                                                                                                                                                                                                                                                                                                                                                                                    <w:top w:val="none" w:sz="0" w:space="0" w:color="auto"/>
                                                                                                                                                                                                                                                                                                                                                                                                                                                                                                                                                                                                                                                                                                                                                                                                                                                                                                                                                                                                                                                    <w:left w:val="none" w:sz="0" w:space="0" w:color="auto"/>
                                                                                                                                                                                                                                                                                                                                                                                                                                                                                                                                                                                                                                                                                                                                                                                                                                                                                                                                                                                                                                                    <w:bottom w:val="none" w:sz="0" w:space="0" w:color="auto"/>
                                                                                                                                                                                                                                                                                                                                                                                                                                                                                                                                                                                                                                                                                                                                                                                                                                                                                                                                                                                                                                                    <w:right w:val="none" w:sz="0" w:space="0" w:color="auto"/>
                                                                                                                                                                                                                                                                                                                                                                                                                                                                                                                                                                                                                                                                                                                                                                                                                                                                                                                                                                                                                                                  </w:divBdr>
                                                                                                                                                                                                                                                                                                                                                                                                                                                                                                                                                                                                                                                                                                                                                                                                                                                                                                                                                                                                                                                  <w:divsChild>
                                                                                                                                                                                                                                                                                                                                                                                                                                                                                                                                                                                                                                                                                                                                                                                                                                                                                                                                                                                                                                                    <w:div w:id="187118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302224922">
      <w:bodyDiv w:val="1"/>
      <w:marLeft w:val="0"/>
      <w:marRight w:val="0"/>
      <w:marTop w:val="0"/>
      <w:marBottom w:val="0"/>
      <w:divBdr>
        <w:top w:val="none" w:sz="0" w:space="0" w:color="auto"/>
        <w:left w:val="none" w:sz="0" w:space="0" w:color="auto"/>
        <w:bottom w:val="none" w:sz="0" w:space="0" w:color="auto"/>
        <w:right w:val="none" w:sz="0" w:space="0" w:color="auto"/>
      </w:divBdr>
      <w:divsChild>
        <w:div w:id="1586380461">
          <w:marLeft w:val="0"/>
          <w:marRight w:val="0"/>
          <w:marTop w:val="0"/>
          <w:marBottom w:val="0"/>
          <w:divBdr>
            <w:top w:val="none" w:sz="0" w:space="0" w:color="auto"/>
            <w:left w:val="none" w:sz="0" w:space="0" w:color="auto"/>
            <w:bottom w:val="none" w:sz="0" w:space="0" w:color="auto"/>
            <w:right w:val="none" w:sz="0" w:space="0" w:color="auto"/>
          </w:divBdr>
        </w:div>
        <w:div w:id="72968733">
          <w:marLeft w:val="0"/>
          <w:marRight w:val="0"/>
          <w:marTop w:val="0"/>
          <w:marBottom w:val="0"/>
          <w:divBdr>
            <w:top w:val="none" w:sz="0" w:space="0" w:color="auto"/>
            <w:left w:val="none" w:sz="0" w:space="0" w:color="auto"/>
            <w:bottom w:val="none" w:sz="0" w:space="0" w:color="auto"/>
            <w:right w:val="none" w:sz="0" w:space="0" w:color="auto"/>
          </w:divBdr>
        </w:div>
        <w:div w:id="200826382">
          <w:marLeft w:val="0"/>
          <w:marRight w:val="0"/>
          <w:marTop w:val="0"/>
          <w:marBottom w:val="0"/>
          <w:divBdr>
            <w:top w:val="none" w:sz="0" w:space="0" w:color="auto"/>
            <w:left w:val="none" w:sz="0" w:space="0" w:color="auto"/>
            <w:bottom w:val="none" w:sz="0" w:space="0" w:color="auto"/>
            <w:right w:val="none" w:sz="0" w:space="0" w:color="auto"/>
          </w:divBdr>
        </w:div>
        <w:div w:id="1749617451">
          <w:marLeft w:val="0"/>
          <w:marRight w:val="0"/>
          <w:marTop w:val="0"/>
          <w:marBottom w:val="0"/>
          <w:divBdr>
            <w:top w:val="none" w:sz="0" w:space="0" w:color="auto"/>
            <w:left w:val="none" w:sz="0" w:space="0" w:color="auto"/>
            <w:bottom w:val="none" w:sz="0" w:space="0" w:color="auto"/>
            <w:right w:val="none" w:sz="0" w:space="0" w:color="auto"/>
          </w:divBdr>
        </w:div>
        <w:div w:id="1816489657">
          <w:marLeft w:val="0"/>
          <w:marRight w:val="0"/>
          <w:marTop w:val="0"/>
          <w:marBottom w:val="0"/>
          <w:divBdr>
            <w:top w:val="none" w:sz="0" w:space="0" w:color="auto"/>
            <w:left w:val="none" w:sz="0" w:space="0" w:color="auto"/>
            <w:bottom w:val="none" w:sz="0" w:space="0" w:color="auto"/>
            <w:right w:val="none" w:sz="0" w:space="0" w:color="auto"/>
          </w:divBdr>
        </w:div>
        <w:div w:id="1475874936">
          <w:marLeft w:val="0"/>
          <w:marRight w:val="0"/>
          <w:marTop w:val="0"/>
          <w:marBottom w:val="0"/>
          <w:divBdr>
            <w:top w:val="none" w:sz="0" w:space="0" w:color="auto"/>
            <w:left w:val="none" w:sz="0" w:space="0" w:color="auto"/>
            <w:bottom w:val="none" w:sz="0" w:space="0" w:color="auto"/>
            <w:right w:val="none" w:sz="0" w:space="0" w:color="auto"/>
          </w:divBdr>
        </w:div>
        <w:div w:id="1204292928">
          <w:marLeft w:val="0"/>
          <w:marRight w:val="0"/>
          <w:marTop w:val="0"/>
          <w:marBottom w:val="0"/>
          <w:divBdr>
            <w:top w:val="none" w:sz="0" w:space="0" w:color="auto"/>
            <w:left w:val="none" w:sz="0" w:space="0" w:color="auto"/>
            <w:bottom w:val="none" w:sz="0" w:space="0" w:color="auto"/>
            <w:right w:val="none" w:sz="0" w:space="0" w:color="auto"/>
          </w:divBdr>
        </w:div>
        <w:div w:id="1628271763">
          <w:marLeft w:val="0"/>
          <w:marRight w:val="0"/>
          <w:marTop w:val="0"/>
          <w:marBottom w:val="0"/>
          <w:divBdr>
            <w:top w:val="none" w:sz="0" w:space="0" w:color="auto"/>
            <w:left w:val="none" w:sz="0" w:space="0" w:color="auto"/>
            <w:bottom w:val="none" w:sz="0" w:space="0" w:color="auto"/>
            <w:right w:val="none" w:sz="0" w:space="0" w:color="auto"/>
          </w:divBdr>
        </w:div>
        <w:div w:id="1580216963">
          <w:marLeft w:val="0"/>
          <w:marRight w:val="0"/>
          <w:marTop w:val="0"/>
          <w:marBottom w:val="0"/>
          <w:divBdr>
            <w:top w:val="none" w:sz="0" w:space="0" w:color="auto"/>
            <w:left w:val="none" w:sz="0" w:space="0" w:color="auto"/>
            <w:bottom w:val="none" w:sz="0" w:space="0" w:color="auto"/>
            <w:right w:val="none" w:sz="0" w:space="0" w:color="auto"/>
          </w:divBdr>
        </w:div>
        <w:div w:id="1857384832">
          <w:marLeft w:val="0"/>
          <w:marRight w:val="0"/>
          <w:marTop w:val="0"/>
          <w:marBottom w:val="0"/>
          <w:divBdr>
            <w:top w:val="none" w:sz="0" w:space="0" w:color="auto"/>
            <w:left w:val="none" w:sz="0" w:space="0" w:color="auto"/>
            <w:bottom w:val="none" w:sz="0" w:space="0" w:color="auto"/>
            <w:right w:val="none" w:sz="0" w:space="0" w:color="auto"/>
          </w:divBdr>
        </w:div>
        <w:div w:id="1868256932">
          <w:marLeft w:val="0"/>
          <w:marRight w:val="0"/>
          <w:marTop w:val="0"/>
          <w:marBottom w:val="0"/>
          <w:divBdr>
            <w:top w:val="none" w:sz="0" w:space="0" w:color="auto"/>
            <w:left w:val="none" w:sz="0" w:space="0" w:color="auto"/>
            <w:bottom w:val="none" w:sz="0" w:space="0" w:color="auto"/>
            <w:right w:val="none" w:sz="0" w:space="0" w:color="auto"/>
          </w:divBdr>
        </w:div>
        <w:div w:id="1928348592">
          <w:marLeft w:val="0"/>
          <w:marRight w:val="0"/>
          <w:marTop w:val="0"/>
          <w:marBottom w:val="0"/>
          <w:divBdr>
            <w:top w:val="none" w:sz="0" w:space="0" w:color="auto"/>
            <w:left w:val="none" w:sz="0" w:space="0" w:color="auto"/>
            <w:bottom w:val="none" w:sz="0" w:space="0" w:color="auto"/>
            <w:right w:val="none" w:sz="0" w:space="0" w:color="auto"/>
          </w:divBdr>
        </w:div>
        <w:div w:id="1160467141">
          <w:marLeft w:val="0"/>
          <w:marRight w:val="0"/>
          <w:marTop w:val="0"/>
          <w:marBottom w:val="0"/>
          <w:divBdr>
            <w:top w:val="none" w:sz="0" w:space="0" w:color="auto"/>
            <w:left w:val="none" w:sz="0" w:space="0" w:color="auto"/>
            <w:bottom w:val="none" w:sz="0" w:space="0" w:color="auto"/>
            <w:right w:val="none" w:sz="0" w:space="0" w:color="auto"/>
          </w:divBdr>
        </w:div>
        <w:div w:id="2072192532">
          <w:marLeft w:val="0"/>
          <w:marRight w:val="0"/>
          <w:marTop w:val="0"/>
          <w:marBottom w:val="0"/>
          <w:divBdr>
            <w:top w:val="none" w:sz="0" w:space="0" w:color="auto"/>
            <w:left w:val="none" w:sz="0" w:space="0" w:color="auto"/>
            <w:bottom w:val="none" w:sz="0" w:space="0" w:color="auto"/>
            <w:right w:val="none" w:sz="0" w:space="0" w:color="auto"/>
          </w:divBdr>
        </w:div>
      </w:divsChild>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A983B5-BD06-4B75-9A3C-E33DEA9C5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5</TotalTime>
  <Pages>121</Pages>
  <Words>95449</Words>
  <Characters>544060</Characters>
  <Application>Microsoft Office Word</Application>
  <DocSecurity>0</DocSecurity>
  <Lines>4533</Lines>
  <Paragraphs>1276</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638233</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416</cp:revision>
  <dcterms:created xsi:type="dcterms:W3CDTF">2015-08-06T07:09:00Z</dcterms:created>
  <dcterms:modified xsi:type="dcterms:W3CDTF">2015-08-2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klapalekiana-3</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EJEpavel</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